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20ECAB" w14:textId="5E5DD501" w:rsidR="00DF29AA" w:rsidRDefault="00DF29AA" w:rsidP="00150350">
      <w:pPr>
        <w:pStyle w:val="Heading1"/>
      </w:pPr>
      <w:r w:rsidRPr="00DF29AA">
        <w:t>Title Page</w:t>
      </w:r>
    </w:p>
    <w:p w14:paraId="50C17522" w14:textId="3FEF0CC5" w:rsidR="00D41D6B" w:rsidRDefault="00753948" w:rsidP="008E046A">
      <w:pPr>
        <w:rPr>
          <w:b/>
        </w:rPr>
      </w:pPr>
      <w:bookmarkStart w:id="0" w:name="_Hlk71298225"/>
      <w:r>
        <w:rPr>
          <w:rFonts w:cs="Times New Roman"/>
          <w:b/>
          <w:bCs/>
          <w:szCs w:val="24"/>
        </w:rPr>
        <w:t xml:space="preserve"> </w:t>
      </w:r>
      <w:bookmarkStart w:id="1" w:name="_GoBack"/>
      <w:r w:rsidRPr="00C57C6A">
        <w:rPr>
          <w:b/>
          <w:bCs/>
        </w:rPr>
        <w:t xml:space="preserve">Atopic dermatitis trajectories to age 8 years in the GUSTO </w:t>
      </w:r>
      <w:r>
        <w:rPr>
          <w:b/>
          <w:bCs/>
        </w:rPr>
        <w:t>cohort</w:t>
      </w:r>
      <w:bookmarkEnd w:id="1"/>
    </w:p>
    <w:bookmarkEnd w:id="0"/>
    <w:p w14:paraId="23D7F1DE" w14:textId="47DF31D0" w:rsidR="00925E96" w:rsidRDefault="00925E96" w:rsidP="00753948">
      <w:pPr>
        <w:rPr>
          <w:b/>
        </w:rPr>
      </w:pPr>
      <w:r>
        <w:rPr>
          <w:b/>
        </w:rPr>
        <w:t xml:space="preserve">Running title: </w:t>
      </w:r>
      <w:r w:rsidR="005907B5" w:rsidRPr="005907B5">
        <w:rPr>
          <w:b/>
        </w:rPr>
        <w:t>Childhood atopic dermatitis trajectories identified using machine learning approach</w:t>
      </w:r>
    </w:p>
    <w:p w14:paraId="563DF4D7" w14:textId="202E1B3F" w:rsidR="00D41D6B" w:rsidRDefault="00D41D6B" w:rsidP="008E046A">
      <w:pPr>
        <w:spacing w:after="0"/>
        <w:rPr>
          <w:b/>
        </w:rPr>
      </w:pPr>
      <w:bookmarkStart w:id="2" w:name="_Hlk73008971"/>
      <w:r w:rsidRPr="00D41D6B">
        <w:rPr>
          <w:b/>
        </w:rPr>
        <w:t>Author list &amp; Affiliations</w:t>
      </w:r>
    </w:p>
    <w:p w14:paraId="7C401BE0" w14:textId="12A9226E" w:rsidR="00D41D6B" w:rsidRDefault="00D41D6B" w:rsidP="00D07AB5">
      <w:pPr>
        <w:spacing w:after="0"/>
        <w:rPr>
          <w:rFonts w:eastAsiaTheme="majorEastAsia"/>
          <w:bCs/>
          <w:vertAlign w:val="superscript"/>
        </w:rPr>
      </w:pPr>
      <w:r>
        <w:rPr>
          <w:bCs/>
        </w:rPr>
        <w:t>Noor H. A. Suaini</w:t>
      </w:r>
      <w:r w:rsidR="00A73535">
        <w:rPr>
          <w:bCs/>
          <w:vertAlign w:val="superscript"/>
        </w:rPr>
        <w:t>1</w:t>
      </w:r>
      <w:r>
        <w:rPr>
          <w:bCs/>
        </w:rPr>
        <w:t>,</w:t>
      </w:r>
      <w:r>
        <w:rPr>
          <w:rFonts w:eastAsiaTheme="majorEastAsia"/>
          <w:bCs/>
        </w:rPr>
        <w:t xml:space="preserve"> Gaik Chin Yap</w:t>
      </w:r>
      <w:r w:rsidR="00823C7A">
        <w:rPr>
          <w:rFonts w:eastAsiaTheme="majorEastAsia"/>
          <w:bCs/>
          <w:vertAlign w:val="superscript"/>
        </w:rPr>
        <w:t>2</w:t>
      </w:r>
      <w:r>
        <w:t xml:space="preserve">, </w:t>
      </w:r>
      <w:r w:rsidR="009F491D">
        <w:t>Bui Do Phuong Tung</w:t>
      </w:r>
      <w:r w:rsidR="00823C7A">
        <w:rPr>
          <w:vertAlign w:val="superscript"/>
        </w:rPr>
        <w:t>3</w:t>
      </w:r>
      <w:r>
        <w:t>,</w:t>
      </w:r>
      <w:r w:rsidR="00C10FDC">
        <w:t xml:space="preserve"> </w:t>
      </w:r>
      <w:r w:rsidR="00C10FDC" w:rsidRPr="00C41A11">
        <w:rPr>
          <w:rFonts w:cs="Times New Roman"/>
          <w:szCs w:val="24"/>
        </w:rPr>
        <w:t>Evelyn Xiu Ling Loo</w:t>
      </w:r>
      <w:r w:rsidR="00C10FDC" w:rsidRPr="00C10FDC">
        <w:rPr>
          <w:rFonts w:cs="Times New Roman"/>
          <w:szCs w:val="24"/>
          <w:vertAlign w:val="superscript"/>
        </w:rPr>
        <w:t>1,</w:t>
      </w:r>
      <w:r w:rsidR="00823C7A">
        <w:rPr>
          <w:rFonts w:cs="Times New Roman"/>
          <w:szCs w:val="24"/>
          <w:vertAlign w:val="superscript"/>
        </w:rPr>
        <w:t>2</w:t>
      </w:r>
      <w:r w:rsidR="00C10FDC">
        <w:rPr>
          <w:rFonts w:cs="Times New Roman"/>
          <w:szCs w:val="24"/>
        </w:rPr>
        <w:t xml:space="preserve">, </w:t>
      </w:r>
      <w:r w:rsidR="00C10FDC" w:rsidRPr="00C41A11">
        <w:rPr>
          <w:rFonts w:cs="Times New Roman"/>
          <w:szCs w:val="24"/>
        </w:rPr>
        <w:t xml:space="preserve">Anne </w:t>
      </w:r>
      <w:r w:rsidR="00C10FDC">
        <w:rPr>
          <w:rFonts w:cs="Times New Roman"/>
          <w:szCs w:val="24"/>
        </w:rPr>
        <w:t xml:space="preserve">Eng Neo </w:t>
      </w:r>
      <w:r w:rsidR="00C10FDC" w:rsidRPr="00C41A11">
        <w:rPr>
          <w:rFonts w:cs="Times New Roman"/>
          <w:szCs w:val="24"/>
        </w:rPr>
        <w:t>Goh</w:t>
      </w:r>
      <w:r w:rsidR="00823C7A">
        <w:rPr>
          <w:rFonts w:cs="Times New Roman"/>
          <w:szCs w:val="24"/>
          <w:vertAlign w:val="superscript"/>
        </w:rPr>
        <w:t>4</w:t>
      </w:r>
      <w:r w:rsidR="00C10FDC">
        <w:t xml:space="preserve">, </w:t>
      </w:r>
      <w:r w:rsidR="00C10FDC">
        <w:rPr>
          <w:rFonts w:cs="Times New Roman"/>
          <w:szCs w:val="24"/>
        </w:rPr>
        <w:t>Oon Hoe Teoh</w:t>
      </w:r>
      <w:r w:rsidR="00823C7A">
        <w:rPr>
          <w:rFonts w:cs="Times New Roman"/>
          <w:szCs w:val="24"/>
          <w:vertAlign w:val="superscript"/>
        </w:rPr>
        <w:t>5</w:t>
      </w:r>
      <w:r w:rsidR="00C10FDC">
        <w:rPr>
          <w:rFonts w:cs="Times New Roman"/>
          <w:szCs w:val="24"/>
        </w:rPr>
        <w:t xml:space="preserve">, </w:t>
      </w:r>
      <w:r w:rsidR="00C10FDC" w:rsidRPr="00C41A11">
        <w:rPr>
          <w:rFonts w:cs="Times New Roman"/>
          <w:szCs w:val="24"/>
        </w:rPr>
        <w:t>Kok Hian Tan</w:t>
      </w:r>
      <w:r w:rsidR="00823C7A">
        <w:rPr>
          <w:rFonts w:cs="Times New Roman"/>
          <w:szCs w:val="24"/>
          <w:vertAlign w:val="superscript"/>
        </w:rPr>
        <w:t>6</w:t>
      </w:r>
      <w:r w:rsidR="00C10FDC">
        <w:rPr>
          <w:rFonts w:cs="Times New Roman"/>
          <w:szCs w:val="24"/>
        </w:rPr>
        <w:t>, K</w:t>
      </w:r>
      <w:r w:rsidR="00C10FDC" w:rsidRPr="00C41A11">
        <w:rPr>
          <w:rFonts w:cs="Times New Roman"/>
          <w:szCs w:val="24"/>
        </w:rPr>
        <w:t>eith M</w:t>
      </w:r>
      <w:r w:rsidR="00C10FDC">
        <w:rPr>
          <w:rFonts w:cs="Times New Roman"/>
          <w:szCs w:val="24"/>
        </w:rPr>
        <w:t>.</w:t>
      </w:r>
      <w:r w:rsidR="00C10FDC" w:rsidRPr="00C41A11">
        <w:rPr>
          <w:rFonts w:cs="Times New Roman"/>
          <w:szCs w:val="24"/>
        </w:rPr>
        <w:t xml:space="preserve"> Godfrey</w:t>
      </w:r>
      <w:r w:rsidR="00823C7A">
        <w:rPr>
          <w:rFonts w:cs="Times New Roman"/>
          <w:szCs w:val="24"/>
          <w:vertAlign w:val="superscript"/>
        </w:rPr>
        <w:t>7</w:t>
      </w:r>
      <w:r w:rsidR="00C10FDC">
        <w:rPr>
          <w:rFonts w:cs="Times New Roman"/>
          <w:szCs w:val="24"/>
          <w:vertAlign w:val="superscript"/>
        </w:rPr>
        <w:t>,</w:t>
      </w:r>
      <w:r w:rsidR="00823C7A">
        <w:rPr>
          <w:rFonts w:cs="Times New Roman"/>
          <w:szCs w:val="24"/>
          <w:vertAlign w:val="superscript"/>
        </w:rPr>
        <w:t>8</w:t>
      </w:r>
      <w:r w:rsidR="00C10FDC">
        <w:rPr>
          <w:rFonts w:cs="Times New Roman"/>
          <w:szCs w:val="24"/>
        </w:rPr>
        <w:t xml:space="preserve">, </w:t>
      </w:r>
      <w:r w:rsidR="00C10FDC" w:rsidRPr="00C41A11">
        <w:rPr>
          <w:rFonts w:cs="Times New Roman"/>
          <w:szCs w:val="24"/>
        </w:rPr>
        <w:t>Bee Wah Lee</w:t>
      </w:r>
      <w:r w:rsidR="00823C7A">
        <w:rPr>
          <w:rFonts w:cs="Times New Roman"/>
          <w:szCs w:val="24"/>
          <w:vertAlign w:val="superscript"/>
        </w:rPr>
        <w:t>2</w:t>
      </w:r>
      <w:r w:rsidR="007A1A69">
        <w:rPr>
          <w:rFonts w:cs="Times New Roman"/>
          <w:szCs w:val="24"/>
        </w:rPr>
        <w:t>,</w:t>
      </w:r>
      <w:r w:rsidR="00C10FDC" w:rsidRPr="00C10FDC">
        <w:rPr>
          <w:rFonts w:cs="Times New Roman"/>
          <w:szCs w:val="24"/>
        </w:rPr>
        <w:t xml:space="preserve"> </w:t>
      </w:r>
      <w:r w:rsidR="002E2497">
        <w:rPr>
          <w:rFonts w:cs="Times New Roman"/>
          <w:szCs w:val="24"/>
        </w:rPr>
        <w:t>L</w:t>
      </w:r>
      <w:r w:rsidR="002E2497" w:rsidRPr="00C41A11">
        <w:rPr>
          <w:rFonts w:cs="Times New Roman"/>
          <w:szCs w:val="24"/>
        </w:rPr>
        <w:t>ynette Pei-chi Shek</w:t>
      </w:r>
      <w:r w:rsidR="00823C7A">
        <w:rPr>
          <w:rFonts w:eastAsiaTheme="majorEastAsia"/>
          <w:bCs/>
          <w:vertAlign w:val="superscript"/>
        </w:rPr>
        <w:t>2</w:t>
      </w:r>
      <w:r w:rsidR="002E2497">
        <w:rPr>
          <w:rFonts w:eastAsiaTheme="majorEastAsia"/>
          <w:bCs/>
          <w:vertAlign w:val="superscript"/>
        </w:rPr>
        <w:t>,</w:t>
      </w:r>
      <w:r w:rsidR="00823C7A">
        <w:rPr>
          <w:rFonts w:eastAsiaTheme="majorEastAsia"/>
          <w:bCs/>
          <w:vertAlign w:val="superscript"/>
        </w:rPr>
        <w:t>9</w:t>
      </w:r>
      <w:r w:rsidR="002E2497">
        <w:rPr>
          <w:rFonts w:cs="Times New Roman"/>
          <w:szCs w:val="24"/>
        </w:rPr>
        <w:t>,</w:t>
      </w:r>
      <w:r w:rsidR="002E2497">
        <w:t xml:space="preserve"> </w:t>
      </w:r>
      <w:r w:rsidR="00ED4F7D">
        <w:rPr>
          <w:rFonts w:cs="Times New Roman"/>
          <w:szCs w:val="24"/>
        </w:rPr>
        <w:t xml:space="preserve">Hugo </w:t>
      </w:r>
      <w:r w:rsidR="00C10FDC" w:rsidRPr="00C41A11">
        <w:rPr>
          <w:rFonts w:cs="Times New Roman"/>
          <w:szCs w:val="24"/>
        </w:rPr>
        <w:t>Van Bever</w:t>
      </w:r>
      <w:r w:rsidR="00823C7A">
        <w:rPr>
          <w:rFonts w:cs="Times New Roman"/>
          <w:szCs w:val="24"/>
          <w:vertAlign w:val="superscript"/>
        </w:rPr>
        <w:t>2</w:t>
      </w:r>
      <w:r w:rsidR="00C10FDC">
        <w:rPr>
          <w:rFonts w:cs="Times New Roman"/>
          <w:szCs w:val="24"/>
          <w:vertAlign w:val="superscript"/>
        </w:rPr>
        <w:t>,</w:t>
      </w:r>
      <w:r w:rsidR="00823C7A">
        <w:rPr>
          <w:rFonts w:cs="Times New Roman"/>
          <w:szCs w:val="24"/>
          <w:vertAlign w:val="superscript"/>
        </w:rPr>
        <w:t>9</w:t>
      </w:r>
      <w:r w:rsidR="00BB5812">
        <w:t>,</w:t>
      </w:r>
      <w:r w:rsidR="00C10FDC">
        <w:t xml:space="preserve"> </w:t>
      </w:r>
      <w:r w:rsidR="002E2497" w:rsidRPr="00C41A11">
        <w:rPr>
          <w:rFonts w:cs="Times New Roman"/>
          <w:szCs w:val="24"/>
        </w:rPr>
        <w:t>Yap Seng Chong</w:t>
      </w:r>
      <w:r w:rsidR="002E2497" w:rsidRPr="00C10FDC">
        <w:rPr>
          <w:rFonts w:cs="Times New Roman"/>
          <w:szCs w:val="24"/>
          <w:vertAlign w:val="superscript"/>
        </w:rPr>
        <w:t>1</w:t>
      </w:r>
      <w:r w:rsidR="002E2497">
        <w:rPr>
          <w:rFonts w:cs="Times New Roman"/>
          <w:szCs w:val="24"/>
          <w:vertAlign w:val="superscript"/>
        </w:rPr>
        <w:t>,1</w:t>
      </w:r>
      <w:r w:rsidR="00823C7A">
        <w:rPr>
          <w:rFonts w:cs="Times New Roman"/>
          <w:szCs w:val="24"/>
          <w:vertAlign w:val="superscript"/>
        </w:rPr>
        <w:t>0</w:t>
      </w:r>
      <w:r w:rsidR="007A1A69" w:rsidRPr="007A1A69">
        <w:rPr>
          <w:rFonts w:cs="Times New Roman"/>
          <w:szCs w:val="24"/>
        </w:rPr>
        <w:t>,</w:t>
      </w:r>
      <w:r w:rsidR="007A1A69">
        <w:rPr>
          <w:rFonts w:cs="Times New Roman"/>
          <w:szCs w:val="24"/>
          <w:vertAlign w:val="superscript"/>
        </w:rPr>
        <w:t xml:space="preserve"> </w:t>
      </w:r>
      <w:r>
        <w:rPr>
          <w:rFonts w:eastAsiaTheme="majorEastAsia"/>
          <w:bCs/>
        </w:rPr>
        <w:t>Elizabeth Huiwen Tham</w:t>
      </w:r>
      <w:r w:rsidR="00A73535" w:rsidRPr="00A73535">
        <w:rPr>
          <w:rFonts w:eastAsiaTheme="majorEastAsia"/>
          <w:bCs/>
          <w:vertAlign w:val="superscript"/>
        </w:rPr>
        <w:t>1,</w:t>
      </w:r>
      <w:r w:rsidR="00823C7A">
        <w:rPr>
          <w:rFonts w:eastAsiaTheme="majorEastAsia"/>
          <w:bCs/>
          <w:vertAlign w:val="superscript"/>
        </w:rPr>
        <w:t>2</w:t>
      </w:r>
      <w:r w:rsidR="00A73535">
        <w:rPr>
          <w:rFonts w:eastAsiaTheme="majorEastAsia"/>
          <w:bCs/>
          <w:vertAlign w:val="superscript"/>
        </w:rPr>
        <w:t>,</w:t>
      </w:r>
      <w:r w:rsidR="00823C7A">
        <w:rPr>
          <w:rFonts w:eastAsiaTheme="majorEastAsia"/>
          <w:bCs/>
          <w:vertAlign w:val="superscript"/>
        </w:rPr>
        <w:t>9</w:t>
      </w:r>
      <w:r w:rsidR="00B47568">
        <w:rPr>
          <w:rFonts w:eastAsiaTheme="majorEastAsia"/>
          <w:bCs/>
          <w:vertAlign w:val="superscript"/>
        </w:rPr>
        <w:t>,1</w:t>
      </w:r>
      <w:r w:rsidR="00823C7A">
        <w:rPr>
          <w:rFonts w:eastAsiaTheme="majorEastAsia"/>
          <w:bCs/>
          <w:vertAlign w:val="superscript"/>
        </w:rPr>
        <w:t>1</w:t>
      </w:r>
    </w:p>
    <w:bookmarkEnd w:id="2"/>
    <w:p w14:paraId="457253AD" w14:textId="30E865B7" w:rsidR="00D41D6B" w:rsidRDefault="00D41D6B" w:rsidP="00D07AB5">
      <w:pPr>
        <w:spacing w:after="0"/>
        <w:rPr>
          <w:b/>
        </w:rPr>
      </w:pPr>
      <w:r w:rsidRPr="00D41D6B">
        <w:rPr>
          <w:b/>
        </w:rPr>
        <w:t>Affiliations:</w:t>
      </w:r>
    </w:p>
    <w:p w14:paraId="56316F5D" w14:textId="3D2D8B23" w:rsidR="00D41D6B" w:rsidRDefault="00A73535" w:rsidP="006F502D">
      <w:pPr>
        <w:autoSpaceDE w:val="0"/>
        <w:autoSpaceDN w:val="0"/>
        <w:adjustRightInd w:val="0"/>
        <w:spacing w:after="0" w:line="360" w:lineRule="auto"/>
        <w:rPr>
          <w:rFonts w:cs="Times New Roman"/>
          <w:szCs w:val="24"/>
        </w:rPr>
      </w:pPr>
      <w:r w:rsidRPr="00C10FDC">
        <w:rPr>
          <w:rFonts w:cs="Times New Roman"/>
          <w:szCs w:val="24"/>
          <w:vertAlign w:val="superscript"/>
        </w:rPr>
        <w:t>1</w:t>
      </w:r>
      <w:r w:rsidR="00D41D6B" w:rsidRPr="00C10FDC">
        <w:rPr>
          <w:rFonts w:cs="Times New Roman"/>
          <w:szCs w:val="24"/>
        </w:rPr>
        <w:t>Singapore Institute for Clinical Sciences (SICS), Agency for Science, Technology a</w:t>
      </w:r>
      <w:r w:rsidR="00114D4B">
        <w:rPr>
          <w:rFonts w:cs="Times New Roman"/>
          <w:szCs w:val="24"/>
        </w:rPr>
        <w:t>nd Research (A*STAR), Singapore</w:t>
      </w:r>
    </w:p>
    <w:p w14:paraId="50FD5FB9" w14:textId="054C0090" w:rsidR="00823C7A" w:rsidRPr="00C10FDC" w:rsidRDefault="006F502D" w:rsidP="00823C7A">
      <w:pPr>
        <w:autoSpaceDE w:val="0"/>
        <w:autoSpaceDN w:val="0"/>
        <w:adjustRightInd w:val="0"/>
        <w:spacing w:after="0" w:line="360" w:lineRule="auto"/>
        <w:rPr>
          <w:rFonts w:cs="Times New Roman"/>
          <w:szCs w:val="24"/>
        </w:rPr>
      </w:pPr>
      <w:r w:rsidRPr="00C10FDC">
        <w:rPr>
          <w:rFonts w:cs="Times New Roman"/>
          <w:szCs w:val="24"/>
          <w:vertAlign w:val="superscript"/>
        </w:rPr>
        <w:t>2</w:t>
      </w:r>
      <w:r w:rsidR="00823C7A" w:rsidRPr="00823C7A">
        <w:rPr>
          <w:rFonts w:cs="Times New Roman"/>
          <w:szCs w:val="24"/>
        </w:rPr>
        <w:t xml:space="preserve"> </w:t>
      </w:r>
      <w:r w:rsidR="00823C7A" w:rsidRPr="00C10FDC">
        <w:rPr>
          <w:rFonts w:cs="Times New Roman"/>
          <w:szCs w:val="24"/>
        </w:rPr>
        <w:t>Department of Paediatrics, Yong Loo Lin School of Medicine, National University of Singapore (NUS), Singapore</w:t>
      </w:r>
    </w:p>
    <w:p w14:paraId="1977B0BE" w14:textId="6B3C4AC3" w:rsidR="00823C7A" w:rsidRDefault="006F502D" w:rsidP="00823C7A">
      <w:pPr>
        <w:autoSpaceDE w:val="0"/>
        <w:autoSpaceDN w:val="0"/>
        <w:adjustRightInd w:val="0"/>
        <w:spacing w:after="0" w:line="360" w:lineRule="auto"/>
        <w:rPr>
          <w:rFonts w:cs="Times New Roman"/>
          <w:szCs w:val="24"/>
          <w:vertAlign w:val="superscript"/>
        </w:rPr>
      </w:pPr>
      <w:r w:rsidRPr="006F502D">
        <w:rPr>
          <w:rFonts w:cs="Times New Roman"/>
          <w:szCs w:val="24"/>
          <w:vertAlign w:val="superscript"/>
        </w:rPr>
        <w:t>3</w:t>
      </w:r>
      <w:r w:rsidR="00823C7A" w:rsidRPr="006B0B2D">
        <w:rPr>
          <w:rFonts w:cs="Times New Roman"/>
          <w:szCs w:val="24"/>
        </w:rPr>
        <w:t>Department of Architecture, School of Design and Environment, National University of Singapore (NUS), Singapore</w:t>
      </w:r>
    </w:p>
    <w:p w14:paraId="1469F6CE" w14:textId="22676DC2" w:rsidR="00823C7A" w:rsidRDefault="006F502D" w:rsidP="00823C7A">
      <w:pPr>
        <w:autoSpaceDE w:val="0"/>
        <w:autoSpaceDN w:val="0"/>
        <w:adjustRightInd w:val="0"/>
        <w:spacing w:after="0" w:line="360" w:lineRule="auto"/>
        <w:rPr>
          <w:rFonts w:cs="Times New Roman"/>
          <w:szCs w:val="24"/>
          <w:vertAlign w:val="superscript"/>
        </w:rPr>
      </w:pPr>
      <w:r>
        <w:rPr>
          <w:rFonts w:cs="Times New Roman"/>
          <w:szCs w:val="24"/>
          <w:vertAlign w:val="superscript"/>
        </w:rPr>
        <w:t>4</w:t>
      </w:r>
      <w:r w:rsidR="00823C7A" w:rsidRPr="00C10FDC">
        <w:rPr>
          <w:rFonts w:cs="Times New Roman"/>
          <w:szCs w:val="24"/>
        </w:rPr>
        <w:t>Allergy service, Department of Paediatrics, KK Women’s and Children’s Hospital (KK</w:t>
      </w:r>
      <w:r w:rsidR="00823C7A">
        <w:rPr>
          <w:rFonts w:cs="Times New Roman"/>
          <w:szCs w:val="24"/>
        </w:rPr>
        <w:t>H), Singapore</w:t>
      </w:r>
    </w:p>
    <w:p w14:paraId="2C950CA3" w14:textId="3BDB3557" w:rsidR="00823C7A" w:rsidRPr="00C10FDC" w:rsidRDefault="006F502D" w:rsidP="00823C7A">
      <w:pPr>
        <w:autoSpaceDE w:val="0"/>
        <w:autoSpaceDN w:val="0"/>
        <w:adjustRightInd w:val="0"/>
        <w:spacing w:after="0" w:line="360" w:lineRule="auto"/>
        <w:rPr>
          <w:rFonts w:cs="Times New Roman"/>
          <w:szCs w:val="24"/>
        </w:rPr>
      </w:pPr>
      <w:r w:rsidRPr="006F502D">
        <w:rPr>
          <w:rFonts w:cs="Times New Roman"/>
          <w:szCs w:val="24"/>
          <w:vertAlign w:val="superscript"/>
        </w:rPr>
        <w:t>5</w:t>
      </w:r>
      <w:r w:rsidR="00823C7A" w:rsidRPr="00C10FDC">
        <w:rPr>
          <w:rFonts w:cs="Times New Roman"/>
          <w:szCs w:val="24"/>
        </w:rPr>
        <w:t xml:space="preserve">Respiratory Service, Department of Paediatrics, KK Women’s and Children’s Hospital (KKH), Singapore </w:t>
      </w:r>
    </w:p>
    <w:p w14:paraId="37D0D1C6" w14:textId="4264222E" w:rsidR="00823C7A" w:rsidRPr="00C10FDC" w:rsidRDefault="00ED4F7D" w:rsidP="00823C7A">
      <w:pPr>
        <w:autoSpaceDE w:val="0"/>
        <w:autoSpaceDN w:val="0"/>
        <w:adjustRightInd w:val="0"/>
        <w:spacing w:after="0" w:line="360" w:lineRule="auto"/>
        <w:rPr>
          <w:rFonts w:cs="Times New Roman"/>
          <w:szCs w:val="24"/>
        </w:rPr>
      </w:pPr>
      <w:r>
        <w:rPr>
          <w:rFonts w:cs="Times New Roman"/>
          <w:szCs w:val="24"/>
          <w:vertAlign w:val="superscript"/>
        </w:rPr>
        <w:t>6</w:t>
      </w:r>
      <w:r w:rsidR="00823C7A" w:rsidRPr="00C10FDC">
        <w:rPr>
          <w:rFonts w:cs="Times New Roman"/>
          <w:szCs w:val="24"/>
        </w:rPr>
        <w:t>Department of Maternal Fetal Medicine, KK Women’s and Children’s</w:t>
      </w:r>
      <w:r w:rsidR="00823C7A">
        <w:rPr>
          <w:rFonts w:cs="Times New Roman"/>
          <w:szCs w:val="24"/>
        </w:rPr>
        <w:t xml:space="preserve"> Hospital (KK</w:t>
      </w:r>
      <w:r w:rsidR="00823C7A" w:rsidRPr="00C10FDC">
        <w:rPr>
          <w:rFonts w:cs="Times New Roman"/>
          <w:szCs w:val="24"/>
        </w:rPr>
        <w:t>H), Singapore</w:t>
      </w:r>
    </w:p>
    <w:p w14:paraId="2BD8ED2C" w14:textId="167CC711" w:rsidR="00823C7A" w:rsidRPr="00C10FDC" w:rsidRDefault="00ED4F7D" w:rsidP="00823C7A">
      <w:pPr>
        <w:autoSpaceDE w:val="0"/>
        <w:autoSpaceDN w:val="0"/>
        <w:adjustRightInd w:val="0"/>
        <w:spacing w:after="0" w:line="360" w:lineRule="auto"/>
        <w:rPr>
          <w:rFonts w:cs="Times New Roman"/>
          <w:szCs w:val="24"/>
        </w:rPr>
      </w:pPr>
      <w:r>
        <w:rPr>
          <w:rFonts w:cs="Times New Roman"/>
          <w:szCs w:val="24"/>
          <w:vertAlign w:val="superscript"/>
        </w:rPr>
        <w:t>7</w:t>
      </w:r>
      <w:r w:rsidR="00823C7A" w:rsidRPr="00C10FDC">
        <w:rPr>
          <w:rFonts w:cs="Times New Roman"/>
          <w:szCs w:val="24"/>
        </w:rPr>
        <w:t xml:space="preserve">NIHR Southampton Biomedical Research Centre, University of Southampton and University Hospital Southampton NHS Foundation Trust, SO16 6YD, Southampton, United Kingdom </w:t>
      </w:r>
    </w:p>
    <w:p w14:paraId="170E70CF" w14:textId="30FBF55A" w:rsidR="00823C7A" w:rsidRPr="00C10FDC" w:rsidRDefault="00ED4F7D" w:rsidP="00823C7A">
      <w:pPr>
        <w:autoSpaceDE w:val="0"/>
        <w:autoSpaceDN w:val="0"/>
        <w:adjustRightInd w:val="0"/>
        <w:spacing w:after="0" w:line="360" w:lineRule="auto"/>
        <w:rPr>
          <w:rFonts w:cs="Times New Roman"/>
          <w:szCs w:val="24"/>
        </w:rPr>
      </w:pPr>
      <w:r>
        <w:rPr>
          <w:rFonts w:cs="Times New Roman"/>
          <w:szCs w:val="24"/>
          <w:vertAlign w:val="superscript"/>
        </w:rPr>
        <w:t>8</w:t>
      </w:r>
      <w:r w:rsidR="00823C7A" w:rsidRPr="00C10FDC">
        <w:rPr>
          <w:rFonts w:cs="Times New Roman"/>
          <w:szCs w:val="24"/>
        </w:rPr>
        <w:t>Medical Research Council Lifecourse Epidemiology Unit, SO16 6YD,</w:t>
      </w:r>
      <w:r w:rsidR="00823C7A">
        <w:rPr>
          <w:rFonts w:cs="Times New Roman"/>
          <w:szCs w:val="24"/>
        </w:rPr>
        <w:t xml:space="preserve"> </w:t>
      </w:r>
      <w:r w:rsidR="00823C7A" w:rsidRPr="00C10FDC">
        <w:rPr>
          <w:rFonts w:cs="Times New Roman"/>
          <w:szCs w:val="24"/>
        </w:rPr>
        <w:t>Southampton, United Kingdom</w:t>
      </w:r>
    </w:p>
    <w:p w14:paraId="0065E135" w14:textId="33FBC880" w:rsidR="00823C7A" w:rsidRPr="00C10FDC" w:rsidRDefault="00ED4F7D" w:rsidP="00823C7A">
      <w:pPr>
        <w:autoSpaceDE w:val="0"/>
        <w:autoSpaceDN w:val="0"/>
        <w:adjustRightInd w:val="0"/>
        <w:spacing w:after="0" w:line="360" w:lineRule="auto"/>
        <w:rPr>
          <w:rFonts w:cs="Times New Roman"/>
          <w:szCs w:val="24"/>
        </w:rPr>
      </w:pPr>
      <w:r>
        <w:rPr>
          <w:rFonts w:cs="Times New Roman"/>
          <w:szCs w:val="24"/>
          <w:vertAlign w:val="superscript"/>
        </w:rPr>
        <w:lastRenderedPageBreak/>
        <w:t>9</w:t>
      </w:r>
      <w:r w:rsidR="00823C7A" w:rsidRPr="00ED4F7D">
        <w:rPr>
          <w:rFonts w:cs="Times New Roman"/>
          <w:szCs w:val="24"/>
        </w:rPr>
        <w:t xml:space="preserve">Khoo </w:t>
      </w:r>
      <w:r w:rsidR="00823C7A" w:rsidRPr="00C10FDC">
        <w:rPr>
          <w:rFonts w:cs="Times New Roman"/>
          <w:szCs w:val="24"/>
        </w:rPr>
        <w:t>Teck Puat-National University Children’s Medical Institute, National University Health System (NUHS), Singapore</w:t>
      </w:r>
    </w:p>
    <w:p w14:paraId="4472BE7F" w14:textId="455F1BA2" w:rsidR="00823C7A" w:rsidRDefault="00ED4F7D" w:rsidP="00823C7A">
      <w:pPr>
        <w:autoSpaceDE w:val="0"/>
        <w:autoSpaceDN w:val="0"/>
        <w:adjustRightInd w:val="0"/>
        <w:spacing w:after="0" w:line="360" w:lineRule="auto"/>
        <w:rPr>
          <w:rFonts w:cs="Times New Roman"/>
          <w:szCs w:val="24"/>
        </w:rPr>
      </w:pPr>
      <w:r>
        <w:rPr>
          <w:rFonts w:cs="Times New Roman"/>
          <w:szCs w:val="24"/>
          <w:vertAlign w:val="superscript"/>
        </w:rPr>
        <w:t>10</w:t>
      </w:r>
      <w:r w:rsidR="00823C7A" w:rsidRPr="00C10FDC">
        <w:rPr>
          <w:rFonts w:cs="Times New Roman"/>
          <w:szCs w:val="24"/>
        </w:rPr>
        <w:t>Department of Obstetrics and Gynaecology, Yong Loo Lin School of Medicine, National University of Singapore (NUS), National University Health System (NUHS), Singapore</w:t>
      </w:r>
    </w:p>
    <w:p w14:paraId="493B37DB" w14:textId="40AF3575" w:rsidR="00823C7A" w:rsidRDefault="00C10FDC" w:rsidP="00823C7A">
      <w:pPr>
        <w:spacing w:after="0" w:line="360" w:lineRule="auto"/>
        <w:rPr>
          <w:bCs/>
        </w:rPr>
      </w:pPr>
      <w:r w:rsidRPr="00C10FDC">
        <w:rPr>
          <w:rFonts w:cs="Times New Roman"/>
          <w:szCs w:val="24"/>
          <w:vertAlign w:val="superscript"/>
        </w:rPr>
        <w:t>1</w:t>
      </w:r>
      <w:r w:rsidR="00866646">
        <w:rPr>
          <w:rFonts w:cs="Times New Roman"/>
          <w:szCs w:val="24"/>
          <w:vertAlign w:val="superscript"/>
        </w:rPr>
        <w:t>1</w:t>
      </w:r>
      <w:r w:rsidR="00823C7A" w:rsidRPr="002E6864">
        <w:rPr>
          <w:bCs/>
        </w:rPr>
        <w:t>Human Potential Translational Research Programme, Yong Loo Lin School of Medicine, National University of Singapore</w:t>
      </w:r>
    </w:p>
    <w:p w14:paraId="6BABEB66" w14:textId="39E0F37B" w:rsidR="00DF455C" w:rsidRDefault="00DF455C" w:rsidP="00DF455C">
      <w:pPr>
        <w:pStyle w:val="Heading1"/>
      </w:pPr>
      <w:r>
        <w:t>Statement of contribution</w:t>
      </w:r>
    </w:p>
    <w:p w14:paraId="19A885B8" w14:textId="44A29F42" w:rsidR="006D4630" w:rsidRDefault="006D4630" w:rsidP="006D4630">
      <w:r>
        <w:t>Noor H. A. Suaini contributed to the design of the study, carried out data cleaning</w:t>
      </w:r>
      <w:r w:rsidR="00841BEE">
        <w:t xml:space="preserve"> and</w:t>
      </w:r>
      <w:r>
        <w:t xml:space="preserve"> </w:t>
      </w:r>
      <w:r w:rsidR="00841BEE">
        <w:t xml:space="preserve">data </w:t>
      </w:r>
      <w:r>
        <w:t>analysis</w:t>
      </w:r>
      <w:r w:rsidR="00841BEE">
        <w:t>, was involved in interpretation of the data</w:t>
      </w:r>
      <w:r>
        <w:t xml:space="preserve">, </w:t>
      </w:r>
      <w:r w:rsidR="00841BEE">
        <w:t xml:space="preserve">provided intellectual input, </w:t>
      </w:r>
      <w:r>
        <w:t xml:space="preserve">drafted </w:t>
      </w:r>
      <w:r w:rsidR="00841BEE">
        <w:t xml:space="preserve">and </w:t>
      </w:r>
      <w:r>
        <w:t>revised the manuscript</w:t>
      </w:r>
      <w:r w:rsidR="00841BEE">
        <w:t>.</w:t>
      </w:r>
    </w:p>
    <w:p w14:paraId="676056B9" w14:textId="6C9D61D2" w:rsidR="00841BEE" w:rsidRDefault="00841BEE" w:rsidP="00841BEE">
      <w:r>
        <w:rPr>
          <w:rFonts w:eastAsiaTheme="majorEastAsia"/>
          <w:bCs/>
        </w:rPr>
        <w:t xml:space="preserve">Gaik Chin Yap and </w:t>
      </w:r>
      <w:r>
        <w:t>Bui Do Phuong Tung</w:t>
      </w:r>
      <w:r w:rsidRPr="00841BEE">
        <w:t xml:space="preserve"> </w:t>
      </w:r>
      <w:r>
        <w:t>contributed to the design of the study, carried out data cleaning and data analysis, were involved in interpretation of the data and provided intellectual input in the draft and revised manuscripts.</w:t>
      </w:r>
    </w:p>
    <w:p w14:paraId="3A520232" w14:textId="2428BD0A" w:rsidR="006D4630" w:rsidRDefault="006D4630" w:rsidP="006D4630">
      <w:r>
        <w:t xml:space="preserve">Evelyn Xiu Ling Loo, </w:t>
      </w:r>
      <w:r w:rsidRPr="00C41A11">
        <w:rPr>
          <w:rFonts w:cs="Times New Roman"/>
          <w:szCs w:val="24"/>
        </w:rPr>
        <w:t xml:space="preserve">Anne </w:t>
      </w:r>
      <w:r>
        <w:rPr>
          <w:rFonts w:cs="Times New Roman"/>
          <w:szCs w:val="24"/>
        </w:rPr>
        <w:t xml:space="preserve">Eng Neo </w:t>
      </w:r>
      <w:r w:rsidRPr="00C41A11">
        <w:rPr>
          <w:rFonts w:cs="Times New Roman"/>
          <w:szCs w:val="24"/>
        </w:rPr>
        <w:t>Goh</w:t>
      </w:r>
      <w:r>
        <w:t xml:space="preserve">, </w:t>
      </w:r>
      <w:r>
        <w:rPr>
          <w:rFonts w:cs="Times New Roman"/>
          <w:szCs w:val="24"/>
        </w:rPr>
        <w:t xml:space="preserve">Oon Hoe Teoh, </w:t>
      </w:r>
      <w:r w:rsidRPr="00C41A11">
        <w:rPr>
          <w:rFonts w:cs="Times New Roman"/>
          <w:szCs w:val="24"/>
        </w:rPr>
        <w:t>Kok Hian Tan</w:t>
      </w:r>
      <w:r>
        <w:rPr>
          <w:rFonts w:cs="Times New Roman"/>
          <w:szCs w:val="24"/>
        </w:rPr>
        <w:t>, K</w:t>
      </w:r>
      <w:r w:rsidRPr="00C41A11">
        <w:rPr>
          <w:rFonts w:cs="Times New Roman"/>
          <w:szCs w:val="24"/>
        </w:rPr>
        <w:t>eith M</w:t>
      </w:r>
      <w:r>
        <w:rPr>
          <w:rFonts w:cs="Times New Roman"/>
          <w:szCs w:val="24"/>
        </w:rPr>
        <w:t>.</w:t>
      </w:r>
      <w:r w:rsidRPr="00C41A11">
        <w:rPr>
          <w:rFonts w:cs="Times New Roman"/>
          <w:szCs w:val="24"/>
        </w:rPr>
        <w:t xml:space="preserve"> Godfrey</w:t>
      </w:r>
      <w:r>
        <w:rPr>
          <w:rFonts w:cs="Times New Roman"/>
          <w:szCs w:val="24"/>
        </w:rPr>
        <w:t xml:space="preserve">, </w:t>
      </w:r>
      <w:r w:rsidRPr="00C41A11">
        <w:rPr>
          <w:rFonts w:cs="Times New Roman"/>
          <w:szCs w:val="24"/>
        </w:rPr>
        <w:t>Bee Wah Lee</w:t>
      </w:r>
      <w:r>
        <w:rPr>
          <w:rFonts w:cs="Times New Roman"/>
          <w:szCs w:val="24"/>
        </w:rPr>
        <w:t>,</w:t>
      </w:r>
      <w:r w:rsidRPr="00C10FDC">
        <w:rPr>
          <w:rFonts w:cs="Times New Roman"/>
          <w:szCs w:val="24"/>
        </w:rPr>
        <w:t xml:space="preserve"> </w:t>
      </w:r>
      <w:r>
        <w:rPr>
          <w:rFonts w:cs="Times New Roman"/>
          <w:szCs w:val="24"/>
        </w:rPr>
        <w:t>L</w:t>
      </w:r>
      <w:r w:rsidRPr="00C41A11">
        <w:rPr>
          <w:rFonts w:cs="Times New Roman"/>
          <w:szCs w:val="24"/>
        </w:rPr>
        <w:t>ynette Pei-chi Shek</w:t>
      </w:r>
      <w:r>
        <w:rPr>
          <w:rFonts w:cs="Times New Roman"/>
          <w:szCs w:val="24"/>
        </w:rPr>
        <w:t>,</w:t>
      </w:r>
      <w:r>
        <w:t xml:space="preserve"> </w:t>
      </w:r>
      <w:r>
        <w:rPr>
          <w:rFonts w:cs="Times New Roman"/>
          <w:szCs w:val="24"/>
        </w:rPr>
        <w:t xml:space="preserve">Hugo </w:t>
      </w:r>
      <w:r w:rsidRPr="00C41A11">
        <w:rPr>
          <w:rFonts w:cs="Times New Roman"/>
          <w:szCs w:val="24"/>
        </w:rPr>
        <w:t>Van Bever</w:t>
      </w:r>
      <w:r>
        <w:t xml:space="preserve">, </w:t>
      </w:r>
      <w:r w:rsidRPr="00C41A11">
        <w:rPr>
          <w:rFonts w:cs="Times New Roman"/>
          <w:szCs w:val="24"/>
        </w:rPr>
        <w:t>Yap Seng Chong</w:t>
      </w:r>
      <w:r>
        <w:t xml:space="preserve"> provided intellectual input</w:t>
      </w:r>
      <w:r w:rsidR="00841BEE">
        <w:t xml:space="preserve">, </w:t>
      </w:r>
      <w:r>
        <w:t xml:space="preserve">contributed to the </w:t>
      </w:r>
      <w:r w:rsidR="00841BEE">
        <w:t xml:space="preserve">interpretation of data and critically revised </w:t>
      </w:r>
      <w:r>
        <w:t>the manuscript</w:t>
      </w:r>
      <w:r w:rsidR="00841BEE">
        <w:t>.</w:t>
      </w:r>
    </w:p>
    <w:p w14:paraId="71B64A96" w14:textId="4542379B" w:rsidR="00841BEE" w:rsidRDefault="006D4630" w:rsidP="00841BEE">
      <w:r>
        <w:t xml:space="preserve">Elizabeth Huiwen Tham </w:t>
      </w:r>
      <w:r w:rsidR="00841BEE">
        <w:t>led the design and conception of the study and data analysis, provided intellectual input, contributed to the interpretation of data and contributed to the draft and revised manuscripts.</w:t>
      </w:r>
    </w:p>
    <w:p w14:paraId="71A5E78A" w14:textId="71AE7217" w:rsidR="00841BEE" w:rsidRDefault="00841BEE" w:rsidP="006D4630">
      <w:r>
        <w:t>All authors reviewed the manuscript and approved the final version to be published.</w:t>
      </w:r>
    </w:p>
    <w:p w14:paraId="540826DA" w14:textId="77777777" w:rsidR="009263B4" w:rsidRDefault="009263B4" w:rsidP="00D41D6B">
      <w:pPr>
        <w:pStyle w:val="Default"/>
        <w:spacing w:line="480" w:lineRule="auto"/>
        <w:rPr>
          <w:b/>
        </w:rPr>
      </w:pPr>
    </w:p>
    <w:p w14:paraId="328AE6A8" w14:textId="0EEA77F2" w:rsidR="00D41D6B" w:rsidRDefault="00D41D6B" w:rsidP="00D41D6B">
      <w:pPr>
        <w:pStyle w:val="Default"/>
        <w:spacing w:line="480" w:lineRule="auto"/>
        <w:rPr>
          <w:b/>
        </w:rPr>
      </w:pPr>
      <w:r>
        <w:rPr>
          <w:b/>
        </w:rPr>
        <w:t>Corresponding Author</w:t>
      </w:r>
      <w:bookmarkStart w:id="3" w:name="_Hlk9576619"/>
    </w:p>
    <w:p w14:paraId="15BF782D" w14:textId="0E037D87" w:rsidR="00D41D6B" w:rsidRDefault="00D41D6B" w:rsidP="004973BD">
      <w:pPr>
        <w:pStyle w:val="Default"/>
        <w:spacing w:line="360" w:lineRule="auto"/>
      </w:pPr>
      <w:r>
        <w:rPr>
          <w:b/>
          <w:lang w:val="en-SG"/>
        </w:rPr>
        <w:t>Name:</w:t>
      </w:r>
      <w:r>
        <w:rPr>
          <w:lang w:val="en-SG"/>
        </w:rPr>
        <w:t xml:space="preserve"> </w:t>
      </w:r>
      <w:r>
        <w:rPr>
          <w:lang w:val="en-SG"/>
        </w:rPr>
        <w:tab/>
      </w:r>
      <w:r w:rsidR="004973BD">
        <w:rPr>
          <w:lang w:val="en-SG"/>
        </w:rPr>
        <w:tab/>
      </w:r>
      <w:r>
        <w:rPr>
          <w:lang w:val="en-SG"/>
        </w:rPr>
        <w:t>Dr Elizabeth</w:t>
      </w:r>
      <w:r>
        <w:t xml:space="preserve"> Huiwen Tham</w:t>
      </w:r>
    </w:p>
    <w:p w14:paraId="6D721237" w14:textId="2F5BC4EE" w:rsidR="00D41D6B" w:rsidRDefault="00D41D6B" w:rsidP="004973BD">
      <w:pPr>
        <w:pStyle w:val="Default"/>
        <w:spacing w:line="360" w:lineRule="auto"/>
        <w:rPr>
          <w:lang w:val="en-SG"/>
        </w:rPr>
      </w:pPr>
      <w:r>
        <w:rPr>
          <w:b/>
          <w:lang w:val="en-SG"/>
        </w:rPr>
        <w:lastRenderedPageBreak/>
        <w:t xml:space="preserve">Address: </w:t>
      </w:r>
      <w:r>
        <w:rPr>
          <w:b/>
          <w:lang w:val="en-SG"/>
        </w:rPr>
        <w:tab/>
      </w:r>
      <w:r w:rsidR="004973BD">
        <w:rPr>
          <w:b/>
          <w:lang w:val="en-SG"/>
        </w:rPr>
        <w:tab/>
      </w:r>
      <w:r>
        <w:rPr>
          <w:lang w:val="en-SG"/>
        </w:rPr>
        <w:t>Division of Allergy &amp; Immunology</w:t>
      </w:r>
    </w:p>
    <w:p w14:paraId="4C31A6D7" w14:textId="77777777" w:rsidR="00D41D6B" w:rsidRDefault="00D41D6B" w:rsidP="004973BD">
      <w:pPr>
        <w:pStyle w:val="Default"/>
        <w:spacing w:line="360" w:lineRule="auto"/>
        <w:ind w:left="1440" w:firstLine="720"/>
        <w:rPr>
          <w:lang w:val="en-SG"/>
        </w:rPr>
      </w:pPr>
      <w:r>
        <w:t>Department of Paediatrics</w:t>
      </w:r>
    </w:p>
    <w:p w14:paraId="27DA5E73" w14:textId="77777777" w:rsidR="00D41D6B" w:rsidRDefault="00D41D6B" w:rsidP="004973BD">
      <w:pPr>
        <w:pStyle w:val="Default"/>
        <w:spacing w:line="360" w:lineRule="auto"/>
        <w:ind w:left="1440" w:firstLine="720"/>
      </w:pPr>
      <w:r>
        <w:t>Yong Loo Lin School of Medicine</w:t>
      </w:r>
    </w:p>
    <w:p w14:paraId="7F661B2B" w14:textId="77777777" w:rsidR="00D41D6B" w:rsidRDefault="00D41D6B" w:rsidP="004973BD">
      <w:pPr>
        <w:pStyle w:val="Default"/>
        <w:spacing w:line="360" w:lineRule="auto"/>
        <w:ind w:left="1440" w:firstLine="720"/>
      </w:pPr>
      <w:r>
        <w:t>National University of Singapore</w:t>
      </w:r>
    </w:p>
    <w:p w14:paraId="6A0F1587" w14:textId="77777777" w:rsidR="00D41D6B" w:rsidRDefault="00D41D6B" w:rsidP="004973BD">
      <w:pPr>
        <w:spacing w:after="0" w:line="360" w:lineRule="auto"/>
        <w:ind w:left="1440" w:firstLine="720"/>
        <w:rPr>
          <w:szCs w:val="24"/>
        </w:rPr>
      </w:pPr>
      <w:r>
        <w:rPr>
          <w:szCs w:val="24"/>
        </w:rPr>
        <w:t>1E Kent Ridge Road</w:t>
      </w:r>
    </w:p>
    <w:p w14:paraId="62E5E758" w14:textId="594C9579" w:rsidR="00D41D6B" w:rsidRDefault="00D41D6B" w:rsidP="004973BD">
      <w:pPr>
        <w:spacing w:after="0" w:line="360" w:lineRule="auto"/>
        <w:ind w:left="1440" w:firstLine="720"/>
        <w:rPr>
          <w:szCs w:val="24"/>
        </w:rPr>
      </w:pPr>
      <w:r>
        <w:rPr>
          <w:szCs w:val="24"/>
        </w:rPr>
        <w:t>Level 12 NUHS Tower Block</w:t>
      </w:r>
    </w:p>
    <w:p w14:paraId="28E90DC3" w14:textId="50085876" w:rsidR="00D41D6B" w:rsidRDefault="00D41D6B" w:rsidP="004973BD">
      <w:pPr>
        <w:spacing w:after="0" w:line="360" w:lineRule="auto"/>
        <w:ind w:left="1440" w:firstLine="720"/>
        <w:rPr>
          <w:szCs w:val="24"/>
        </w:rPr>
      </w:pPr>
      <w:r>
        <w:rPr>
          <w:szCs w:val="24"/>
        </w:rPr>
        <w:t>Singapore 119228</w:t>
      </w:r>
    </w:p>
    <w:p w14:paraId="10D31B43" w14:textId="4E6AB9EF" w:rsidR="004973BD" w:rsidRDefault="004973BD" w:rsidP="004973BD">
      <w:pPr>
        <w:spacing w:line="360" w:lineRule="auto"/>
        <w:rPr>
          <w:bCs/>
        </w:rPr>
      </w:pPr>
      <w:r>
        <w:rPr>
          <w:b/>
        </w:rPr>
        <w:t xml:space="preserve">Telephone Number: </w:t>
      </w:r>
      <w:r>
        <w:rPr>
          <w:bCs/>
        </w:rPr>
        <w:t>+65 – 6772 3394</w:t>
      </w:r>
    </w:p>
    <w:bookmarkEnd w:id="3"/>
    <w:p w14:paraId="0FC1AFCF" w14:textId="48684565" w:rsidR="00D41D6B" w:rsidRPr="00CD30EB" w:rsidRDefault="004973BD" w:rsidP="002B0196">
      <w:pPr>
        <w:pStyle w:val="Default"/>
        <w:spacing w:line="480" w:lineRule="auto"/>
        <w:rPr>
          <w:rStyle w:val="Hyperlink"/>
          <w:lang w:val="en-SG"/>
        </w:rPr>
      </w:pPr>
      <w:r w:rsidRPr="00CD30EB">
        <w:rPr>
          <w:b/>
          <w:lang w:val="en-SG"/>
        </w:rPr>
        <w:t xml:space="preserve">Email: </w:t>
      </w:r>
      <w:hyperlink r:id="rId11" w:history="1">
        <w:r w:rsidR="00D41D6B" w:rsidRPr="00CD30EB">
          <w:rPr>
            <w:rStyle w:val="Hyperlink"/>
            <w:lang w:val="en-SG"/>
          </w:rPr>
          <w:t>elizabeth_tham@nuhs.edu.sg</w:t>
        </w:r>
      </w:hyperlink>
    </w:p>
    <w:p w14:paraId="286F0D4C" w14:textId="42E3BDA8" w:rsidR="004973BD" w:rsidRDefault="004973BD" w:rsidP="002B0196">
      <w:pPr>
        <w:pStyle w:val="Default"/>
        <w:spacing w:line="480" w:lineRule="auto"/>
        <w:rPr>
          <w:bCs/>
          <w:lang w:val="en-SG"/>
        </w:rPr>
      </w:pPr>
      <w:r>
        <w:rPr>
          <w:b/>
          <w:lang w:val="en-SG"/>
        </w:rPr>
        <w:t>Word Count for abstract</w:t>
      </w:r>
      <w:r>
        <w:rPr>
          <w:b/>
          <w:bCs/>
          <w:lang w:val="en-SG"/>
        </w:rPr>
        <w:t>:</w:t>
      </w:r>
      <w:r>
        <w:rPr>
          <w:bCs/>
          <w:lang w:val="en-SG"/>
        </w:rPr>
        <w:t xml:space="preserve"> </w:t>
      </w:r>
      <w:r w:rsidR="000F3D93">
        <w:rPr>
          <w:bCs/>
          <w:lang w:val="en-SG"/>
        </w:rPr>
        <w:t xml:space="preserve">220 </w:t>
      </w:r>
      <w:r w:rsidR="005804D5">
        <w:rPr>
          <w:bCs/>
          <w:lang w:val="en-SG"/>
        </w:rPr>
        <w:t>words</w:t>
      </w:r>
    </w:p>
    <w:p w14:paraId="475DF433" w14:textId="088AB23D" w:rsidR="004973BD" w:rsidRDefault="004973BD" w:rsidP="004973BD">
      <w:pPr>
        <w:pStyle w:val="Default"/>
        <w:spacing w:line="480" w:lineRule="auto"/>
        <w:rPr>
          <w:bCs/>
          <w:lang w:val="en-SG"/>
        </w:rPr>
      </w:pPr>
      <w:r>
        <w:rPr>
          <w:b/>
          <w:lang w:val="en-SG"/>
        </w:rPr>
        <w:t>Word Count for text</w:t>
      </w:r>
      <w:r>
        <w:rPr>
          <w:b/>
          <w:lang w:val="en-SG"/>
        </w:rPr>
        <w:tab/>
      </w:r>
      <w:r>
        <w:rPr>
          <w:b/>
          <w:bCs/>
          <w:lang w:val="en-SG"/>
        </w:rPr>
        <w:t>:</w:t>
      </w:r>
      <w:r>
        <w:rPr>
          <w:bCs/>
          <w:lang w:val="en-SG"/>
        </w:rPr>
        <w:t xml:space="preserve"> </w:t>
      </w:r>
      <w:r w:rsidR="0034146A">
        <w:rPr>
          <w:bCs/>
          <w:lang w:val="en-SG"/>
        </w:rPr>
        <w:t xml:space="preserve"> 3</w:t>
      </w:r>
      <w:r w:rsidR="004E4C8D">
        <w:rPr>
          <w:bCs/>
          <w:lang w:val="en-SG"/>
        </w:rPr>
        <w:t>43</w:t>
      </w:r>
      <w:r w:rsidR="002E3922">
        <w:rPr>
          <w:bCs/>
          <w:lang w:val="en-SG"/>
        </w:rPr>
        <w:t>3</w:t>
      </w:r>
      <w:r w:rsidR="00AA7232">
        <w:rPr>
          <w:bCs/>
          <w:lang w:val="en-SG"/>
        </w:rPr>
        <w:t xml:space="preserve"> </w:t>
      </w:r>
      <w:r w:rsidR="005804D5">
        <w:rPr>
          <w:bCs/>
          <w:lang w:val="en-SG"/>
        </w:rPr>
        <w:t>words</w:t>
      </w:r>
    </w:p>
    <w:p w14:paraId="7A6E2F53" w14:textId="6060E15B" w:rsidR="004973BD" w:rsidRDefault="004973BD" w:rsidP="004973BD">
      <w:pPr>
        <w:pStyle w:val="Default"/>
        <w:spacing w:line="480" w:lineRule="auto"/>
        <w:rPr>
          <w:b/>
          <w:lang w:val="en-SG"/>
        </w:rPr>
      </w:pPr>
      <w:r>
        <w:rPr>
          <w:b/>
          <w:lang w:val="en-SG"/>
        </w:rPr>
        <w:t xml:space="preserve">Number of </w:t>
      </w:r>
      <w:r w:rsidR="00BE31F8">
        <w:rPr>
          <w:b/>
          <w:lang w:val="en-SG"/>
        </w:rPr>
        <w:t>Tables</w:t>
      </w:r>
      <w:r>
        <w:rPr>
          <w:b/>
          <w:lang w:val="en-SG"/>
        </w:rPr>
        <w:t xml:space="preserve">: </w:t>
      </w:r>
      <w:r w:rsidR="00BB5812" w:rsidRPr="005804D5">
        <w:rPr>
          <w:lang w:val="en-SG"/>
        </w:rPr>
        <w:t>3</w:t>
      </w:r>
      <w:r w:rsidR="00BE31F8">
        <w:rPr>
          <w:lang w:val="en-SG"/>
        </w:rPr>
        <w:t xml:space="preserve"> main tables and </w:t>
      </w:r>
      <w:r w:rsidR="00890C51">
        <w:rPr>
          <w:lang w:val="en-SG"/>
        </w:rPr>
        <w:t>2</w:t>
      </w:r>
      <w:r w:rsidR="00BE31F8">
        <w:rPr>
          <w:lang w:val="en-SG"/>
        </w:rPr>
        <w:t xml:space="preserve"> supplementary table</w:t>
      </w:r>
      <w:r w:rsidR="00890C51">
        <w:rPr>
          <w:lang w:val="en-SG"/>
        </w:rPr>
        <w:t>s</w:t>
      </w:r>
    </w:p>
    <w:p w14:paraId="701A8B72" w14:textId="4BE4823C" w:rsidR="004973BD" w:rsidRDefault="004973BD" w:rsidP="004973BD">
      <w:pPr>
        <w:pStyle w:val="Default"/>
        <w:spacing w:line="480" w:lineRule="auto"/>
        <w:rPr>
          <w:b/>
          <w:lang w:val="en-SG"/>
        </w:rPr>
      </w:pPr>
      <w:r>
        <w:rPr>
          <w:b/>
          <w:lang w:val="en-SG"/>
        </w:rPr>
        <w:t xml:space="preserve">Number of Figures: </w:t>
      </w:r>
      <w:r w:rsidR="0034146A">
        <w:rPr>
          <w:lang w:val="en-SG"/>
        </w:rPr>
        <w:t>3</w:t>
      </w:r>
      <w:r w:rsidR="00BE31F8">
        <w:rPr>
          <w:lang w:val="en-SG"/>
        </w:rPr>
        <w:t xml:space="preserve"> main figures and </w:t>
      </w:r>
      <w:r w:rsidR="0034146A">
        <w:rPr>
          <w:lang w:val="en-SG"/>
        </w:rPr>
        <w:t>4</w:t>
      </w:r>
      <w:r w:rsidR="00BE31F8">
        <w:rPr>
          <w:lang w:val="en-SG"/>
        </w:rPr>
        <w:t xml:space="preserve"> supplementary figures</w:t>
      </w:r>
    </w:p>
    <w:p w14:paraId="187F2C98" w14:textId="122C55C4" w:rsidR="00BB5812" w:rsidRDefault="004973BD" w:rsidP="00BB5812">
      <w:pPr>
        <w:spacing w:after="0"/>
        <w:rPr>
          <w:rFonts w:cs="Times New Roman"/>
          <w:szCs w:val="24"/>
        </w:rPr>
      </w:pPr>
      <w:r>
        <w:rPr>
          <w:b/>
          <w:lang w:val="en-SG"/>
        </w:rPr>
        <w:t>Conflict of Interest Statement:</w:t>
      </w:r>
      <w:r w:rsidR="00BB5812">
        <w:rPr>
          <w:b/>
          <w:lang w:val="en-SG"/>
        </w:rPr>
        <w:t xml:space="preserve"> </w:t>
      </w:r>
      <w:r w:rsidR="00BB5812" w:rsidRPr="002D0B07">
        <w:rPr>
          <w:rFonts w:cs="Times New Roman"/>
          <w:szCs w:val="24"/>
        </w:rPr>
        <w:t>Chong YS has received reimbursement for speaking at conferences sponsored by Abbott Nutrition, Nestle, and Danone. Godfrey KM has received reimbursement for speaking at conferences sponsored by Nestle and Shek LP has received reimbursement for speaking at conferences sponsored by Danone and Nestle and consulting for Mead Johnson and Nestle.</w:t>
      </w:r>
      <w:r w:rsidR="00BB5812">
        <w:rPr>
          <w:rFonts w:cs="Times New Roman"/>
          <w:szCs w:val="24"/>
        </w:rPr>
        <w:t xml:space="preserve"> </w:t>
      </w:r>
      <w:r w:rsidR="00BB5812" w:rsidRPr="002D0B07">
        <w:rPr>
          <w:rFonts w:cs="Times New Roman"/>
          <w:szCs w:val="24"/>
        </w:rPr>
        <w:t>Godfrey KM, Chong YS are part of an academic consortium that has received research funding from Abbot</w:t>
      </w:r>
      <w:r w:rsidR="0053391E">
        <w:rPr>
          <w:rFonts w:cs="Times New Roman"/>
          <w:szCs w:val="24"/>
        </w:rPr>
        <w:t>t</w:t>
      </w:r>
      <w:r w:rsidR="00BB5812" w:rsidRPr="002D0B07">
        <w:rPr>
          <w:rFonts w:cs="Times New Roman"/>
          <w:szCs w:val="24"/>
        </w:rPr>
        <w:t xml:space="preserve"> Nutrition, Nestle and Danone. Shek LP has received research funding from Danone.</w:t>
      </w:r>
    </w:p>
    <w:p w14:paraId="5519FE8B" w14:textId="50BFE67A" w:rsidR="00BB5812" w:rsidRDefault="00721A54" w:rsidP="00BB5812">
      <w:pPr>
        <w:spacing w:after="0"/>
        <w:rPr>
          <w:rFonts w:cs="Times New Roman"/>
          <w:szCs w:val="24"/>
        </w:rPr>
      </w:pPr>
      <w:r>
        <w:rPr>
          <w:b/>
        </w:rPr>
        <w:t>Declaration of funding source:</w:t>
      </w:r>
      <w:r w:rsidR="00BB5812">
        <w:rPr>
          <w:b/>
        </w:rPr>
        <w:t xml:space="preserve"> </w:t>
      </w:r>
      <w:r w:rsidR="00BB5812" w:rsidRPr="00C32E4F">
        <w:rPr>
          <w:rFonts w:cs="Times New Roman"/>
          <w:szCs w:val="24"/>
        </w:rPr>
        <w:t xml:space="preserve">This research is supported by the Singapore National Research Foundation under its Translational and Clinical Research (TCR) Flagship Program and administered by the Singapore Ministry of Health’s National Medical Research Council (NMRC), Singapore—NMRC/TCR/004-NUS/2008; NMRC/TCR/012-NUHS/ 2014. Additional funding is provided by the Singapore Institute for Clinical Sciences, Agency for Science Technology and Research (A*STAR), Singapore. </w:t>
      </w:r>
      <w:r w:rsidR="003A5A88">
        <w:t>E</w:t>
      </w:r>
      <w:r w:rsidR="00644963">
        <w:t>.</w:t>
      </w:r>
      <w:r w:rsidR="003A5A88">
        <w:t>H</w:t>
      </w:r>
      <w:r w:rsidR="00644963">
        <w:t>. Tham</w:t>
      </w:r>
      <w:r w:rsidR="003A5A88">
        <w:t xml:space="preserve"> is supported</w:t>
      </w:r>
      <w:r w:rsidR="003A5A88" w:rsidRPr="007B6BAF">
        <w:t xml:space="preserve"> by the National Medical Research Council (NMRC) Transition Award grant</w:t>
      </w:r>
      <w:r w:rsidR="003A5A88">
        <w:t xml:space="preserve"> [MOH-TA18nov-003]</w:t>
      </w:r>
      <w:r w:rsidR="00BB5812">
        <w:rPr>
          <w:rFonts w:cs="Times New Roman"/>
        </w:rPr>
        <w:t xml:space="preserve"> from NMRC, Singapore</w:t>
      </w:r>
      <w:r w:rsidR="00BB5812">
        <w:rPr>
          <w:rFonts w:cs="Times New Roman"/>
          <w:szCs w:val="24"/>
        </w:rPr>
        <w:t xml:space="preserve">. </w:t>
      </w:r>
      <w:r w:rsidR="00BB5812" w:rsidRPr="00C32E4F">
        <w:rPr>
          <w:rFonts w:cs="Times New Roman"/>
          <w:szCs w:val="24"/>
        </w:rPr>
        <w:t>K.M</w:t>
      </w:r>
      <w:r w:rsidR="004D246D">
        <w:rPr>
          <w:rFonts w:cs="Times New Roman"/>
          <w:szCs w:val="24"/>
        </w:rPr>
        <w:t>.</w:t>
      </w:r>
      <w:r w:rsidR="00BB5812">
        <w:rPr>
          <w:rFonts w:cs="Times New Roman"/>
          <w:szCs w:val="24"/>
        </w:rPr>
        <w:t xml:space="preserve"> </w:t>
      </w:r>
      <w:r w:rsidR="00BB5812" w:rsidRPr="00C32E4F">
        <w:rPr>
          <w:rFonts w:cs="Times New Roman"/>
          <w:szCs w:val="24"/>
        </w:rPr>
        <w:t>G</w:t>
      </w:r>
      <w:r w:rsidR="00BB5812">
        <w:rPr>
          <w:rFonts w:cs="Times New Roman"/>
          <w:szCs w:val="24"/>
        </w:rPr>
        <w:t>odfrey</w:t>
      </w:r>
      <w:r w:rsidR="00BB5812" w:rsidRPr="00C32E4F">
        <w:rPr>
          <w:rFonts w:cs="Times New Roman"/>
          <w:szCs w:val="24"/>
        </w:rPr>
        <w:t xml:space="preserve"> is supported by </w:t>
      </w:r>
      <w:r w:rsidR="004D246D" w:rsidRPr="004D246D">
        <w:rPr>
          <w:rFonts w:cs="Times New Roman"/>
          <w:szCs w:val="24"/>
        </w:rPr>
        <w:t xml:space="preserve">the UK Medical Research Council (MC_UU_12011/4), </w:t>
      </w:r>
      <w:r w:rsidR="00BB5812" w:rsidRPr="00C32E4F">
        <w:rPr>
          <w:rFonts w:cs="Times New Roman"/>
          <w:szCs w:val="24"/>
        </w:rPr>
        <w:t xml:space="preserve">the National Institute for Health Research </w:t>
      </w:r>
      <w:r w:rsidR="004D246D" w:rsidRPr="004D246D">
        <w:rPr>
          <w:rFonts w:cs="Times New Roman"/>
          <w:szCs w:val="24"/>
        </w:rPr>
        <w:t xml:space="preserve">(NIHR Senior Investigator (NF-SI-0515-10042) and </w:t>
      </w:r>
      <w:r w:rsidR="00BB5812" w:rsidRPr="00C32E4F">
        <w:rPr>
          <w:rFonts w:cs="Times New Roman"/>
          <w:szCs w:val="24"/>
        </w:rPr>
        <w:t>the NIHR Southampton Biomedical Research Centre</w:t>
      </w:r>
      <w:r w:rsidR="004D246D">
        <w:rPr>
          <w:rFonts w:cs="Times New Roman"/>
          <w:szCs w:val="24"/>
        </w:rPr>
        <w:t>)</w:t>
      </w:r>
      <w:r w:rsidR="00BB5812" w:rsidRPr="00C32E4F">
        <w:rPr>
          <w:rFonts w:cs="Times New Roman"/>
          <w:szCs w:val="24"/>
        </w:rPr>
        <w:t xml:space="preserve"> and by the European Union’s </w:t>
      </w:r>
      <w:r w:rsidR="004D246D" w:rsidRPr="004D246D">
        <w:rPr>
          <w:rFonts w:cs="Times New Roman"/>
          <w:szCs w:val="24"/>
        </w:rPr>
        <w:t xml:space="preserve">Erasmus+ Programme </w:t>
      </w:r>
      <w:r w:rsidR="004D246D">
        <w:rPr>
          <w:rFonts w:cs="Times New Roman"/>
          <w:szCs w:val="24"/>
        </w:rPr>
        <w:t>(</w:t>
      </w:r>
      <w:r w:rsidR="004D246D" w:rsidRPr="004D246D">
        <w:rPr>
          <w:rFonts w:cs="Times New Roman"/>
          <w:szCs w:val="24"/>
        </w:rPr>
        <w:t>ImpENSA 598488-EPP-1-2018-1-DE-EPPKA2-CBHE-JP)</w:t>
      </w:r>
      <w:r w:rsidR="00BB5812" w:rsidRPr="00C32E4F">
        <w:rPr>
          <w:rFonts w:cs="Times New Roman"/>
          <w:szCs w:val="24"/>
        </w:rPr>
        <w:t>.</w:t>
      </w:r>
    </w:p>
    <w:p w14:paraId="544CA685" w14:textId="77777777" w:rsidR="00925E96" w:rsidRDefault="00925E96">
      <w:pPr>
        <w:spacing w:line="259" w:lineRule="auto"/>
        <w:jc w:val="left"/>
        <w:rPr>
          <w:rFonts w:cs="Times New Roman"/>
          <w:b/>
          <w:bCs/>
          <w:szCs w:val="24"/>
        </w:rPr>
      </w:pPr>
      <w:r>
        <w:rPr>
          <w:rFonts w:cs="Times New Roman"/>
          <w:b/>
          <w:bCs/>
          <w:szCs w:val="24"/>
        </w:rPr>
        <w:br w:type="page"/>
      </w:r>
    </w:p>
    <w:p w14:paraId="508C946B" w14:textId="77777777" w:rsidR="00925E96" w:rsidRDefault="00925E96" w:rsidP="00925E96">
      <w:pPr>
        <w:pStyle w:val="Heading1"/>
      </w:pPr>
      <w:r>
        <w:t xml:space="preserve">Acknowledgements </w:t>
      </w:r>
      <w:r w:rsidRPr="00A7745D">
        <w:t xml:space="preserve"> </w:t>
      </w:r>
    </w:p>
    <w:p w14:paraId="51F27FB8" w14:textId="5A0D1DF5" w:rsidR="00D512FF" w:rsidRDefault="00925E96" w:rsidP="00925E96">
      <w:pPr>
        <w:ind w:firstLine="720"/>
      </w:pPr>
      <w:r>
        <w:t xml:space="preserve">The authors acknowledge the contribution of the rest of the GUSTO study group which includes Lee Yung Seng, Wei Wei Pang, Pratibha Agarwal, Dennis Bier, Arijit Biswas, Shirong Cai, Jerry Kok Yen Chan, Cornelia Yin Ing Chee, Helen Y. H Chen, Audrey Chia, Amutha Chinnadurai, Chai Kiat Chng, Shang Chee Chong, Mei Chien Chua, Chun Ming Ding, Eric Andrew Finkelstein, Doris Fok, Marielle Fortier, Yam Thiam Daniel Goh, Joshua J. Gooley, Wee Meng Han, Mark Hanson, Christiani Jeyakumar Henry, Joanna D Holbrook,Chin-Ying Hsu, Hazel Inskip, Jeevesh Kapur, Birit Leutscher-Broekman, Sok Bee Lim, Seong Feei Loh, Yen-Ling Low, Iliana Magiati, Lourdes Mary Daniel, Michael Meaney, Susan Morton, Cheryl Ngo, Krishnamoorthy Niduvaje, Anqi Qiu, Boon Long Quah, Victor Samuel Rajadurai, Mary Rauff, Jenny L. Richmond, Anne Rifkin-Graboi, Allan Sheppard, Borys Shuter, Leher Singh, Wing Chee So, Walter Stunkel, Lin Lin Su, Soek Hui Tan, Rob, M. van Dam, Sudhakar K. Venkatesh, Inez Bik Yun Wong, P. C. Wong, George Seow Heong Yeo. We would also like to thank the GUSTO Executive committee, research staff and all parents and children who participated in the GUSTO study. </w:t>
      </w:r>
    </w:p>
    <w:p w14:paraId="7B20FB89" w14:textId="77777777" w:rsidR="00D512FF" w:rsidRPr="00F338AD" w:rsidRDefault="00D512FF" w:rsidP="00D512FF">
      <w:pPr>
        <w:rPr>
          <w:b/>
          <w:bCs/>
        </w:rPr>
      </w:pPr>
      <w:bookmarkStart w:id="4" w:name="_Hlk76474834"/>
      <w:r w:rsidRPr="00F338AD">
        <w:rPr>
          <w:b/>
          <w:bCs/>
        </w:rPr>
        <w:t>Key messages</w:t>
      </w:r>
    </w:p>
    <w:p w14:paraId="6977A58B" w14:textId="231ABA65" w:rsidR="009D5A14" w:rsidRDefault="009D5A14" w:rsidP="008E2AC4">
      <w:pPr>
        <w:pStyle w:val="ListParagraph"/>
        <w:numPr>
          <w:ilvl w:val="0"/>
          <w:numId w:val="18"/>
        </w:numPr>
        <w:rPr>
          <w:rFonts w:cs="Times New Roman"/>
          <w:szCs w:val="24"/>
        </w:rPr>
      </w:pPr>
      <w:bookmarkStart w:id="5" w:name="_Hlk72485188"/>
      <w:r w:rsidRPr="009D5A14">
        <w:rPr>
          <w:rFonts w:cs="Times New Roman"/>
          <w:szCs w:val="24"/>
        </w:rPr>
        <w:t>We used machine learning to characterise atopic dermatitis phenotypes in a birth cohort study</w:t>
      </w:r>
      <w:r>
        <w:rPr>
          <w:rFonts w:cs="Times New Roman"/>
          <w:szCs w:val="24"/>
        </w:rPr>
        <w:t>.</w:t>
      </w:r>
    </w:p>
    <w:p w14:paraId="539FC335" w14:textId="2B9238CB" w:rsidR="008E2AC4" w:rsidRDefault="008E2AC4" w:rsidP="008E2AC4">
      <w:pPr>
        <w:pStyle w:val="ListParagraph"/>
        <w:numPr>
          <w:ilvl w:val="0"/>
          <w:numId w:val="18"/>
        </w:numPr>
        <w:rPr>
          <w:rFonts w:cs="Times New Roman"/>
          <w:szCs w:val="24"/>
        </w:rPr>
      </w:pPr>
      <w:r w:rsidRPr="008E2AC4">
        <w:rPr>
          <w:rFonts w:cs="Times New Roman"/>
          <w:szCs w:val="24"/>
        </w:rPr>
        <w:t>Three AD trajectories were identified – early transient, early persistent and late persistent AD.</w:t>
      </w:r>
    </w:p>
    <w:p w14:paraId="239997F8" w14:textId="73CD0340" w:rsidR="009D5A14" w:rsidRDefault="009D5A14" w:rsidP="008E2AC4">
      <w:pPr>
        <w:pStyle w:val="ListParagraph"/>
        <w:numPr>
          <w:ilvl w:val="0"/>
          <w:numId w:val="18"/>
        </w:numPr>
        <w:rPr>
          <w:rFonts w:cs="Times New Roman"/>
          <w:szCs w:val="24"/>
        </w:rPr>
      </w:pPr>
      <w:r w:rsidRPr="009D5A14">
        <w:t>Molecular and immunological work is needed to understand the origins of these distinct phenotypes</w:t>
      </w:r>
      <w:r>
        <w:t>.</w:t>
      </w:r>
    </w:p>
    <w:bookmarkEnd w:id="4"/>
    <w:bookmarkEnd w:id="5"/>
    <w:p w14:paraId="41A475BC" w14:textId="124E8B74" w:rsidR="00DF29AA" w:rsidRPr="00753EBC" w:rsidRDefault="00DF29AA" w:rsidP="00753EBC">
      <w:pPr>
        <w:pStyle w:val="Heading1"/>
        <w:rPr>
          <w:rFonts w:cs="Times New Roman"/>
          <w:szCs w:val="24"/>
        </w:rPr>
      </w:pPr>
      <w:r w:rsidRPr="00753EBC">
        <w:rPr>
          <w:rFonts w:cs="Times New Roman"/>
          <w:szCs w:val="24"/>
        </w:rPr>
        <w:br w:type="page"/>
      </w:r>
      <w:r>
        <w:t>Abstract</w:t>
      </w:r>
      <w:r w:rsidR="00B61CFE">
        <w:t xml:space="preserve"> </w:t>
      </w:r>
    </w:p>
    <w:p w14:paraId="272869F7" w14:textId="77777777" w:rsidR="007011DD" w:rsidRDefault="007011DD" w:rsidP="007011DD">
      <w:pPr>
        <w:rPr>
          <w:rFonts w:cs="Times New Roman"/>
          <w:b/>
          <w:bCs/>
          <w:szCs w:val="24"/>
        </w:rPr>
      </w:pPr>
      <w:r>
        <w:rPr>
          <w:rFonts w:cs="Times New Roman"/>
          <w:b/>
          <w:bCs/>
          <w:szCs w:val="24"/>
        </w:rPr>
        <w:t xml:space="preserve">Background: </w:t>
      </w:r>
      <w:r>
        <w:rPr>
          <w:rFonts w:cs="Times New Roman"/>
          <w:bCs/>
          <w:szCs w:val="24"/>
        </w:rPr>
        <w:t>The heterogeneity of childhood atopic dermatitis (AD) underscores the need to understand latent phenotypes that may inform risk stratification and disease prognostication.</w:t>
      </w:r>
    </w:p>
    <w:p w14:paraId="54760005" w14:textId="77777777" w:rsidR="007011DD" w:rsidRPr="00D22210" w:rsidRDefault="007011DD" w:rsidP="007011DD">
      <w:pPr>
        <w:rPr>
          <w:rFonts w:cs="Times New Roman"/>
          <w:szCs w:val="24"/>
        </w:rPr>
      </w:pPr>
      <w:r>
        <w:rPr>
          <w:rFonts w:cs="Times New Roman"/>
          <w:b/>
          <w:bCs/>
          <w:szCs w:val="24"/>
        </w:rPr>
        <w:t xml:space="preserve">Objective: </w:t>
      </w:r>
      <w:r w:rsidRPr="006B0B2D">
        <w:rPr>
          <w:rFonts w:cs="Times New Roman"/>
          <w:bCs/>
          <w:szCs w:val="24"/>
        </w:rPr>
        <w:t xml:space="preserve">To </w:t>
      </w:r>
      <w:r>
        <w:rPr>
          <w:rFonts w:cs="Times New Roman"/>
          <w:szCs w:val="24"/>
        </w:rPr>
        <w:t>identify AD trajectories across the first 8 years of life, investigate risk factors associated with each trajectory and their relationships with other comorbidities.</w:t>
      </w:r>
    </w:p>
    <w:p w14:paraId="4DEBB11C" w14:textId="65B4B681" w:rsidR="007011DD" w:rsidRDefault="007011DD" w:rsidP="007011DD">
      <w:pPr>
        <w:rPr>
          <w:rFonts w:cs="Times New Roman"/>
          <w:b/>
          <w:bCs/>
          <w:szCs w:val="24"/>
        </w:rPr>
      </w:pPr>
      <w:r>
        <w:rPr>
          <w:rFonts w:cs="Times New Roman"/>
          <w:b/>
          <w:bCs/>
          <w:szCs w:val="24"/>
        </w:rPr>
        <w:t xml:space="preserve">Methods: </w:t>
      </w:r>
      <w:r>
        <w:rPr>
          <w:rFonts w:cs="Times New Roman"/>
          <w:bCs/>
          <w:szCs w:val="24"/>
        </w:rPr>
        <w:t xml:space="preserve"> Data </w:t>
      </w:r>
      <w:r w:rsidR="000F3D93">
        <w:rPr>
          <w:rFonts w:cs="Times New Roman"/>
          <w:bCs/>
          <w:szCs w:val="24"/>
        </w:rPr>
        <w:t xml:space="preserve">were </w:t>
      </w:r>
      <w:r>
        <w:rPr>
          <w:rFonts w:cs="Times New Roman"/>
          <w:bCs/>
          <w:szCs w:val="24"/>
        </w:rPr>
        <w:t>collected prospectively from</w:t>
      </w:r>
      <w:r w:rsidRPr="00CA5F8C">
        <w:t xml:space="preserve"> 1152 </w:t>
      </w:r>
      <w:r>
        <w:t>mother-offspring dyads</w:t>
      </w:r>
      <w:r w:rsidRPr="00CA5F8C">
        <w:t xml:space="preserve"> </w:t>
      </w:r>
      <w:r>
        <w:t xml:space="preserve">in the Growing Up in Singapore Towards healthy Outcomes (GUSTO) cohort </w:t>
      </w:r>
      <w:r w:rsidRPr="00CA5F8C">
        <w:t xml:space="preserve">from </w:t>
      </w:r>
      <w:r>
        <w:t xml:space="preserve">ages </w:t>
      </w:r>
      <w:r w:rsidRPr="00CA5F8C">
        <w:t>3 months to 8 years</w:t>
      </w:r>
      <w:r>
        <w:t xml:space="preserve">. </w:t>
      </w:r>
      <w:r>
        <w:rPr>
          <w:rFonts w:cs="Times New Roman"/>
          <w:bCs/>
          <w:szCs w:val="24"/>
        </w:rPr>
        <w:t xml:space="preserve">AD was defined </w:t>
      </w:r>
      <w:r>
        <w:t>based on</w:t>
      </w:r>
      <w:r w:rsidRPr="009C1229">
        <w:rPr>
          <w:rFonts w:cs="Times New Roman"/>
          <w:bCs/>
          <w:szCs w:val="24"/>
        </w:rPr>
        <w:t xml:space="preserve"> </w:t>
      </w:r>
      <w:r>
        <w:rPr>
          <w:rFonts w:cs="Times New Roman"/>
          <w:bCs/>
          <w:szCs w:val="24"/>
        </w:rPr>
        <w:t>parent-reported doctor’s diagnosis</w:t>
      </w:r>
      <w:r w:rsidRPr="00CA5F8C">
        <w:t>.</w:t>
      </w:r>
      <w:r>
        <w:t xml:space="preserve"> An unsupervised machine learning technique</w:t>
      </w:r>
      <w:r w:rsidRPr="00CA5F8C">
        <w:t xml:space="preserve"> </w:t>
      </w:r>
      <w:r>
        <w:t xml:space="preserve">was used </w:t>
      </w:r>
      <w:r w:rsidRPr="00CA5F8C">
        <w:t>to determin</w:t>
      </w:r>
      <w:r>
        <w:t>e</w:t>
      </w:r>
      <w:r w:rsidRPr="00CA5F8C">
        <w:t xml:space="preserve"> </w:t>
      </w:r>
      <w:r>
        <w:t xml:space="preserve">AD </w:t>
      </w:r>
      <w:r w:rsidRPr="00CA5F8C">
        <w:t>trajectories</w:t>
      </w:r>
      <w:r>
        <w:t xml:space="preserve">. </w:t>
      </w:r>
    </w:p>
    <w:p w14:paraId="65F64B39" w14:textId="706EA34F" w:rsidR="007011DD" w:rsidRPr="009300DE" w:rsidRDefault="007011DD" w:rsidP="007011DD">
      <w:pPr>
        <w:rPr>
          <w:rFonts w:cstheme="minorHAnsi"/>
          <w:color w:val="000000"/>
          <w:szCs w:val="24"/>
        </w:rPr>
      </w:pPr>
      <w:r>
        <w:rPr>
          <w:rFonts w:cs="Times New Roman"/>
          <w:b/>
          <w:bCs/>
          <w:szCs w:val="24"/>
        </w:rPr>
        <w:t xml:space="preserve">Results: </w:t>
      </w:r>
      <w:r>
        <w:rPr>
          <w:rFonts w:cs="Times New Roman"/>
          <w:bCs/>
          <w:szCs w:val="24"/>
        </w:rPr>
        <w:t>Three</w:t>
      </w:r>
      <w:r w:rsidRPr="00220895">
        <w:rPr>
          <w:rFonts w:cs="Times New Roman"/>
          <w:bCs/>
          <w:szCs w:val="24"/>
        </w:rPr>
        <w:t xml:space="preserve"> </w:t>
      </w:r>
      <w:r>
        <w:rPr>
          <w:rFonts w:cs="Times New Roman"/>
          <w:bCs/>
          <w:szCs w:val="24"/>
        </w:rPr>
        <w:t xml:space="preserve">AD </w:t>
      </w:r>
      <w:r w:rsidRPr="00220895">
        <w:rPr>
          <w:rFonts w:cs="Times New Roman"/>
          <w:bCs/>
          <w:szCs w:val="24"/>
        </w:rPr>
        <w:t>trajectories were identified</w:t>
      </w:r>
      <w:r>
        <w:rPr>
          <w:rFonts w:cs="Times New Roman"/>
          <w:bCs/>
          <w:szCs w:val="24"/>
        </w:rPr>
        <w:t xml:space="preserve">: early onset transient (6.3%), late onset persistent (6.3%) and early onset persistent (2.1%), alongside a no AD/reference group (85.2%). Early onset transient AD was positively associated with male gender, family history of atopy, house dust mite </w:t>
      </w:r>
      <w:r w:rsidR="00EC689F">
        <w:rPr>
          <w:rFonts w:cs="Times New Roman"/>
          <w:bCs/>
          <w:szCs w:val="24"/>
        </w:rPr>
        <w:t>sensitization</w:t>
      </w:r>
      <w:r>
        <w:rPr>
          <w:rFonts w:cs="Times New Roman"/>
          <w:bCs/>
          <w:szCs w:val="24"/>
        </w:rPr>
        <w:t xml:space="preserve"> and </w:t>
      </w:r>
      <w:r w:rsidR="009D5A14">
        <w:rPr>
          <w:rFonts w:cs="Times New Roman"/>
          <w:bCs/>
          <w:szCs w:val="24"/>
        </w:rPr>
        <w:t xml:space="preserve">some measures of </w:t>
      </w:r>
      <w:r>
        <w:rPr>
          <w:rFonts w:cs="Times New Roman"/>
          <w:bCs/>
          <w:szCs w:val="24"/>
        </w:rPr>
        <w:t xml:space="preserve">wheezing. </w:t>
      </w:r>
      <w:r w:rsidR="009D5A14" w:rsidRPr="009D5A14">
        <w:rPr>
          <w:lang w:val="en-SG"/>
        </w:rPr>
        <w:t>Early onset persistent AD was associated with antenatal/intrapartum antibiotic use, food sensitization and some measures of wheezing. Late onset persistent AD was associated with a family history of atopy, some measures of house dust mite sensitization and some measures of allergic rhinitis and wheezing.</w:t>
      </w:r>
    </w:p>
    <w:p w14:paraId="6823B3CC" w14:textId="64C7E45C" w:rsidR="007011DD" w:rsidRPr="007011DD" w:rsidRDefault="005907B5" w:rsidP="007011DD">
      <w:r w:rsidRPr="005907B5">
        <w:rPr>
          <w:rFonts w:cs="Times New Roman"/>
          <w:b/>
          <w:bCs/>
          <w:szCs w:val="24"/>
        </w:rPr>
        <w:t>Conclusion</w:t>
      </w:r>
      <w:r w:rsidR="00B7733B">
        <w:rPr>
          <w:rFonts w:cs="Times New Roman"/>
          <w:b/>
          <w:bCs/>
          <w:szCs w:val="24"/>
        </w:rPr>
        <w:t xml:space="preserve"> and Clinical Relevance</w:t>
      </w:r>
      <w:r w:rsidR="007011DD">
        <w:rPr>
          <w:rFonts w:cs="Times New Roman"/>
          <w:b/>
          <w:bCs/>
          <w:szCs w:val="24"/>
        </w:rPr>
        <w:t xml:space="preserve">: </w:t>
      </w:r>
      <w:r w:rsidR="009D5A14" w:rsidRPr="009D5A14">
        <w:t xml:space="preserve"> </w:t>
      </w:r>
      <w:r w:rsidR="009D5A14" w:rsidRPr="009D5A14">
        <w:rPr>
          <w:color w:val="000000"/>
        </w:rPr>
        <w:t>Three AD trajectories were identified in this birth cohort, with different risk factors and prognostic implications. Further work is needed to understand the molecular and immunological origins of these phenotypes.</w:t>
      </w:r>
    </w:p>
    <w:p w14:paraId="48EB2930" w14:textId="2675892C" w:rsidR="00D41D6B" w:rsidRDefault="00D41D6B" w:rsidP="008F28D8">
      <w:pPr>
        <w:rPr>
          <w:rFonts w:cs="Times New Roman"/>
          <w:b/>
          <w:bCs/>
          <w:szCs w:val="24"/>
        </w:rPr>
      </w:pPr>
      <w:r>
        <w:rPr>
          <w:rFonts w:cs="Times New Roman"/>
          <w:b/>
          <w:bCs/>
          <w:szCs w:val="24"/>
        </w:rPr>
        <w:t>Keywords</w:t>
      </w:r>
      <w:r w:rsidR="008E4A00">
        <w:rPr>
          <w:rFonts w:cs="Times New Roman"/>
          <w:b/>
          <w:bCs/>
          <w:szCs w:val="24"/>
        </w:rPr>
        <w:t xml:space="preserve">: </w:t>
      </w:r>
      <w:r w:rsidR="003745E4">
        <w:rPr>
          <w:rFonts w:cs="Times New Roman"/>
          <w:bCs/>
          <w:szCs w:val="24"/>
        </w:rPr>
        <w:t>atopic dermatitis</w:t>
      </w:r>
      <w:r w:rsidR="008E4A00" w:rsidRPr="008E4A00">
        <w:rPr>
          <w:rFonts w:cs="Times New Roman"/>
          <w:bCs/>
          <w:szCs w:val="24"/>
        </w:rPr>
        <w:t>, trajectories, wheezing, rhinitis</w:t>
      </w:r>
      <w:r w:rsidR="00721A54">
        <w:rPr>
          <w:rFonts w:cs="Times New Roman"/>
          <w:bCs/>
          <w:szCs w:val="24"/>
        </w:rPr>
        <w:t>, machine learning</w:t>
      </w:r>
    </w:p>
    <w:p w14:paraId="421EAB34" w14:textId="2EA2DD6F" w:rsidR="00D41D6B" w:rsidRDefault="00D41D6B" w:rsidP="008F28D8">
      <w:pPr>
        <w:rPr>
          <w:rFonts w:cs="Times New Roman"/>
          <w:b/>
          <w:bCs/>
          <w:szCs w:val="24"/>
        </w:rPr>
      </w:pPr>
      <w:r>
        <w:rPr>
          <w:rFonts w:cs="Times New Roman"/>
          <w:b/>
          <w:bCs/>
          <w:szCs w:val="24"/>
        </w:rPr>
        <w:t>Abbreviations</w:t>
      </w:r>
    </w:p>
    <w:p w14:paraId="6854630E" w14:textId="32258EFC" w:rsidR="00A73535" w:rsidRDefault="00A73535" w:rsidP="008F28D8">
      <w:pPr>
        <w:rPr>
          <w:rFonts w:cs="Times New Roman"/>
          <w:bCs/>
          <w:szCs w:val="24"/>
        </w:rPr>
      </w:pPr>
      <w:r>
        <w:rPr>
          <w:rFonts w:cs="Times New Roman"/>
          <w:bCs/>
          <w:szCs w:val="24"/>
        </w:rPr>
        <w:t>AD</w:t>
      </w:r>
      <w:r w:rsidR="00721A54">
        <w:t>:</w:t>
      </w:r>
      <w:r>
        <w:rPr>
          <w:rFonts w:cs="Times New Roman"/>
          <w:bCs/>
          <w:szCs w:val="24"/>
        </w:rPr>
        <w:t xml:space="preserve"> Atopic Dermatitis</w:t>
      </w:r>
    </w:p>
    <w:p w14:paraId="34438AE3" w14:textId="2E05872F" w:rsidR="00525151" w:rsidRDefault="00525151" w:rsidP="008F28D8">
      <w:pPr>
        <w:rPr>
          <w:rFonts w:cs="Times New Roman"/>
          <w:bCs/>
          <w:szCs w:val="24"/>
        </w:rPr>
      </w:pPr>
      <w:r>
        <w:rPr>
          <w:rFonts w:cs="Times New Roman"/>
          <w:bCs/>
          <w:szCs w:val="24"/>
        </w:rPr>
        <w:t xml:space="preserve">APT: </w:t>
      </w:r>
      <w:r>
        <w:rPr>
          <w:rFonts w:cs="Times New Roman"/>
          <w:szCs w:val="24"/>
        </w:rPr>
        <w:t>Atopy Patch T</w:t>
      </w:r>
      <w:r w:rsidRPr="006F777B">
        <w:rPr>
          <w:rFonts w:cs="Times New Roman"/>
          <w:szCs w:val="24"/>
        </w:rPr>
        <w:t>est</w:t>
      </w:r>
    </w:p>
    <w:p w14:paraId="65EB2CB7" w14:textId="4560F92A" w:rsidR="005A0DBE" w:rsidRDefault="005A0DBE" w:rsidP="008F28D8">
      <w:pPr>
        <w:rPr>
          <w:rFonts w:cs="Times New Roman"/>
          <w:bCs/>
          <w:szCs w:val="24"/>
        </w:rPr>
      </w:pPr>
      <w:r>
        <w:rPr>
          <w:rFonts w:cs="Times New Roman"/>
          <w:bCs/>
          <w:szCs w:val="24"/>
        </w:rPr>
        <w:t>CRP: C-Reactive Protein</w:t>
      </w:r>
    </w:p>
    <w:p w14:paraId="633852ED" w14:textId="5AE8F916" w:rsidR="00A73535" w:rsidRDefault="00A73535" w:rsidP="008F28D8">
      <w:r>
        <w:t>EM</w:t>
      </w:r>
      <w:r w:rsidR="00721A54">
        <w:t>:</w:t>
      </w:r>
      <w:r>
        <w:t xml:space="preserve"> Expectation M</w:t>
      </w:r>
      <w:r w:rsidRPr="00CA5F8C">
        <w:t>aximization</w:t>
      </w:r>
      <w:r>
        <w:t xml:space="preserve"> </w:t>
      </w:r>
    </w:p>
    <w:p w14:paraId="36A8A27A" w14:textId="35BD55E0" w:rsidR="00BB5812" w:rsidRDefault="00BB5812" w:rsidP="008F28D8">
      <w:pPr>
        <w:rPr>
          <w:rFonts w:cs="Times New Roman"/>
          <w:bCs/>
          <w:szCs w:val="24"/>
        </w:rPr>
      </w:pPr>
      <w:r>
        <w:rPr>
          <w:rFonts w:cs="Times New Roman"/>
          <w:bCs/>
          <w:szCs w:val="24"/>
        </w:rPr>
        <w:t>EOT: Early Onset Transient AD</w:t>
      </w:r>
    </w:p>
    <w:p w14:paraId="3B944219" w14:textId="0FFF7958" w:rsidR="00BB5812" w:rsidRDefault="00BB5812" w:rsidP="008F28D8">
      <w:pPr>
        <w:rPr>
          <w:rFonts w:cs="Times New Roman"/>
          <w:bCs/>
          <w:szCs w:val="24"/>
        </w:rPr>
      </w:pPr>
      <w:r>
        <w:rPr>
          <w:rFonts w:cs="Times New Roman"/>
          <w:bCs/>
          <w:szCs w:val="24"/>
        </w:rPr>
        <w:t>EOP: Early Onset Persistent AD</w:t>
      </w:r>
    </w:p>
    <w:p w14:paraId="567702B7" w14:textId="5F234222" w:rsidR="00A73535" w:rsidRDefault="00A73535" w:rsidP="008F28D8">
      <w:pPr>
        <w:rPr>
          <w:rFonts w:cs="Times New Roman"/>
          <w:szCs w:val="24"/>
        </w:rPr>
      </w:pPr>
      <w:r w:rsidRPr="00A73535">
        <w:rPr>
          <w:rFonts w:cs="Times New Roman"/>
          <w:bCs/>
          <w:szCs w:val="24"/>
        </w:rPr>
        <w:t>GUSTO</w:t>
      </w:r>
      <w:r w:rsidR="00721A54">
        <w:t>:</w:t>
      </w:r>
      <w:r>
        <w:rPr>
          <w:rFonts w:cs="Times New Roman"/>
          <w:bCs/>
          <w:szCs w:val="24"/>
        </w:rPr>
        <w:t xml:space="preserve"> </w:t>
      </w:r>
      <w:r>
        <w:t>Growing Up in Singapore Towards healthy Outcomes (</w:t>
      </w:r>
      <w:r w:rsidRPr="00CA5F8C">
        <w:rPr>
          <w:rFonts w:cs="Times New Roman"/>
          <w:szCs w:val="24"/>
        </w:rPr>
        <w:t>GUSTO</w:t>
      </w:r>
      <w:r>
        <w:rPr>
          <w:rFonts w:cs="Times New Roman"/>
          <w:szCs w:val="24"/>
        </w:rPr>
        <w:t>)</w:t>
      </w:r>
    </w:p>
    <w:p w14:paraId="66AD0657" w14:textId="4FFBB0F8" w:rsidR="00872A1B" w:rsidRPr="00A73535" w:rsidRDefault="00872A1B" w:rsidP="008F28D8">
      <w:pPr>
        <w:rPr>
          <w:rFonts w:cs="Times New Roman"/>
          <w:bCs/>
          <w:szCs w:val="24"/>
        </w:rPr>
      </w:pPr>
      <w:r>
        <w:rPr>
          <w:rFonts w:cs="Times New Roman"/>
          <w:bCs/>
          <w:szCs w:val="24"/>
        </w:rPr>
        <w:t>HDM: House Dust Mite</w:t>
      </w:r>
    </w:p>
    <w:p w14:paraId="73FD6D3C" w14:textId="05CDCF64" w:rsidR="008E4A00" w:rsidRDefault="00A73535" w:rsidP="008F28D8">
      <w:pPr>
        <w:rPr>
          <w:lang w:val="en"/>
        </w:rPr>
      </w:pPr>
      <w:r w:rsidRPr="00A73535">
        <w:rPr>
          <w:lang w:val="en-SG"/>
        </w:rPr>
        <w:t>ISAAC</w:t>
      </w:r>
      <w:r w:rsidR="00721A54">
        <w:t>:</w:t>
      </w:r>
      <w:r>
        <w:rPr>
          <w:lang w:val="en-SG"/>
        </w:rPr>
        <w:t xml:space="preserve"> </w:t>
      </w:r>
      <w:r>
        <w:rPr>
          <w:lang w:val="en"/>
        </w:rPr>
        <w:t>The International Study of Asthma and Allergies in Childhood</w:t>
      </w:r>
    </w:p>
    <w:p w14:paraId="4399DBE9" w14:textId="641DEBD2" w:rsidR="00BB5812" w:rsidRDefault="00BB5812" w:rsidP="008F28D8">
      <w:pPr>
        <w:rPr>
          <w:lang w:val="en"/>
        </w:rPr>
      </w:pPr>
      <w:r>
        <w:rPr>
          <w:lang w:val="en"/>
        </w:rPr>
        <w:t>LOP: Late Onset Persistent AD</w:t>
      </w:r>
    </w:p>
    <w:p w14:paraId="79044D28" w14:textId="3C0C55AC" w:rsidR="00525151" w:rsidRDefault="00525151">
      <w:r>
        <w:t xml:space="preserve">SCORAD: </w:t>
      </w:r>
      <w:r w:rsidRPr="00285F3B">
        <w:t>Scoring of Atopic Dermatitis</w:t>
      </w:r>
    </w:p>
    <w:p w14:paraId="5C4E3024" w14:textId="77777777" w:rsidR="00525151" w:rsidRDefault="00D4094F">
      <w:r>
        <w:t>SPT: Skin Prick Test</w:t>
      </w:r>
    </w:p>
    <w:p w14:paraId="12F20409" w14:textId="5AA4F6C9" w:rsidR="00E76D94" w:rsidRDefault="00525151">
      <w:r>
        <w:t>TEWL: Trans</w:t>
      </w:r>
      <w:r w:rsidR="00716A77">
        <w:t>-</w:t>
      </w:r>
      <w:r>
        <w:t>E</w:t>
      </w:r>
      <w:r w:rsidRPr="00285F3B">
        <w:t xml:space="preserve">pidermal </w:t>
      </w:r>
      <w:r>
        <w:t>Water L</w:t>
      </w:r>
      <w:r w:rsidRPr="00285F3B">
        <w:t>oss</w:t>
      </w:r>
      <w:r>
        <w:t xml:space="preserve"> </w:t>
      </w:r>
    </w:p>
    <w:p w14:paraId="697239EE" w14:textId="77777777" w:rsidR="00E76D94" w:rsidRPr="00E76D94" w:rsidRDefault="00E76D94">
      <w:pPr>
        <w:rPr>
          <w:b/>
          <w:bCs/>
        </w:rPr>
      </w:pPr>
      <w:r w:rsidRPr="00E76D94">
        <w:rPr>
          <w:b/>
          <w:bCs/>
        </w:rPr>
        <w:t>Data Request Statement</w:t>
      </w:r>
    </w:p>
    <w:p w14:paraId="4D52F2EC" w14:textId="58609D9E" w:rsidR="00DF29AA" w:rsidRDefault="00E76D94">
      <w:pPr>
        <w:rPr>
          <w:rFonts w:cs="Times New Roman"/>
          <w:b/>
          <w:bCs/>
          <w:szCs w:val="24"/>
        </w:rPr>
      </w:pPr>
      <w:r w:rsidRPr="005A7C43">
        <w:t>The data that support the findings of this study are available from the corresponding author upon reasonable request.</w:t>
      </w:r>
      <w:r w:rsidR="00DF29AA">
        <w:rPr>
          <w:rFonts w:cs="Times New Roman"/>
          <w:b/>
          <w:bCs/>
          <w:szCs w:val="24"/>
        </w:rPr>
        <w:br w:type="page"/>
      </w:r>
    </w:p>
    <w:p w14:paraId="0B1AE832" w14:textId="69268432" w:rsidR="002F3A14" w:rsidRDefault="002F3A14" w:rsidP="00DF29AA">
      <w:pPr>
        <w:pStyle w:val="Heading1"/>
      </w:pPr>
      <w:r w:rsidRPr="00DF29AA">
        <w:t>Introduction</w:t>
      </w:r>
    </w:p>
    <w:p w14:paraId="1B176493" w14:textId="04C58051" w:rsidR="001414B6" w:rsidRDefault="00E42AEC" w:rsidP="00CB284C">
      <w:pPr>
        <w:ind w:firstLine="360"/>
      </w:pPr>
      <w:r>
        <w:t>A</w:t>
      </w:r>
      <w:r w:rsidR="00D22210">
        <w:t>topic dermatitis (</w:t>
      </w:r>
      <w:r w:rsidR="00706B97">
        <w:t xml:space="preserve">AD) </w:t>
      </w:r>
      <w:r>
        <w:t xml:space="preserve">is a chronic inflammatory condition characterized by itchy, dry and red skin which </w:t>
      </w:r>
      <w:r w:rsidR="006D236A">
        <w:t>often</w:t>
      </w:r>
      <w:r w:rsidR="00706B97">
        <w:t xml:space="preserve"> develops early in life and can have debilitating effects. </w:t>
      </w:r>
      <w:r w:rsidR="004441D9">
        <w:t xml:space="preserve">AD </w:t>
      </w:r>
      <w:r w:rsidR="008A6511">
        <w:t xml:space="preserve">in infancy </w:t>
      </w:r>
      <w:r w:rsidR="004441D9">
        <w:t xml:space="preserve">is </w:t>
      </w:r>
      <w:r w:rsidR="00706B97">
        <w:t xml:space="preserve">a precursor </w:t>
      </w:r>
      <w:r w:rsidR="003D2132">
        <w:t>of</w:t>
      </w:r>
      <w:r w:rsidR="00CD6811">
        <w:t xml:space="preserve"> </w:t>
      </w:r>
      <w:r w:rsidR="00706B97">
        <w:t>food allergy</w:t>
      </w:r>
      <w:r w:rsidR="00C80610">
        <w:t xml:space="preserve">, </w:t>
      </w:r>
      <w:r w:rsidR="00706B97">
        <w:t>asthma and allergic rhinitis later in childhood</w:t>
      </w:r>
      <w:r w:rsidR="00E40F83">
        <w:fldChar w:fldCharType="begin">
          <w:fldData xml:space="preserve">PEVuZE5vdGU+PENpdGU+PEF1dGhvcj5Uc2Frb2s8L0F1dGhvcj48WWVhcj4yMDE2PC9ZZWFyPjxS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=
</w:fldData>
        </w:fldChar>
      </w:r>
      <w:r w:rsidR="00D43FA0">
        <w:instrText xml:space="preserve"> ADDIN EN.CITE </w:instrText>
      </w:r>
      <w:r w:rsidR="00D43FA0">
        <w:fldChar w:fldCharType="begin">
          <w:fldData xml:space="preserve">PEVuZE5vdGU+PENpdGU+PEF1dGhvcj5Uc2Frb2s8L0F1dGhvcj48WWVhcj4yMDE2PC9ZZWFyPjxS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=
</w:fldData>
        </w:fldChar>
      </w:r>
      <w:r w:rsidR="00D43FA0">
        <w:instrText xml:space="preserve"> ADDIN EN.CITE.DATA </w:instrText>
      </w:r>
      <w:r w:rsidR="00D43FA0">
        <w:fldChar w:fldCharType="end"/>
      </w:r>
      <w:r w:rsidR="00E40F83">
        <w:fldChar w:fldCharType="separate"/>
      </w:r>
      <w:r w:rsidR="007E07F2" w:rsidRPr="007E07F2">
        <w:rPr>
          <w:noProof/>
          <w:vertAlign w:val="superscript"/>
        </w:rPr>
        <w:t>1</w:t>
      </w:r>
      <w:r w:rsidR="00E40F83">
        <w:fldChar w:fldCharType="end"/>
      </w:r>
      <w:r w:rsidR="00706B97">
        <w:t xml:space="preserve">. Mechanistically, defects in </w:t>
      </w:r>
      <w:r w:rsidR="00CE6F5F">
        <w:t xml:space="preserve">the skin </w:t>
      </w:r>
      <w:r w:rsidR="00706B97">
        <w:t xml:space="preserve">epithelial barrier </w:t>
      </w:r>
      <w:r w:rsidR="00B371E4">
        <w:t xml:space="preserve">are </w:t>
      </w:r>
      <w:r w:rsidR="00290DF5">
        <w:t>postulated to</w:t>
      </w:r>
      <w:r w:rsidR="00706B97">
        <w:t xml:space="preserve"> promote allergen entry through the skin</w:t>
      </w:r>
      <w:r w:rsidR="003A31B0">
        <w:t xml:space="preserve">, inducing epicutaneous </w:t>
      </w:r>
      <w:r w:rsidR="00EC689F">
        <w:t>sensitization</w:t>
      </w:r>
      <w:r w:rsidR="003A31B0">
        <w:t xml:space="preserve"> and food allergy</w:t>
      </w:r>
      <w:r w:rsidR="007E5787">
        <w:t>,</w:t>
      </w:r>
      <w:r w:rsidR="00706B97">
        <w:t xml:space="preserve"> followed by </w:t>
      </w:r>
      <w:r w:rsidR="00B371E4">
        <w:t xml:space="preserve">allergic airway disorders such as allergic rhinitis and </w:t>
      </w:r>
      <w:r w:rsidR="00706B97">
        <w:t>asthma</w:t>
      </w:r>
      <w:r w:rsidR="00E40F83">
        <w:t xml:space="preserve"> </w:t>
      </w:r>
      <w:r w:rsidR="00E40F83">
        <w:fldChar w:fldCharType="begin">
          <w:fldData xml:space="preserve">PEVuZE5vdGU+PENpdGU+PEF1dGhvcj5IdWRzb248L0F1dGhvcj48WWVhcj4yMDA2PC9ZZWFyPjxS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</w:fldData>
        </w:fldChar>
      </w:r>
      <w:r w:rsidR="00D43FA0">
        <w:instrText xml:space="preserve"> ADDIN EN.CITE </w:instrText>
      </w:r>
      <w:r w:rsidR="00D43FA0">
        <w:fldChar w:fldCharType="begin">
          <w:fldData xml:space="preserve">PEVuZE5vdGU+PENpdGU+PEF1dGhvcj5IdWRzb248L0F1dGhvcj48WWVhcj4yMDA2PC9ZZWFyPjxS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</w:fldData>
        </w:fldChar>
      </w:r>
      <w:r w:rsidR="00D43FA0">
        <w:instrText xml:space="preserve"> ADDIN EN.CITE.DATA </w:instrText>
      </w:r>
      <w:r w:rsidR="00D43FA0">
        <w:fldChar w:fldCharType="end"/>
      </w:r>
      <w:r w:rsidR="00E40F83">
        <w:fldChar w:fldCharType="separate"/>
      </w:r>
      <w:r w:rsidR="007E07F2" w:rsidRPr="007E07F2">
        <w:rPr>
          <w:noProof/>
          <w:vertAlign w:val="superscript"/>
        </w:rPr>
        <w:t>2, 3</w:t>
      </w:r>
      <w:r w:rsidR="00E40F83">
        <w:fldChar w:fldCharType="end"/>
      </w:r>
      <w:r w:rsidR="00706B97">
        <w:t xml:space="preserve">. </w:t>
      </w:r>
    </w:p>
    <w:p w14:paraId="4C08088A" w14:textId="37F88F91" w:rsidR="00706B97" w:rsidRPr="00D22210" w:rsidRDefault="00706B97" w:rsidP="00CB284C">
      <w:pPr>
        <w:ind w:firstLine="360"/>
      </w:pPr>
      <w:r>
        <w:t xml:space="preserve">This progression of atopic manifestations is </w:t>
      </w:r>
      <w:r w:rsidR="001F2EFA">
        <w:t>often termed</w:t>
      </w:r>
      <w:r>
        <w:t xml:space="preserve"> the ‘allergic march’ or ‘atopic march’. </w:t>
      </w:r>
      <w:r w:rsidR="00CB284C">
        <w:t xml:space="preserve">At an individual level, </w:t>
      </w:r>
      <w:r w:rsidR="00997D1A">
        <w:t>this pathway ha</w:t>
      </w:r>
      <w:r w:rsidR="007E146D">
        <w:t>s</w:t>
      </w:r>
      <w:r w:rsidR="00997D1A">
        <w:t xml:space="preserve"> been </w:t>
      </w:r>
      <w:r w:rsidR="00CB284C">
        <w:t xml:space="preserve">observed in </w:t>
      </w:r>
      <w:r w:rsidR="00A00DCE">
        <w:t xml:space="preserve">about </w:t>
      </w:r>
      <w:r w:rsidR="00CB284C">
        <w:t xml:space="preserve">3.1% of children, </w:t>
      </w:r>
      <w:r w:rsidR="00716A77">
        <w:t xml:space="preserve">but </w:t>
      </w:r>
      <w:r w:rsidR="00CB284C">
        <w:t xml:space="preserve">more than 90% </w:t>
      </w:r>
      <w:r w:rsidR="00F23CBF">
        <w:t xml:space="preserve">of children with symptoms </w:t>
      </w:r>
      <w:r w:rsidR="00F56DA7">
        <w:t xml:space="preserve">do not follow the classical </w:t>
      </w:r>
      <w:r w:rsidR="00CB284C">
        <w:t xml:space="preserve">atopic march trajectory </w:t>
      </w:r>
      <w:r w:rsidR="00864DBA">
        <w:fldChar w:fldCharType="begin">
          <w:fldData xml:space="preserve">PEVuZE5vdGU+PENpdGU+PEF1dGhvcj5CZWxncmF2ZTwvQXV0aG9yPjxZZWFyPjIwMTU8L1llYXI+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</w:fldData>
        </w:fldChar>
      </w:r>
      <w:r w:rsidR="00D43FA0">
        <w:instrText xml:space="preserve"> ADDIN EN.CITE </w:instrText>
      </w:r>
      <w:r w:rsidR="00D43FA0">
        <w:fldChar w:fldCharType="begin">
          <w:fldData xml:space="preserve">PEVuZE5vdGU+PENpdGU+PEF1dGhvcj5CZWxncmF2ZTwvQXV0aG9yPjxZZWFyPjIwMTU8L1llYXI+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</w:fldData>
        </w:fldChar>
      </w:r>
      <w:r w:rsidR="00D43FA0">
        <w:instrText xml:space="preserve"> ADDIN EN.CITE.DATA </w:instrText>
      </w:r>
      <w:r w:rsidR="00D43FA0">
        <w:fldChar w:fldCharType="end"/>
      </w:r>
      <w:r w:rsidR="00864DBA">
        <w:fldChar w:fldCharType="separate"/>
      </w:r>
      <w:r w:rsidR="00FC3B78" w:rsidRPr="00FC3B78">
        <w:rPr>
          <w:noProof/>
          <w:vertAlign w:val="superscript"/>
        </w:rPr>
        <w:t>4</w:t>
      </w:r>
      <w:r w:rsidR="00864DBA">
        <w:fldChar w:fldCharType="end"/>
      </w:r>
      <w:r w:rsidR="00CB284C">
        <w:t xml:space="preserve">.  </w:t>
      </w:r>
      <w:r>
        <w:t xml:space="preserve">Current literature has also shown that these allergic diseases </w:t>
      </w:r>
      <w:r w:rsidR="00996E59">
        <w:t xml:space="preserve">share some </w:t>
      </w:r>
      <w:r w:rsidR="00C569CA">
        <w:t>common</w:t>
      </w:r>
      <w:r w:rsidR="005E1676">
        <w:t xml:space="preserve"> </w:t>
      </w:r>
      <w:r>
        <w:t xml:space="preserve">genetic </w:t>
      </w:r>
      <w:r w:rsidR="00996E59">
        <w:t xml:space="preserve">risk markers </w:t>
      </w:r>
      <w:r w:rsidR="007B0B6E">
        <w:t xml:space="preserve">and </w:t>
      </w:r>
      <w:r w:rsidR="00116EA9">
        <w:t>pathogenic pathways</w:t>
      </w:r>
      <w:r w:rsidR="00E40F83">
        <w:t xml:space="preserve"> </w:t>
      </w:r>
      <w:r w:rsidR="00E40F83">
        <w:fldChar w:fldCharType="begin">
          <w:fldData xml:space="preserve">PEVuZE5vdGU+PENpdGU+PEF1dGhvcj5GZXJyZWlyYTwvQXV0aG9yPjxZZWFyPjIwMTc8L1llYXI+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4ODA0PC9wYWdlcz48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</w:fldData>
        </w:fldChar>
      </w:r>
      <w:r w:rsidR="00D43FA0">
        <w:instrText xml:space="preserve"> ADDIN EN.CITE </w:instrText>
      </w:r>
      <w:r w:rsidR="00D43FA0">
        <w:fldChar w:fldCharType="begin">
          <w:fldData xml:space="preserve">PEVuZE5vdGU+PENpdGU+PEF1dGhvcj5GZXJyZWlyYTwvQXV0aG9yPjxZZWFyPjIwMTc8L1llYXI+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4ODA0PC9wYWdlcz48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</w:fldData>
        </w:fldChar>
      </w:r>
      <w:r w:rsidR="00D43FA0">
        <w:instrText xml:space="preserve"> ADDIN EN.CITE.DATA </w:instrText>
      </w:r>
      <w:r w:rsidR="00D43FA0">
        <w:fldChar w:fldCharType="end"/>
      </w:r>
      <w:r w:rsidR="00E40F83">
        <w:fldChar w:fldCharType="separate"/>
      </w:r>
      <w:r w:rsidR="00FC3B78" w:rsidRPr="00FC3B78">
        <w:rPr>
          <w:noProof/>
          <w:vertAlign w:val="superscript"/>
        </w:rPr>
        <w:t>5-7</w:t>
      </w:r>
      <w:r w:rsidR="00E40F83">
        <w:fldChar w:fldCharType="end"/>
      </w:r>
      <w:r>
        <w:t xml:space="preserve">. Nonetheless, the atopic march may be an oversimplification of </w:t>
      </w:r>
      <w:r w:rsidR="00590E62">
        <w:t xml:space="preserve">more </w:t>
      </w:r>
      <w:r>
        <w:t>complex and multifactorial process</w:t>
      </w:r>
      <w:r w:rsidR="00EE783E">
        <w:t>es involved in</w:t>
      </w:r>
      <w:r>
        <w:t xml:space="preserve"> allergic disease progression</w:t>
      </w:r>
      <w:r w:rsidR="00E40F83">
        <w:t xml:space="preserve"> </w:t>
      </w:r>
      <w:r w:rsidR="00E40F83">
        <w:fldChar w:fldCharType="begin"/>
      </w:r>
      <w:r w:rsidR="00D43FA0">
        <w:instrText xml:space="preserve"> ADDIN EN.CITE &lt;EndNote&gt;&lt;Cite&gt;&lt;Author&gt;Busse&lt;/Author&gt;&lt;Year&gt;2018&lt;/Year&gt;&lt;RecNum&gt;227&lt;/RecNum&gt;&lt;DisplayText&gt;&lt;style face="superscript"&gt;8&lt;/style&gt;&lt;/DisplayText&gt;&lt;record&gt;&lt;rec-number&gt;227&lt;/rec-number&gt;&lt;foreign-keys&gt;&lt;key app="EN" db-id="e2ax9xfaor55ryeavwa5s0fc5pzzadtvtxr0" timestamp="1586152425"&gt;227&lt;/key&gt;&lt;/foreign-keys&gt;&lt;ref-type name="Journal Article"&gt;17&lt;/ref-type&gt;&lt;contributors&gt;&lt;authors&gt;&lt;author&gt;Busse, W. W.&lt;/author&gt;&lt;/authors&gt;&lt;/contributors&gt;&lt;auth-address&gt;Department of Medicine, Division of Allergy, Pulmonary and Critical Care Medicine, University of Wisconsin School of Medicine and Public Health, Madison, Wisconsin. Electronic address: Wwb@medicine.wisc.edu.&lt;/auth-address&gt;&lt;titles&gt;&lt;title&gt;The atopic march: Fact or folklore?&lt;/title&gt;&lt;secondary-title&gt;Ann Allergy Asthma Immunol&lt;/secondary-title&gt;&lt;/titles&gt;&lt;periodical&gt;&lt;full-title&gt;Ann Allergy Asthma Immunol&lt;/full-title&gt;&lt;/periodical&gt;&lt;pages&gt;116-118&lt;/pages&gt;&lt;volume&gt;120&lt;/volume&gt;&lt;number&gt;2&lt;/number&gt;&lt;edition&gt;2018/02/08&lt;/edition&gt;&lt;dates&gt;&lt;year&gt;2018&lt;/year&gt;&lt;pub-dates&gt;&lt;date&gt;Feb&lt;/date&gt;&lt;/pub-dates&gt;&lt;/dates&gt;&lt;isbn&gt;1534-4436 (Electronic)&amp;#xD;1081-1206 (Linking)&lt;/isbn&gt;&lt;accession-num&gt;29413332&lt;/accession-num&gt;&lt;urls&gt;&lt;related-urls&gt;&lt;url&gt;https://www.ncbi.nlm.nih.gov/pubmed/29413332&lt;/url&gt;&lt;/related-urls&gt;&lt;/urls&gt;&lt;electronic-resource-num&gt;10.1016/j.anai.2017.10.029&lt;/electronic-resource-num&gt;&lt;/record&gt;&lt;/Cite&gt;&lt;/EndNote&gt;</w:instrText>
      </w:r>
      <w:r w:rsidR="00E40F83">
        <w:fldChar w:fldCharType="separate"/>
      </w:r>
      <w:r w:rsidR="00FC3B78" w:rsidRPr="00FC3B78">
        <w:rPr>
          <w:noProof/>
          <w:vertAlign w:val="superscript"/>
        </w:rPr>
        <w:t>8</w:t>
      </w:r>
      <w:r w:rsidR="00E40F83">
        <w:fldChar w:fldCharType="end"/>
      </w:r>
      <w:r>
        <w:t>.</w:t>
      </w:r>
    </w:p>
    <w:p w14:paraId="2AA8D5A7" w14:textId="7AD6DEAE" w:rsidR="008F28D8" w:rsidRPr="004D13E3" w:rsidRDefault="00706B97" w:rsidP="004D13E3">
      <w:pPr>
        <w:ind w:firstLine="360"/>
      </w:pPr>
      <w:r>
        <w:t xml:space="preserve">Given its </w:t>
      </w:r>
      <w:r w:rsidR="00872A1B">
        <w:t xml:space="preserve">heterogeneity and complex </w:t>
      </w:r>
      <w:r>
        <w:t>etiology</w:t>
      </w:r>
      <w:r w:rsidR="00EE2B19">
        <w:t>,</w:t>
      </w:r>
      <w:r>
        <w:t xml:space="preserve"> </w:t>
      </w:r>
      <w:r>
        <w:fldChar w:fldCharType="begin">
          <w:fldData xml:space="preserve">PEVuZE5vdGU+PENpdGU+PEF1dGhvcj5LaW08L0F1dGhvcj48WWVhcj4yMDE2PC9ZZWFyPjxSZWNO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</w:fldData>
        </w:fldChar>
      </w:r>
      <w:r w:rsidR="00D43FA0">
        <w:instrText xml:space="preserve"> ADDIN EN.CITE </w:instrText>
      </w:r>
      <w:r w:rsidR="00D43FA0">
        <w:fldChar w:fldCharType="begin">
          <w:fldData xml:space="preserve">PEVuZE5vdGU+PENpdGU+PEF1dGhvcj5LaW08L0F1dGhvcj48WWVhcj4yMDE2PC9ZZWFyPjxSZWNO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</w:fldData>
        </w:fldChar>
      </w:r>
      <w:r w:rsidR="00D43FA0">
        <w:instrText xml:space="preserve"> ADDIN EN.CITE.DATA </w:instrText>
      </w:r>
      <w:r w:rsidR="00D43FA0">
        <w:fldChar w:fldCharType="end"/>
      </w:r>
      <w:r>
        <w:fldChar w:fldCharType="separate"/>
      </w:r>
      <w:r w:rsidR="00FC3B78" w:rsidRPr="00FC3B78">
        <w:rPr>
          <w:noProof/>
          <w:vertAlign w:val="superscript"/>
        </w:rPr>
        <w:t>9, 10</w:t>
      </w:r>
      <w:r>
        <w:fldChar w:fldCharType="end"/>
      </w:r>
      <w:r>
        <w:t xml:space="preserve"> </w:t>
      </w:r>
      <w:r w:rsidR="006E41A2">
        <w:t xml:space="preserve">there </w:t>
      </w:r>
      <w:r w:rsidR="000413AD">
        <w:t xml:space="preserve">are </w:t>
      </w:r>
      <w:r w:rsidR="006E41A2">
        <w:t xml:space="preserve">likely to be several endotypes of AD which may not be captured solely based on </w:t>
      </w:r>
      <w:r>
        <w:t>classical diagnos</w:t>
      </w:r>
      <w:r w:rsidR="0085290C">
        <w:t xml:space="preserve">tic </w:t>
      </w:r>
      <w:r w:rsidR="000F3C11">
        <w:t>tools</w:t>
      </w:r>
      <w:r w:rsidR="0013600A">
        <w:t xml:space="preserve"> </w:t>
      </w:r>
      <w:r w:rsidR="00C11801">
        <w:t xml:space="preserve">measuring </w:t>
      </w:r>
      <w:r w:rsidR="00106113">
        <w:t xml:space="preserve">severity and </w:t>
      </w:r>
      <w:r w:rsidR="0020601C">
        <w:t>epidermal barrier function</w:t>
      </w:r>
      <w:r w:rsidR="005E2997">
        <w:t>,</w:t>
      </w:r>
      <w:r w:rsidR="00285F3B">
        <w:t xml:space="preserve"> such as</w:t>
      </w:r>
      <w:r w:rsidR="00106113">
        <w:t xml:space="preserve"> </w:t>
      </w:r>
      <w:r w:rsidR="00285F3B" w:rsidRPr="00285F3B">
        <w:t xml:space="preserve">Scoring of Atopic Dermatitis </w:t>
      </w:r>
      <w:r w:rsidR="00285F3B">
        <w:t>(</w:t>
      </w:r>
      <w:r w:rsidR="00106113">
        <w:t>SCORAD</w:t>
      </w:r>
      <w:r w:rsidR="00285F3B">
        <w:t xml:space="preserve">) and </w:t>
      </w:r>
      <w:r w:rsidR="00405620">
        <w:t>t</w:t>
      </w:r>
      <w:r w:rsidR="00285F3B">
        <w:t>rans</w:t>
      </w:r>
      <w:r w:rsidR="00716A77">
        <w:t>-</w:t>
      </w:r>
      <w:r w:rsidR="00285F3B">
        <w:t>e</w:t>
      </w:r>
      <w:r w:rsidR="00285F3B" w:rsidRPr="00285F3B">
        <w:t>pidermal water loss</w:t>
      </w:r>
      <w:r w:rsidR="00285F3B">
        <w:t xml:space="preserve"> (TEWL)</w:t>
      </w:r>
      <w:r w:rsidR="0013600A">
        <w:t xml:space="preserve"> </w:t>
      </w:r>
      <w:r>
        <w:fldChar w:fldCharType="begin"/>
      </w:r>
      <w:r w:rsidR="00D43FA0">
        <w:instrText xml:space="preserve"> ADDIN EN.CITE &lt;EndNote&gt;&lt;Cite&gt;&lt;Author&gt;Seo&lt;/Author&gt;&lt;Year&gt;2019&lt;/Year&gt;&lt;RecNum&gt;532&lt;/RecNum&gt;&lt;DisplayText&gt;&lt;style face="superscript"&gt;11&lt;/style&gt;&lt;/DisplayText&gt;&lt;record&gt;&lt;rec-number&gt;532&lt;/rec-number&gt;&lt;foreign-keys&gt;&lt;key app="EN" db-id="e2ax9xfaor55ryeavwa5s0fc5pzzadtvtxr0" timestamp="1588083599"&gt;532&lt;/key&gt;&lt;key app="ENWeb" db-id=""&gt;0&lt;/key&gt;&lt;/foreign-keys&gt;&lt;ref-type name="Journal Article"&gt;17&lt;/ref-type&gt;&lt;contributors&gt;&lt;authors&gt;&lt;author&gt;Seo, E.&lt;/author&gt;&lt;author&gt;Yoon, J.&lt;/author&gt;&lt;author&gt;Jung, S.&lt;/author&gt;&lt;author&gt;Lee, J.&lt;/author&gt;&lt;author&gt;Lee, B. H.&lt;/author&gt;&lt;author&gt;Yu, J.&lt;/author&gt;&lt;/authors&gt;&lt;/contributors&gt;&lt;auth-address&gt;Department of Pediatrics, Dongguk University Ilsan Hospital, Dongguk University College of Medicine, Goyang, Korea.&amp;#xD;Department of Pediatrics, Mediplex Sejong Hospital, Incheon, Korea.&amp;#xD;Department of Pediatrics, Asan Medical Center Children&amp;apos;s Hospital, University of Ulsan College of Medicine, Seoul, Korea.&lt;/auth-address&gt;&lt;titles&gt;&lt;title&gt;Phenotypes of atopic dermatitis identified by cluster analysis in early childhood&lt;/title&gt;&lt;secondary-title&gt;J Dermatol&lt;/secondary-title&gt;&lt;/titles&gt;&lt;periodical&gt;&lt;full-title&gt;J Dermatol&lt;/full-title&gt;&lt;/periodical&gt;&lt;pages&gt;117-123&lt;/pages&gt;&lt;volume&gt;46&lt;/volume&gt;&lt;number&gt;2&lt;/number&gt;&lt;edition&gt;2018/12/07&lt;/edition&gt;&lt;keywords&gt;&lt;keyword&gt;Cluster Analysis&lt;/keyword&gt;&lt;keyword&gt;Dermatitis, Atopic/*classification/epidemiology/etiology&lt;/keyword&gt;&lt;keyword&gt;Female&lt;/keyword&gt;&lt;keyword&gt;Humans&lt;/keyword&gt;&lt;keyword&gt;Infant&lt;/keyword&gt;&lt;keyword&gt;Male&lt;/keyword&gt;&lt;keyword&gt;Phenotype&lt;/keyword&gt;&lt;keyword&gt;Republic of Korea/epidemiology&lt;/keyword&gt;&lt;keyword&gt;atopic dermatitis&lt;/keyword&gt;&lt;keyword&gt;child, preschool&lt;/keyword&gt;&lt;/keywords&gt;&lt;dates&gt;&lt;year&gt;2019&lt;/year&gt;&lt;pub-dates&gt;&lt;date&gt;Feb&lt;/date&gt;&lt;/pub-dates&gt;&lt;/dates&gt;&lt;isbn&gt;1346-8138 (Electronic)&amp;#xD;0385-2407 (Linking)&lt;/isbn&gt;&lt;accession-num&gt;30520087&lt;/accession-num&gt;&lt;urls&gt;&lt;related-urls&gt;&lt;url&gt;https://www.ncbi.nlm.nih.gov/pubmed/30520087&lt;/url&gt;&lt;/related-urls&gt;&lt;/urls&gt;&lt;electronic-resource-num&gt;10.1111/1346-8138.14714&lt;/electronic-resource-num&gt;&lt;/record&gt;&lt;/Cite&gt;&lt;/EndNote&gt;</w:instrText>
      </w:r>
      <w:r>
        <w:fldChar w:fldCharType="separate"/>
      </w:r>
      <w:r w:rsidR="00FC3B78" w:rsidRPr="00FC3B78">
        <w:rPr>
          <w:noProof/>
          <w:vertAlign w:val="superscript"/>
        </w:rPr>
        <w:t>11</w:t>
      </w:r>
      <w:r>
        <w:fldChar w:fldCharType="end"/>
      </w:r>
      <w:r>
        <w:t xml:space="preserve">. </w:t>
      </w:r>
      <w:r w:rsidR="00996E59">
        <w:t>T</w:t>
      </w:r>
      <w:r w:rsidR="004441D9">
        <w:t xml:space="preserve">here has been a </w:t>
      </w:r>
      <w:r w:rsidR="00996E59">
        <w:t xml:space="preserve">recent </w:t>
      </w:r>
      <w:r w:rsidR="004441D9">
        <w:t>shift towards the use of machine learning approaches to classify latent classes of AD</w:t>
      </w:r>
      <w:r w:rsidR="00872A1B">
        <w:t xml:space="preserve"> and other allergic diseases</w:t>
      </w:r>
      <w:r w:rsidR="004441D9">
        <w:t>.</w:t>
      </w:r>
      <w:r w:rsidR="00217F6B">
        <w:t xml:space="preserve"> </w:t>
      </w:r>
      <w:bookmarkStart w:id="6" w:name="_Hlk73532452"/>
      <w:r w:rsidR="004D13E3">
        <w:t xml:space="preserve">Machine learning techniques represent an unbiased and </w:t>
      </w:r>
      <w:r w:rsidR="006E41A2">
        <w:rPr>
          <w:color w:val="000000"/>
          <w:shd w:val="clear" w:color="auto" w:fill="FFFFFF"/>
        </w:rPr>
        <w:t xml:space="preserve">hypothesis-free </w:t>
      </w:r>
      <w:r w:rsidR="004D13E3">
        <w:t xml:space="preserve">approach in </w:t>
      </w:r>
      <w:r w:rsidR="00451409">
        <w:t xml:space="preserve">explaining </w:t>
      </w:r>
      <w:r w:rsidR="004D13E3">
        <w:t xml:space="preserve">clinical outcomes by generating clusters of phenotypes based on a set of variables added to the model </w:t>
      </w:r>
      <w:bookmarkEnd w:id="6"/>
      <w:r w:rsidR="004D13E3">
        <w:fldChar w:fldCharType="begin">
          <w:fldData xml:space="preserve">PEVuZE5vdGU+PENpdGU+PEF1dGhvcj5FeWVyaWNoPC9BdXRob3I+PFllYXI+MjAxOTwvWWVhcj48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</w:fldData>
        </w:fldChar>
      </w:r>
      <w:r w:rsidR="00D43FA0">
        <w:instrText xml:space="preserve"> ADDIN EN.CITE </w:instrText>
      </w:r>
      <w:r w:rsidR="00D43FA0">
        <w:fldChar w:fldCharType="begin">
          <w:fldData xml:space="preserve">PEVuZE5vdGU+PENpdGU+PEF1dGhvcj5FeWVyaWNoPC9BdXRob3I+PFllYXI+MjAxOTwvWWVhcj48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</w:fldData>
        </w:fldChar>
      </w:r>
      <w:r w:rsidR="00D43FA0">
        <w:instrText xml:space="preserve"> ADDIN EN.CITE.DATA </w:instrText>
      </w:r>
      <w:r w:rsidR="00D43FA0">
        <w:fldChar w:fldCharType="end"/>
      </w:r>
      <w:r w:rsidR="004D13E3">
        <w:fldChar w:fldCharType="separate"/>
      </w:r>
      <w:r w:rsidR="00FC3B78" w:rsidRPr="00FC3B78">
        <w:rPr>
          <w:noProof/>
          <w:vertAlign w:val="superscript"/>
        </w:rPr>
        <w:t>12, 13</w:t>
      </w:r>
      <w:r w:rsidR="004D13E3">
        <w:fldChar w:fldCharType="end"/>
      </w:r>
      <w:r w:rsidR="004D13E3">
        <w:t xml:space="preserve">. </w:t>
      </w:r>
      <w:bookmarkStart w:id="7" w:name="_Hlk71300923"/>
      <w:bookmarkStart w:id="8" w:name="_Hlk73532530"/>
      <w:r w:rsidR="004D13E3">
        <w:t xml:space="preserve">Since they are not based on a pre-determined hypothesis, </w:t>
      </w:r>
      <w:r w:rsidR="006167A9">
        <w:t xml:space="preserve">results from </w:t>
      </w:r>
      <w:r w:rsidR="004D13E3" w:rsidRPr="004D13E3">
        <w:t xml:space="preserve">data-driven </w:t>
      </w:r>
      <w:r w:rsidR="006167A9">
        <w:t>analyses</w:t>
      </w:r>
      <w:r w:rsidR="006167A9" w:rsidRPr="004D13E3">
        <w:t xml:space="preserve"> </w:t>
      </w:r>
      <w:r w:rsidR="004D13E3" w:rsidRPr="004D13E3">
        <w:t>may better reflect underlying</w:t>
      </w:r>
      <w:r w:rsidR="004D13E3">
        <w:t xml:space="preserve"> biological mechanisms of action</w:t>
      </w:r>
      <w:bookmarkEnd w:id="7"/>
      <w:r w:rsidR="004D13E3">
        <w:fldChar w:fldCharType="begin"/>
      </w:r>
      <w:r w:rsidR="00D43FA0">
        <w:instrText xml:space="preserve"> ADDIN EN.CITE &lt;EndNote&gt;&lt;Cite&gt;&lt;Author&gt;Spycher&lt;/Author&gt;&lt;Year&gt;2010&lt;/Year&gt;&lt;RecNum&gt;579&lt;/RecNum&gt;&lt;DisplayText&gt;&lt;style face="superscript"&gt;14&lt;/style&gt;&lt;/DisplayText&gt;&lt;record&gt;&lt;rec-number&gt;579&lt;/rec-number&gt;&lt;foreign-keys&gt;&lt;key app="EN" db-id="e2ax9xfaor55ryeavwa5s0fc5pzzadtvtxr0" timestamp="1598602144"&gt;579&lt;/key&gt;&lt;/foreign-keys&gt;&lt;ref-type name="Journal Article"&gt;17&lt;/ref-type&gt;&lt;contributors&gt;&lt;authors&gt;&lt;author&gt;Spycher, B. D.&lt;/author&gt;&lt;author&gt;Silverman, M.&lt;/author&gt;&lt;author&gt;Kuehni, C. E.&lt;/author&gt;&lt;/authors&gt;&lt;/contributors&gt;&lt;auth-address&gt;Swiss Paediatric Respiratory Research Group, Institute of Social and Preventive Medicine (ISPM), University of Bern, Bern, Switzerland.&lt;/auth-address&gt;&lt;titles&gt;&lt;title&gt;Phenotypes of childhood asthma: are they real?&lt;/title&gt;&lt;secondary-title&gt;Clin Exp Allergy&lt;/secondary-title&gt;&lt;alt-title&gt;Clinical and experimental allergy : journal of the British Society for Allergy and Clinical Immunology&lt;/alt-title&gt;&lt;/titles&gt;&lt;periodical&gt;&lt;full-title&gt;Clin Exp Allergy&lt;/full-title&gt;&lt;/periodical&gt;&lt;pages&gt;1130-41&lt;/pages&gt;&lt;volume&gt;40&lt;/volume&gt;&lt;number&gt;8&lt;/number&gt;&lt;edition&gt;2010/06/16&lt;/edition&gt;&lt;keywords&gt;&lt;keyword&gt;Asthma/*classification/physiopathology&lt;/keyword&gt;&lt;keyword&gt;Child&lt;/keyword&gt;&lt;keyword&gt;Humans&lt;/keyword&gt;&lt;keyword&gt;*Phenotype&lt;/keyword&gt;&lt;keyword&gt;Respiratory Sounds/classification/physiopathology&lt;/keyword&gt;&lt;/keywords&gt;&lt;dates&gt;&lt;year&gt;2010&lt;/year&gt;&lt;pub-dates&gt;&lt;date&gt;Aug&lt;/date&gt;&lt;/pub-dates&gt;&lt;/dates&gt;&lt;isbn&gt;0954-7894&lt;/isbn&gt;&lt;accession-num&gt;20545704&lt;/accession-num&gt;&lt;urls&gt;&lt;/urls&gt;&lt;electronic-resource-num&gt;10.1111/j.1365-2222.2010.03541.x&lt;/electronic-resource-num&gt;&lt;remote-database-provider&gt;NLM&lt;/remote-database-provider&gt;&lt;language&gt;eng&lt;/language&gt;&lt;/record&gt;&lt;/Cite&gt;&lt;/EndNote&gt;</w:instrText>
      </w:r>
      <w:r w:rsidR="004D13E3">
        <w:fldChar w:fldCharType="separate"/>
      </w:r>
      <w:r w:rsidR="00FC3B78" w:rsidRPr="00FC3B78">
        <w:rPr>
          <w:noProof/>
          <w:vertAlign w:val="superscript"/>
        </w:rPr>
        <w:t>14</w:t>
      </w:r>
      <w:r w:rsidR="004D13E3">
        <w:fldChar w:fldCharType="end"/>
      </w:r>
      <w:bookmarkEnd w:id="8"/>
      <w:r w:rsidR="004D13E3">
        <w:rPr>
          <w:color w:val="000000"/>
          <w:shd w:val="clear" w:color="auto" w:fill="FFFFFF"/>
        </w:rPr>
        <w:t>.</w:t>
      </w:r>
      <w:r w:rsidR="006167A9">
        <w:rPr>
          <w:color w:val="000000"/>
          <w:shd w:val="clear" w:color="auto" w:fill="FFFFFF"/>
        </w:rPr>
        <w:t xml:space="preserve"> </w:t>
      </w:r>
      <w:bookmarkStart w:id="9" w:name="_Hlk71300902"/>
      <w:r w:rsidR="00676F44">
        <w:rPr>
          <w:color w:val="000000"/>
          <w:shd w:val="clear" w:color="auto" w:fill="FFFFFF"/>
        </w:rPr>
        <w:t>Although</w:t>
      </w:r>
      <w:r w:rsidR="006167A9">
        <w:rPr>
          <w:color w:val="000000"/>
          <w:shd w:val="clear" w:color="auto" w:fill="FFFFFF"/>
        </w:rPr>
        <w:t xml:space="preserve"> hypothesis-driven </w:t>
      </w:r>
      <w:r w:rsidR="00676F44">
        <w:rPr>
          <w:color w:val="000000"/>
          <w:shd w:val="clear" w:color="auto" w:fill="FFFFFF"/>
        </w:rPr>
        <w:t>techniques</w:t>
      </w:r>
      <w:r w:rsidR="006167A9">
        <w:rPr>
          <w:color w:val="000000"/>
          <w:shd w:val="clear" w:color="auto" w:fill="FFFFFF"/>
        </w:rPr>
        <w:t xml:space="preserve"> </w:t>
      </w:r>
      <w:r w:rsidR="00676F44">
        <w:rPr>
          <w:color w:val="000000"/>
          <w:shd w:val="clear" w:color="auto" w:fill="FFFFFF"/>
        </w:rPr>
        <w:t xml:space="preserve">are </w:t>
      </w:r>
      <w:r w:rsidR="008E2AC4" w:rsidRPr="008E2AC4">
        <w:rPr>
          <w:color w:val="000000"/>
          <w:shd w:val="clear" w:color="auto" w:fill="FFFFFF"/>
        </w:rPr>
        <w:t>preferred</w:t>
      </w:r>
      <w:r w:rsidR="00676F44">
        <w:rPr>
          <w:color w:val="000000"/>
          <w:shd w:val="clear" w:color="auto" w:fill="FFFFFF"/>
        </w:rPr>
        <w:t xml:space="preserve"> in investigating an existing phenomenon/theory, they aim to pursue and address a different set of research questions, which is not the main aim of </w:t>
      </w:r>
      <w:r w:rsidR="00CE6045">
        <w:rPr>
          <w:color w:val="000000"/>
          <w:shd w:val="clear" w:color="auto" w:fill="FFFFFF"/>
        </w:rPr>
        <w:t xml:space="preserve">the </w:t>
      </w:r>
      <w:r w:rsidR="00676F44">
        <w:rPr>
          <w:color w:val="000000"/>
          <w:shd w:val="clear" w:color="auto" w:fill="FFFFFF"/>
        </w:rPr>
        <w:t xml:space="preserve">present study. </w:t>
      </w:r>
      <w:bookmarkEnd w:id="9"/>
    </w:p>
    <w:p w14:paraId="6E3179EB" w14:textId="077D0D89" w:rsidR="00DF29AA" w:rsidRPr="00D4094F" w:rsidRDefault="000042E9" w:rsidP="00D4094F">
      <w:pPr>
        <w:ind w:firstLine="360"/>
        <w:rPr>
          <w:rFonts w:cs="Times New Roman"/>
          <w:szCs w:val="24"/>
        </w:rPr>
      </w:pPr>
      <w:bookmarkStart w:id="10" w:name="_Hlk71295441"/>
      <w:r>
        <w:rPr>
          <w:rFonts w:cs="Times New Roman"/>
          <w:szCs w:val="24"/>
        </w:rPr>
        <w:t>While there have been several studies exploring latent AD phenotypes, the</w:t>
      </w:r>
      <w:r w:rsidR="00CE6045">
        <w:rPr>
          <w:rFonts w:cs="Times New Roman"/>
          <w:szCs w:val="24"/>
        </w:rPr>
        <w:t>se</w:t>
      </w:r>
      <w:r>
        <w:rPr>
          <w:rFonts w:cs="Times New Roman"/>
          <w:szCs w:val="24"/>
        </w:rPr>
        <w:t xml:space="preserve"> were predominantly in Caucasian population</w:t>
      </w:r>
      <w:r w:rsidR="00CE6045">
        <w:rPr>
          <w:rFonts w:cs="Times New Roman"/>
          <w:szCs w:val="24"/>
        </w:rPr>
        <w:t>s</w:t>
      </w:r>
      <w:r>
        <w:rPr>
          <w:rFonts w:cs="Times New Roman"/>
          <w:szCs w:val="24"/>
        </w:rPr>
        <w:t xml:space="preserve"> and not in ethnically Asian population</w:t>
      </w:r>
      <w:r w:rsidR="00CE6045">
        <w:rPr>
          <w:rFonts w:cs="Times New Roman"/>
          <w:szCs w:val="24"/>
        </w:rPr>
        <w:t>s</w:t>
      </w:r>
      <w:r>
        <w:rPr>
          <w:rFonts w:cs="Times New Roman"/>
          <w:szCs w:val="24"/>
        </w:rPr>
        <w:t xml:space="preserve">. </w:t>
      </w:r>
      <w:bookmarkEnd w:id="10"/>
      <w:r>
        <w:rPr>
          <w:rFonts w:cs="Times New Roman"/>
          <w:szCs w:val="24"/>
        </w:rPr>
        <w:t>F</w:t>
      </w:r>
      <w:r w:rsidR="008F28D8" w:rsidRPr="00D22210">
        <w:rPr>
          <w:rFonts w:cs="Times New Roman"/>
          <w:szCs w:val="24"/>
        </w:rPr>
        <w:t>ew</w:t>
      </w:r>
      <w:r w:rsidR="00E40F83">
        <w:rPr>
          <w:rFonts w:cs="Times New Roman"/>
          <w:szCs w:val="24"/>
        </w:rPr>
        <w:t>er</w:t>
      </w:r>
      <w:r w:rsidR="008F28D8" w:rsidRPr="00D22210">
        <w:rPr>
          <w:rFonts w:cs="Times New Roman"/>
          <w:szCs w:val="24"/>
        </w:rPr>
        <w:t xml:space="preserve"> </w:t>
      </w:r>
      <w:r>
        <w:rPr>
          <w:rFonts w:cs="Times New Roman"/>
          <w:szCs w:val="24"/>
        </w:rPr>
        <w:t xml:space="preserve">studies </w:t>
      </w:r>
      <w:r w:rsidR="002C5F76">
        <w:rPr>
          <w:rFonts w:cs="Times New Roman"/>
          <w:szCs w:val="24"/>
        </w:rPr>
        <w:t>have</w:t>
      </w:r>
      <w:r w:rsidR="008F28D8" w:rsidRPr="00D22210">
        <w:rPr>
          <w:rFonts w:cs="Times New Roman"/>
          <w:szCs w:val="24"/>
        </w:rPr>
        <w:t xml:space="preserve"> investigated the </w:t>
      </w:r>
      <w:r w:rsidR="00426F16">
        <w:rPr>
          <w:rFonts w:cs="Times New Roman"/>
          <w:szCs w:val="24"/>
        </w:rPr>
        <w:t>development</w:t>
      </w:r>
      <w:r w:rsidR="008F28D8" w:rsidRPr="00D22210">
        <w:rPr>
          <w:rFonts w:cs="Times New Roman"/>
          <w:szCs w:val="24"/>
        </w:rPr>
        <w:t xml:space="preserve"> of </w:t>
      </w:r>
      <w:r w:rsidR="00CE6045">
        <w:rPr>
          <w:rFonts w:cs="Times New Roman"/>
          <w:szCs w:val="24"/>
        </w:rPr>
        <w:t xml:space="preserve">wheeze </w:t>
      </w:r>
      <w:r w:rsidR="008F28D8" w:rsidRPr="00D22210">
        <w:rPr>
          <w:rFonts w:cs="Times New Roman"/>
          <w:szCs w:val="24"/>
        </w:rPr>
        <w:t xml:space="preserve">and allergic rhinitis </w:t>
      </w:r>
      <w:r w:rsidR="00B22C48">
        <w:rPr>
          <w:rFonts w:cs="Times New Roman"/>
          <w:szCs w:val="24"/>
        </w:rPr>
        <w:t xml:space="preserve">in relation to AD </w:t>
      </w:r>
      <w:r w:rsidR="00F23CBF">
        <w:rPr>
          <w:rFonts w:cs="Times New Roman"/>
          <w:szCs w:val="24"/>
        </w:rPr>
        <w:t xml:space="preserve">phenotypes </w:t>
      </w:r>
      <w:r w:rsidR="008F28D8" w:rsidRPr="00D22210">
        <w:rPr>
          <w:rFonts w:cs="Times New Roman"/>
          <w:szCs w:val="24"/>
        </w:rPr>
        <w:t>over time</w:t>
      </w:r>
      <w:r w:rsidR="00D22210">
        <w:rPr>
          <w:rFonts w:cs="Times New Roman"/>
          <w:szCs w:val="24"/>
        </w:rPr>
        <w:t xml:space="preserve">. This study </w:t>
      </w:r>
      <w:r w:rsidR="00A919D9">
        <w:rPr>
          <w:rFonts w:cs="Times New Roman"/>
          <w:szCs w:val="24"/>
        </w:rPr>
        <w:t xml:space="preserve">was </w:t>
      </w:r>
      <w:r w:rsidR="00E40F83">
        <w:rPr>
          <w:rFonts w:cs="Times New Roman"/>
          <w:szCs w:val="24"/>
        </w:rPr>
        <w:t xml:space="preserve">therefore </w:t>
      </w:r>
      <w:r w:rsidR="00A919D9">
        <w:rPr>
          <w:rFonts w:cs="Times New Roman"/>
          <w:szCs w:val="24"/>
        </w:rPr>
        <w:t>designed t</w:t>
      </w:r>
      <w:r w:rsidR="00D22210">
        <w:rPr>
          <w:rFonts w:cs="Times New Roman"/>
          <w:szCs w:val="24"/>
        </w:rPr>
        <w:t xml:space="preserve">o identify </w:t>
      </w:r>
      <w:r w:rsidR="003A0E2D">
        <w:rPr>
          <w:rFonts w:cs="Times New Roman"/>
          <w:szCs w:val="24"/>
        </w:rPr>
        <w:t xml:space="preserve">latent </w:t>
      </w:r>
      <w:r w:rsidR="00D22210">
        <w:rPr>
          <w:rFonts w:cs="Times New Roman"/>
          <w:szCs w:val="24"/>
        </w:rPr>
        <w:t>AD trajectories in the first 8 years of life</w:t>
      </w:r>
      <w:r w:rsidR="00B3135B">
        <w:rPr>
          <w:rFonts w:cs="Times New Roman"/>
          <w:szCs w:val="24"/>
        </w:rPr>
        <w:t>,</w:t>
      </w:r>
      <w:r w:rsidR="00D22210">
        <w:rPr>
          <w:rFonts w:cs="Times New Roman"/>
          <w:szCs w:val="24"/>
        </w:rPr>
        <w:t xml:space="preserve"> </w:t>
      </w:r>
      <w:r w:rsidR="006F42F6">
        <w:rPr>
          <w:rFonts w:cs="Times New Roman"/>
          <w:szCs w:val="24"/>
        </w:rPr>
        <w:t xml:space="preserve">elucidate </w:t>
      </w:r>
      <w:r w:rsidR="00D22210">
        <w:rPr>
          <w:rFonts w:cs="Times New Roman"/>
          <w:szCs w:val="24"/>
        </w:rPr>
        <w:t>risk factors</w:t>
      </w:r>
      <w:r w:rsidR="00C0471B">
        <w:rPr>
          <w:rFonts w:cs="Times New Roman"/>
          <w:szCs w:val="24"/>
        </w:rPr>
        <w:t xml:space="preserve"> </w:t>
      </w:r>
      <w:r w:rsidR="00104B47">
        <w:rPr>
          <w:rFonts w:cs="Times New Roman"/>
          <w:szCs w:val="24"/>
        </w:rPr>
        <w:t>and characterize</w:t>
      </w:r>
      <w:r w:rsidR="00A919D9">
        <w:rPr>
          <w:rFonts w:cs="Times New Roman"/>
          <w:szCs w:val="24"/>
        </w:rPr>
        <w:t xml:space="preserve"> </w:t>
      </w:r>
      <w:r w:rsidR="00396E2D">
        <w:rPr>
          <w:rFonts w:cs="Times New Roman"/>
          <w:szCs w:val="24"/>
        </w:rPr>
        <w:t xml:space="preserve">their </w:t>
      </w:r>
      <w:r w:rsidR="00A919D9">
        <w:rPr>
          <w:rFonts w:cs="Times New Roman"/>
          <w:szCs w:val="24"/>
        </w:rPr>
        <w:t>relationship</w:t>
      </w:r>
      <w:r w:rsidR="00396E2D">
        <w:rPr>
          <w:rFonts w:cs="Times New Roman"/>
          <w:szCs w:val="24"/>
        </w:rPr>
        <w:t>s</w:t>
      </w:r>
      <w:r w:rsidR="00A919D9">
        <w:rPr>
          <w:rFonts w:cs="Times New Roman"/>
          <w:szCs w:val="24"/>
        </w:rPr>
        <w:t xml:space="preserve"> with other comorbidities such as wheezing, allergic </w:t>
      </w:r>
      <w:r w:rsidR="00EC689F">
        <w:rPr>
          <w:rFonts w:cs="Times New Roman"/>
          <w:szCs w:val="24"/>
        </w:rPr>
        <w:t>sensitization</w:t>
      </w:r>
      <w:r w:rsidR="00A919D9">
        <w:rPr>
          <w:rFonts w:cs="Times New Roman"/>
          <w:szCs w:val="24"/>
        </w:rPr>
        <w:t xml:space="preserve"> and rhinitis</w:t>
      </w:r>
      <w:r>
        <w:rPr>
          <w:rFonts w:cs="Times New Roman"/>
          <w:szCs w:val="24"/>
        </w:rPr>
        <w:t xml:space="preserve"> in a multi-ethnic Asian population</w:t>
      </w:r>
      <w:r w:rsidR="00A919D9">
        <w:rPr>
          <w:rFonts w:cs="Times New Roman"/>
          <w:szCs w:val="24"/>
        </w:rPr>
        <w:t xml:space="preserve">. </w:t>
      </w:r>
      <w:r w:rsidR="00DF29AA">
        <w:rPr>
          <w:rFonts w:cs="Times New Roman"/>
          <w:b/>
          <w:bCs/>
          <w:szCs w:val="24"/>
        </w:rPr>
        <w:br w:type="page"/>
      </w:r>
    </w:p>
    <w:p w14:paraId="5AEDE2E7" w14:textId="6EBDBBFD" w:rsidR="002F3A14" w:rsidRDefault="002F3A14" w:rsidP="00DF29AA">
      <w:pPr>
        <w:pStyle w:val="Heading1"/>
      </w:pPr>
      <w:r w:rsidRPr="00DF29AA">
        <w:t>Methods</w:t>
      </w:r>
    </w:p>
    <w:p w14:paraId="7FE1BF7C" w14:textId="3CAD9233" w:rsidR="00CA5F8C" w:rsidRPr="00CA5F8C" w:rsidRDefault="00CA5F8C" w:rsidP="00CA5F8C">
      <w:pPr>
        <w:pStyle w:val="Heading2"/>
      </w:pPr>
      <w:r>
        <w:t xml:space="preserve">Study </w:t>
      </w:r>
      <w:r w:rsidR="00716A77">
        <w:t>c</w:t>
      </w:r>
      <w:r>
        <w:t>ohort</w:t>
      </w:r>
    </w:p>
    <w:p w14:paraId="48AB359F" w14:textId="142B58C2" w:rsidR="00086180" w:rsidRPr="00086180" w:rsidRDefault="002B2C24" w:rsidP="00086180">
      <w:pPr>
        <w:ind w:firstLine="720"/>
        <w:rPr>
          <w:lang w:val="en-SG"/>
        </w:rPr>
      </w:pPr>
      <w:r>
        <w:t>This study was conducted in</w:t>
      </w:r>
      <w:r w:rsidR="00D41D6B">
        <w:t xml:space="preserve"> the Growing Up in Singapore Towards healthy Outcomes (</w:t>
      </w:r>
      <w:r w:rsidR="002F3A14" w:rsidRPr="00CA5F8C">
        <w:rPr>
          <w:rFonts w:cs="Times New Roman"/>
          <w:szCs w:val="24"/>
        </w:rPr>
        <w:t>GUSTO</w:t>
      </w:r>
      <w:r w:rsidR="00D41D6B">
        <w:rPr>
          <w:rFonts w:cs="Times New Roman"/>
          <w:szCs w:val="24"/>
        </w:rPr>
        <w:t xml:space="preserve">) </w:t>
      </w:r>
      <w:r w:rsidR="00996E59">
        <w:rPr>
          <w:rFonts w:cs="Times New Roman"/>
          <w:szCs w:val="24"/>
        </w:rPr>
        <w:t xml:space="preserve">mother-offspring </w:t>
      </w:r>
      <w:r w:rsidR="00D41D6B">
        <w:rPr>
          <w:rFonts w:cs="Times New Roman"/>
          <w:szCs w:val="24"/>
        </w:rPr>
        <w:t>cohort. The GUSTO cohort has previously been described in detail</w:t>
      </w:r>
      <w:r w:rsidR="00D41D6B">
        <w:rPr>
          <w:szCs w:val="24"/>
        </w:rPr>
        <w:fldChar w:fldCharType="begin"/>
      </w:r>
      <w:r w:rsidR="00D43FA0">
        <w:rPr>
          <w:szCs w:val="24"/>
        </w:rPr>
        <w:instrText xml:space="preserve"> ADDIN EN.CITE &lt;EndNote&gt;&lt;Cite&gt;&lt;Author&gt;Soh&lt;/Author&gt;&lt;Year&gt;2014&lt;/Year&gt;&lt;RecNum&gt;374&lt;/RecNum&gt;&lt;DisplayText&gt;&lt;style face="superscript"&gt;15&lt;/style&gt;&lt;/DisplayText&gt;&lt;record&gt;&lt;rec-number&gt;374&lt;/rec-number&gt;&lt;foreign-keys&gt;&lt;key app="EN" db-id="e2ax9xfaor55ryeavwa5s0fc5pzzadtvtxr0" timestamp="1586152429"&gt;37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alt-title&gt;International journal of epidemiology&lt;/alt-title&gt;&lt;/titles&gt;&lt;alt-periodical&gt;&lt;full-title&gt;International Journal of Epidemiology&lt;/full-title&gt;&lt;/a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www.ncbi.nlm.nih.gov/pubmed/23912809&lt;/url&gt;&lt;/related-urls&gt;&lt;/urls&gt;&lt;electronic-resource-num&gt;10.1093/ije/dyt125&lt;/electronic-resource-num&gt;&lt;/record&gt;&lt;/Cite&gt;&lt;/EndNote&gt;</w:instrText>
      </w:r>
      <w:r w:rsidR="00D41D6B">
        <w:rPr>
          <w:szCs w:val="24"/>
        </w:rPr>
        <w:fldChar w:fldCharType="separate"/>
      </w:r>
      <w:r w:rsidR="00FC3B78" w:rsidRPr="00FC3B78">
        <w:rPr>
          <w:noProof/>
          <w:szCs w:val="24"/>
          <w:vertAlign w:val="superscript"/>
        </w:rPr>
        <w:t>15</w:t>
      </w:r>
      <w:r w:rsidR="00D41D6B">
        <w:rPr>
          <w:szCs w:val="24"/>
        </w:rPr>
        <w:fldChar w:fldCharType="end"/>
      </w:r>
      <w:r w:rsidR="00D41D6B">
        <w:rPr>
          <w:rFonts w:cs="Times New Roman"/>
          <w:szCs w:val="24"/>
        </w:rPr>
        <w:t xml:space="preserve">. In brief, GUSTO recruited </w:t>
      </w:r>
      <w:r w:rsidR="00D41D6B">
        <w:rPr>
          <w:szCs w:val="24"/>
        </w:rPr>
        <w:t xml:space="preserve">women of Chinese, Malay and Indian ethnicity in their first trimester of pregnancy. </w:t>
      </w:r>
      <w:r w:rsidR="007F421E">
        <w:rPr>
          <w:szCs w:val="24"/>
        </w:rPr>
        <w:t>Detailed information on demographic characteristics, family history of allergy and lifestyle factors were collected</w:t>
      </w:r>
      <w:r w:rsidR="006E0D2A">
        <w:rPr>
          <w:szCs w:val="24"/>
        </w:rPr>
        <w:t xml:space="preserve"> prospectively</w:t>
      </w:r>
      <w:r w:rsidR="007F421E">
        <w:rPr>
          <w:szCs w:val="24"/>
        </w:rPr>
        <w:t>.</w:t>
      </w:r>
      <w:r w:rsidR="00920516">
        <w:rPr>
          <w:szCs w:val="24"/>
        </w:rPr>
        <w:t xml:space="preserve"> Data on allergic outcomes were obtained from questionnaires administered </w:t>
      </w:r>
      <w:r w:rsidR="007F421E" w:rsidRPr="00CA5F8C">
        <w:t>at 3, 6, 12, 15, 18, 24</w:t>
      </w:r>
      <w:r w:rsidR="00F23CBF">
        <w:t xml:space="preserve"> months and 3, 4, 5, 6, 7 and 8 years</w:t>
      </w:r>
      <w:r w:rsidR="007F421E" w:rsidRPr="00CA5F8C">
        <w:t xml:space="preserve"> </w:t>
      </w:r>
      <w:r w:rsidR="002B49A0">
        <w:t>,</w:t>
      </w:r>
      <w:r w:rsidR="00086180">
        <w:t xml:space="preserve"> based on </w:t>
      </w:r>
      <w:r w:rsidR="0013600A">
        <w:rPr>
          <w:lang w:val="en-SG"/>
        </w:rPr>
        <w:t>t</w:t>
      </w:r>
      <w:r w:rsidR="0013600A" w:rsidRPr="0013600A">
        <w:rPr>
          <w:lang w:val="en-SG"/>
        </w:rPr>
        <w:t>he International Study of Asthma and Allergies in Childhood</w:t>
      </w:r>
      <w:r w:rsidR="0013600A">
        <w:rPr>
          <w:lang w:val="en-SG"/>
        </w:rPr>
        <w:t xml:space="preserve"> (</w:t>
      </w:r>
      <w:r w:rsidR="00920516">
        <w:t>ISAAC</w:t>
      </w:r>
      <w:r w:rsidR="0013600A">
        <w:t>)</w:t>
      </w:r>
      <w:r w:rsidR="00920516">
        <w:t xml:space="preserve"> </w:t>
      </w:r>
      <w:r w:rsidR="00711D33" w:rsidRPr="00424C2E">
        <w:t>modified questionnaire</w:t>
      </w:r>
      <w:r w:rsidR="00E76FC1">
        <w:t xml:space="preserve"> which has been extensively validated for epidemiological studies worldwide</w:t>
      </w:r>
      <w:r w:rsidR="00711D33" w:rsidRPr="00424C2E">
        <w:t xml:space="preserve">. </w:t>
      </w:r>
      <w:r w:rsidR="00711D33" w:rsidRPr="00424C2E">
        <w:fldChar w:fldCharType="begin">
          <w:fldData xml:space="preserve">PEVuZE5vdGU+PENpdGU+PEF1dGhvcj5CdW55YXZhbmljaDwvQXV0aG9yPjxZZWFyPjIwMTQ8L1ll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wvcGVyaW9kaWNhbD48cGFnZXM+MTM3My04MjwvcGFn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==
</w:fldData>
        </w:fldChar>
      </w:r>
      <w:r w:rsidR="00D43FA0">
        <w:instrText xml:space="preserve"> ADDIN EN.CITE </w:instrText>
      </w:r>
      <w:r w:rsidR="00D43FA0">
        <w:fldChar w:fldCharType="begin">
          <w:fldData xml:space="preserve">PEVuZE5vdGU+PENpdGU+PEF1dGhvcj5CdW55YXZhbmljaDwvQXV0aG9yPjxZZWFyPjIwMTQ8L1ll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wvcGVyaW9kaWNhbD48cGFnZXM+MTM3My04MjwvcGFn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==
</w:fldData>
        </w:fldChar>
      </w:r>
      <w:r w:rsidR="00D43FA0">
        <w:instrText xml:space="preserve"> ADDIN EN.CITE.DATA </w:instrText>
      </w:r>
      <w:r w:rsidR="00D43FA0">
        <w:fldChar w:fldCharType="end"/>
      </w:r>
      <w:r w:rsidR="00711D33" w:rsidRPr="00424C2E">
        <w:fldChar w:fldCharType="separate"/>
      </w:r>
      <w:r w:rsidR="00FC3B78" w:rsidRPr="00FC3B78">
        <w:rPr>
          <w:noProof/>
          <w:vertAlign w:val="superscript"/>
        </w:rPr>
        <w:t>16-19</w:t>
      </w:r>
      <w:r w:rsidR="00711D33" w:rsidRPr="00424C2E">
        <w:fldChar w:fldCharType="end"/>
      </w:r>
      <w:r w:rsidR="00711D33" w:rsidRPr="00424C2E">
        <w:t xml:space="preserve"> </w:t>
      </w:r>
      <w:r w:rsidR="00086180">
        <w:t xml:space="preserve">All </w:t>
      </w:r>
      <w:r w:rsidR="00C920BF">
        <w:t>mothers</w:t>
      </w:r>
      <w:r w:rsidR="00086180">
        <w:t xml:space="preserve"> gave written informed consent and e</w:t>
      </w:r>
      <w:r w:rsidR="00086180" w:rsidRPr="00DA4DEB">
        <w:rPr>
          <w:szCs w:val="24"/>
        </w:rPr>
        <w:t>thics approval was obtained from the Domain Specific Review Board of Singapore National</w:t>
      </w:r>
      <w:r w:rsidR="00086180">
        <w:rPr>
          <w:szCs w:val="24"/>
        </w:rPr>
        <w:t xml:space="preserve"> </w:t>
      </w:r>
      <w:r w:rsidR="00086180" w:rsidRPr="00DA4DEB">
        <w:rPr>
          <w:szCs w:val="24"/>
        </w:rPr>
        <w:t>Healthcare Group</w:t>
      </w:r>
      <w:r w:rsidR="00C920BF">
        <w:rPr>
          <w:szCs w:val="24"/>
        </w:rPr>
        <w:t xml:space="preserve"> </w:t>
      </w:r>
      <w:r w:rsidR="00C920BF" w:rsidRPr="00C920BF">
        <w:rPr>
          <w:szCs w:val="24"/>
        </w:rPr>
        <w:t>(D/2009/021; 26/02/2009)</w:t>
      </w:r>
      <w:r w:rsidR="00086180" w:rsidRPr="00DA4DEB">
        <w:rPr>
          <w:szCs w:val="24"/>
        </w:rPr>
        <w:t xml:space="preserve"> and the Centralised Institutional Review Board of SingHealth</w:t>
      </w:r>
      <w:r w:rsidR="00C920BF">
        <w:rPr>
          <w:szCs w:val="24"/>
        </w:rPr>
        <w:t xml:space="preserve"> </w:t>
      </w:r>
      <w:r w:rsidR="00C920BF" w:rsidRPr="00C920BF">
        <w:rPr>
          <w:szCs w:val="24"/>
          <w:lang w:val="en-SG"/>
        </w:rPr>
        <w:t>(2018/2767; 02/03/2009)</w:t>
      </w:r>
      <w:r w:rsidR="00086180" w:rsidRPr="00DA4DEB">
        <w:rPr>
          <w:szCs w:val="24"/>
        </w:rPr>
        <w:t>.</w:t>
      </w:r>
      <w:r w:rsidR="00086180">
        <w:rPr>
          <w:szCs w:val="24"/>
        </w:rPr>
        <w:t xml:space="preserve"> </w:t>
      </w:r>
    </w:p>
    <w:p w14:paraId="0F410FE8" w14:textId="60EFA54A" w:rsidR="002F3A14" w:rsidRPr="00DF29AA" w:rsidRDefault="002F3A14" w:rsidP="00CA5F8C">
      <w:pPr>
        <w:pStyle w:val="Heading2"/>
      </w:pPr>
      <w:r w:rsidRPr="00DF29AA">
        <w:t>Definition</w:t>
      </w:r>
      <w:r w:rsidR="00424C2E">
        <w:t xml:space="preserve"> of </w:t>
      </w:r>
      <w:r w:rsidR="00716A77">
        <w:t>m</w:t>
      </w:r>
      <w:r w:rsidR="00C13608">
        <w:t xml:space="preserve">ain </w:t>
      </w:r>
      <w:r w:rsidR="00716A77">
        <w:t>o</w:t>
      </w:r>
      <w:r w:rsidR="00C13608">
        <w:t>utcome</w:t>
      </w:r>
    </w:p>
    <w:p w14:paraId="4593EDED" w14:textId="5EC863B4" w:rsidR="005E361B" w:rsidRDefault="00751E52" w:rsidP="000F35A9">
      <w:pPr>
        <w:rPr>
          <w:rFonts w:cs="Times New Roman"/>
          <w:b/>
          <w:bCs/>
          <w:i/>
          <w:szCs w:val="24"/>
          <w:lang w:val="en-SG"/>
        </w:rPr>
      </w:pPr>
      <w:r w:rsidRPr="001F2EFA">
        <w:rPr>
          <w:rFonts w:cs="Times New Roman"/>
          <w:i/>
          <w:szCs w:val="24"/>
        </w:rPr>
        <w:t>Atopic dermatitis</w:t>
      </w:r>
      <w:r w:rsidR="00A019BA" w:rsidRPr="001F2EFA">
        <w:rPr>
          <w:rFonts w:cs="Times New Roman"/>
          <w:i/>
          <w:szCs w:val="24"/>
        </w:rPr>
        <w:t>:</w:t>
      </w:r>
      <w:r w:rsidR="001F2EFA" w:rsidRPr="001F2EFA">
        <w:rPr>
          <w:rFonts w:cs="Times New Roman"/>
          <w:i/>
          <w:szCs w:val="24"/>
        </w:rPr>
        <w:t xml:space="preserve"> </w:t>
      </w:r>
      <w:r w:rsidR="008969E3" w:rsidRPr="00C62EC5">
        <w:rPr>
          <w:rFonts w:cs="Times New Roman"/>
          <w:iCs/>
          <w:szCs w:val="24"/>
        </w:rPr>
        <w:t xml:space="preserve">From </w:t>
      </w:r>
      <w:r w:rsidR="00332E35">
        <w:rPr>
          <w:rFonts w:cs="Times New Roman"/>
          <w:iCs/>
          <w:szCs w:val="24"/>
        </w:rPr>
        <w:t xml:space="preserve">months </w:t>
      </w:r>
      <w:r w:rsidR="008969E3" w:rsidRPr="00C62EC5">
        <w:rPr>
          <w:rFonts w:cs="Times New Roman"/>
          <w:iCs/>
          <w:szCs w:val="24"/>
        </w:rPr>
        <w:t>3 to 18</w:t>
      </w:r>
      <w:r w:rsidR="00332E35">
        <w:rPr>
          <w:rFonts w:cs="Times New Roman"/>
          <w:iCs/>
          <w:szCs w:val="24"/>
        </w:rPr>
        <w:t xml:space="preserve"> and at month 36</w:t>
      </w:r>
      <w:r w:rsidR="008969E3" w:rsidRPr="00C62EC5">
        <w:rPr>
          <w:rFonts w:cs="Times New Roman"/>
          <w:iCs/>
          <w:szCs w:val="24"/>
        </w:rPr>
        <w:t>, this was defined as</w:t>
      </w:r>
      <w:r w:rsidR="009C3301">
        <w:rPr>
          <w:rFonts w:cs="Times New Roman"/>
          <w:i/>
          <w:szCs w:val="24"/>
        </w:rPr>
        <w:t xml:space="preserve"> </w:t>
      </w:r>
      <w:r w:rsidR="009C3301">
        <w:rPr>
          <w:rFonts w:cs="Times New Roman"/>
          <w:szCs w:val="24"/>
        </w:rPr>
        <w:t>a</w:t>
      </w:r>
      <w:r w:rsidR="001F2EFA" w:rsidRPr="00AB48CF">
        <w:rPr>
          <w:rFonts w:cs="Times New Roman"/>
          <w:szCs w:val="24"/>
        </w:rPr>
        <w:t>n affirmative response to the question</w:t>
      </w:r>
      <w:r w:rsidR="001F2EFA" w:rsidRPr="001F2EFA">
        <w:rPr>
          <w:rFonts w:cs="Times New Roman"/>
          <w:i/>
          <w:szCs w:val="24"/>
        </w:rPr>
        <w:t xml:space="preserve"> “</w:t>
      </w:r>
      <w:r w:rsidR="001F2EFA" w:rsidRPr="001F2EFA">
        <w:rPr>
          <w:szCs w:val="24"/>
          <w:lang w:eastAsia="zh-CN"/>
        </w:rPr>
        <w:t>Has your child ever been diagnosed with eczema?”</w:t>
      </w:r>
      <w:r w:rsidR="00716A77">
        <w:rPr>
          <w:szCs w:val="24"/>
          <w:lang w:eastAsia="zh-CN"/>
        </w:rPr>
        <w:t>.</w:t>
      </w:r>
      <w:r w:rsidR="00C13608">
        <w:rPr>
          <w:rFonts w:cs="Times New Roman"/>
          <w:i/>
          <w:szCs w:val="24"/>
        </w:rPr>
        <w:t xml:space="preserve"> </w:t>
      </w:r>
      <w:r w:rsidR="00E76D94">
        <w:rPr>
          <w:rFonts w:cs="Times New Roman"/>
          <w:iCs/>
          <w:szCs w:val="24"/>
        </w:rPr>
        <w:t xml:space="preserve">From </w:t>
      </w:r>
      <w:r w:rsidR="00332E35">
        <w:rPr>
          <w:rFonts w:cs="Times New Roman"/>
          <w:iCs/>
          <w:szCs w:val="24"/>
        </w:rPr>
        <w:t xml:space="preserve">month </w:t>
      </w:r>
      <w:r w:rsidR="00C13608" w:rsidRPr="00C62EC5">
        <w:rPr>
          <w:rFonts w:cs="Times New Roman"/>
          <w:iCs/>
          <w:szCs w:val="24"/>
        </w:rPr>
        <w:t>24</w:t>
      </w:r>
      <w:r w:rsidR="003E2134">
        <w:rPr>
          <w:rFonts w:cs="Times New Roman"/>
          <w:iCs/>
          <w:szCs w:val="24"/>
        </w:rPr>
        <w:t xml:space="preserve"> </w:t>
      </w:r>
      <w:r w:rsidR="00E76D94">
        <w:rPr>
          <w:rFonts w:cs="Times New Roman"/>
          <w:iCs/>
          <w:szCs w:val="24"/>
        </w:rPr>
        <w:t>onwards</w:t>
      </w:r>
      <w:r w:rsidR="008969E3" w:rsidRPr="00C62EC5">
        <w:rPr>
          <w:rFonts w:cs="Times New Roman"/>
          <w:iCs/>
          <w:szCs w:val="24"/>
        </w:rPr>
        <w:t xml:space="preserve">, this was defined </w:t>
      </w:r>
      <w:r w:rsidR="00A3145E">
        <w:rPr>
          <w:rFonts w:cs="Times New Roman"/>
          <w:iCs/>
          <w:szCs w:val="24"/>
        </w:rPr>
        <w:t xml:space="preserve">as </w:t>
      </w:r>
      <w:r w:rsidR="00332E35" w:rsidRPr="00C62EC5">
        <w:rPr>
          <w:rFonts w:cs="Times New Roman"/>
          <w:iCs/>
          <w:szCs w:val="24"/>
        </w:rPr>
        <w:t>an</w:t>
      </w:r>
      <w:r w:rsidR="00C13608" w:rsidRPr="00AB48CF">
        <w:rPr>
          <w:rFonts w:cs="Times New Roman"/>
          <w:szCs w:val="24"/>
        </w:rPr>
        <w:t xml:space="preserve"> affirmative response to the question</w:t>
      </w:r>
      <w:r w:rsidR="00C13608" w:rsidRPr="001F2EFA">
        <w:rPr>
          <w:rFonts w:cs="Times New Roman"/>
          <w:i/>
          <w:szCs w:val="24"/>
        </w:rPr>
        <w:t xml:space="preserve"> “</w:t>
      </w:r>
      <w:r w:rsidR="00C13608" w:rsidRPr="001F2EFA">
        <w:rPr>
          <w:szCs w:val="24"/>
          <w:lang w:eastAsia="zh-CN"/>
        </w:rPr>
        <w:t>Has your child ever been diagnosed with eczema</w:t>
      </w:r>
      <w:r w:rsidR="00C13608">
        <w:rPr>
          <w:szCs w:val="24"/>
          <w:lang w:eastAsia="zh-CN"/>
        </w:rPr>
        <w:t xml:space="preserve"> since the (previous timepoint)</w:t>
      </w:r>
      <w:r w:rsidR="00332E35">
        <w:rPr>
          <w:szCs w:val="24"/>
          <w:lang w:eastAsia="zh-CN"/>
        </w:rPr>
        <w:t>/last</w:t>
      </w:r>
      <w:r w:rsidR="00C13608">
        <w:rPr>
          <w:szCs w:val="24"/>
          <w:lang w:eastAsia="zh-CN"/>
        </w:rPr>
        <w:t xml:space="preserve"> visit</w:t>
      </w:r>
      <w:r w:rsidR="00C13608" w:rsidRPr="001F2EFA">
        <w:rPr>
          <w:szCs w:val="24"/>
          <w:lang w:eastAsia="zh-CN"/>
        </w:rPr>
        <w:t>?”</w:t>
      </w:r>
      <w:r w:rsidR="00332E35">
        <w:rPr>
          <w:szCs w:val="24"/>
          <w:lang w:eastAsia="zh-CN"/>
        </w:rPr>
        <w:t xml:space="preserve">. </w:t>
      </w:r>
      <w:r w:rsidR="00C13608">
        <w:rPr>
          <w:szCs w:val="24"/>
          <w:lang w:eastAsia="zh-CN"/>
        </w:rPr>
        <w:t>All other definitions of allergic diseases can be found in the Supporting Information.</w:t>
      </w:r>
    </w:p>
    <w:p w14:paraId="3008E14F" w14:textId="3FD9A961" w:rsidR="00CA5F8C" w:rsidRDefault="00CA5F8C" w:rsidP="00CA5F8C">
      <w:pPr>
        <w:pStyle w:val="Heading2"/>
      </w:pPr>
      <w:r>
        <w:t xml:space="preserve">Statistical </w:t>
      </w:r>
      <w:r w:rsidR="00716A77">
        <w:t>a</w:t>
      </w:r>
      <w:r>
        <w:t>nalysis</w:t>
      </w:r>
    </w:p>
    <w:p w14:paraId="6E4F041A" w14:textId="7D370544" w:rsidR="00CA5F8C" w:rsidRPr="00CA5F8C" w:rsidRDefault="00CA5F8C" w:rsidP="00CA5F8C">
      <w:pPr>
        <w:pStyle w:val="Heading3"/>
      </w:pPr>
      <w:r w:rsidRPr="00DF29AA">
        <w:t>Unsupervised machine learning</w:t>
      </w:r>
    </w:p>
    <w:p w14:paraId="6F660061" w14:textId="0E967C13" w:rsidR="00CA5F8C" w:rsidRPr="00CA5F8C" w:rsidRDefault="00CA5F8C" w:rsidP="00711D33">
      <w:pPr>
        <w:ind w:firstLine="720"/>
      </w:pPr>
      <w:r w:rsidRPr="00CA5F8C">
        <w:t xml:space="preserve">The </w:t>
      </w:r>
      <w:r w:rsidR="004973BD">
        <w:t>AD</w:t>
      </w:r>
      <w:r w:rsidRPr="00CA5F8C">
        <w:t xml:space="preserve"> trajectories analysis was performed on doctor diagnosed </w:t>
      </w:r>
      <w:r w:rsidR="003B21EF">
        <w:t>AD</w:t>
      </w:r>
      <w:r w:rsidRPr="00CA5F8C">
        <w:t xml:space="preserve"> data </w:t>
      </w:r>
      <w:r w:rsidR="005E25B1">
        <w:t>from</w:t>
      </w:r>
      <w:r w:rsidR="005E25B1" w:rsidRPr="00CA5F8C">
        <w:t xml:space="preserve"> </w:t>
      </w:r>
      <w:r w:rsidRPr="00CA5F8C">
        <w:t>1152 participants over twelve total time points from 3 months to 8 years of age (at 3, 6, 12, 15, 18, 24</w:t>
      </w:r>
      <w:r w:rsidR="00AD4BB6">
        <w:t xml:space="preserve"> months</w:t>
      </w:r>
      <w:r w:rsidRPr="00CA5F8C">
        <w:t>,</w:t>
      </w:r>
      <w:r w:rsidR="00AD4BB6">
        <w:t xml:space="preserve"> </w:t>
      </w:r>
      <w:r w:rsidR="00AD4BB6" w:rsidRPr="00AD4BB6">
        <w:t>3, 4, 5, 6, 7, and 8 years</w:t>
      </w:r>
      <w:r w:rsidRPr="00CA5F8C">
        <w:t xml:space="preserve">). The </w:t>
      </w:r>
      <w:r w:rsidR="00AA16FE" w:rsidRPr="00CA5F8C">
        <w:t>expectation maximization</w:t>
      </w:r>
      <w:r w:rsidR="00AA16FE">
        <w:t xml:space="preserve"> (EM)</w:t>
      </w:r>
      <w:r w:rsidR="00AA16FE" w:rsidRPr="00CA5F8C">
        <w:t xml:space="preserve"> </w:t>
      </w:r>
      <w:r w:rsidR="00D47379">
        <w:t xml:space="preserve">method </w:t>
      </w:r>
      <w:r w:rsidR="00AA16FE" w:rsidRPr="00CA5F8C">
        <w:t xml:space="preserve">in conjunction with 10-fold cross validation </w:t>
      </w:r>
      <w:r w:rsidR="00D47379">
        <w:t xml:space="preserve">was used </w:t>
      </w:r>
      <w:r w:rsidRPr="00CA5F8C">
        <w:t xml:space="preserve">to </w:t>
      </w:r>
      <w:r w:rsidR="00D47379">
        <w:t>identify</w:t>
      </w:r>
      <w:r w:rsidRPr="00CA5F8C">
        <w:t xml:space="preserve"> and </w:t>
      </w:r>
      <w:r w:rsidR="00D47379" w:rsidRPr="00CA5F8C">
        <w:t>determin</w:t>
      </w:r>
      <w:r w:rsidR="00D47379">
        <w:t>e</w:t>
      </w:r>
      <w:r w:rsidR="00D47379" w:rsidRPr="00CA5F8C">
        <w:t xml:space="preserve"> </w:t>
      </w:r>
      <w:r w:rsidRPr="00CA5F8C">
        <w:t xml:space="preserve">the appropriate number of </w:t>
      </w:r>
      <w:r w:rsidR="00D47379">
        <w:t xml:space="preserve">AD </w:t>
      </w:r>
      <w:r w:rsidRPr="00CA5F8C">
        <w:t>trajectories</w:t>
      </w:r>
      <w:r w:rsidR="00977B7E">
        <w:t xml:space="preserve"> within the dataset</w:t>
      </w:r>
      <w:r w:rsidRPr="00CA5F8C">
        <w:t>.</w:t>
      </w:r>
      <w:r w:rsidR="003E7009">
        <w:t xml:space="preserve"> </w:t>
      </w:r>
      <w:r w:rsidR="00753EBC">
        <w:t xml:space="preserve">Only the AD variables over the 12 timepoints were included in the EM method. </w:t>
      </w:r>
      <w:r w:rsidR="004F015C">
        <w:t xml:space="preserve">The </w:t>
      </w:r>
      <w:r w:rsidR="00753EBC">
        <w:t xml:space="preserve">EM </w:t>
      </w:r>
      <w:r w:rsidR="004F015C">
        <w:t xml:space="preserve">method </w:t>
      </w:r>
      <w:r w:rsidR="00753EBC">
        <w:t xml:space="preserve">also accounts for missing data in its calculations and therefore all </w:t>
      </w:r>
      <w:r w:rsidR="00CE6045">
        <w:t xml:space="preserve">participants </w:t>
      </w:r>
      <w:r w:rsidR="00753EBC">
        <w:t xml:space="preserve">remained in the model. </w:t>
      </w:r>
      <w:r w:rsidR="00D82E4E">
        <w:t>Detailed information on the EM method is provided in the Supporting Information.</w:t>
      </w:r>
      <w:r w:rsidR="007E109A">
        <w:t xml:space="preserve"> </w:t>
      </w:r>
    </w:p>
    <w:p w14:paraId="4F8A2ECE" w14:textId="533EB656" w:rsidR="00CA5F8C" w:rsidRDefault="00CA5F8C" w:rsidP="00CA5F8C">
      <w:pPr>
        <w:pStyle w:val="Heading3"/>
      </w:pPr>
      <w:r w:rsidRPr="00CA5F8C">
        <w:t>Association analyses</w:t>
      </w:r>
    </w:p>
    <w:p w14:paraId="4DF622C6" w14:textId="3AEFE8CD" w:rsidR="00A919D9" w:rsidRPr="00A724F7" w:rsidRDefault="00A724F7" w:rsidP="00A724F7">
      <w:pPr>
        <w:ind w:firstLine="720"/>
        <w:rPr>
          <w:rFonts w:eastAsia="SimSun"/>
          <w:kern w:val="2"/>
          <w:highlight w:val="yellow"/>
          <w:lang w:eastAsia="ar-SA"/>
        </w:rPr>
      </w:pPr>
      <w:r>
        <w:t>S</w:t>
      </w:r>
      <w:r w:rsidR="00920516" w:rsidRPr="00920516">
        <w:t xml:space="preserve">tatistical comparisons </w:t>
      </w:r>
      <w:r>
        <w:t xml:space="preserve">for the demographic characteristics and allergic outcomes </w:t>
      </w:r>
      <w:r w:rsidR="00920516" w:rsidRPr="00920516">
        <w:t xml:space="preserve">between the trajectories were obtained using Pearson’s chi square or Fisher’s exact test with Bonferroni correction. </w:t>
      </w:r>
      <w:r w:rsidR="00AD4BB6">
        <w:t xml:space="preserve">Multinomial </w:t>
      </w:r>
      <w:r>
        <w:t>l</w:t>
      </w:r>
      <w:r w:rsidR="00A919D9" w:rsidRPr="00A724F7">
        <w:rPr>
          <w:rFonts w:eastAsia="SimSun"/>
          <w:kern w:val="2"/>
          <w:lang w:eastAsia="ar-SA"/>
        </w:rPr>
        <w:t xml:space="preserve">ogistic regressions were used to </w:t>
      </w:r>
      <w:r w:rsidRPr="00A724F7">
        <w:rPr>
          <w:rFonts w:eastAsia="SimSun"/>
          <w:kern w:val="2"/>
          <w:lang w:eastAsia="ar-SA"/>
        </w:rPr>
        <w:t>examine associations between trajectories and three sets of variables</w:t>
      </w:r>
      <w:r w:rsidR="00286BAB">
        <w:rPr>
          <w:rFonts w:eastAsia="SimSun"/>
          <w:kern w:val="2"/>
          <w:lang w:eastAsia="ar-SA"/>
        </w:rPr>
        <w:t>:</w:t>
      </w:r>
      <w:r w:rsidRPr="00A724F7">
        <w:rPr>
          <w:rFonts w:eastAsia="SimSun"/>
          <w:kern w:val="2"/>
          <w:lang w:eastAsia="ar-SA"/>
        </w:rPr>
        <w:t xml:space="preserve"> prenatal risk factors, environmental risk factors and comorbidities</w:t>
      </w:r>
      <w:r w:rsidR="00286BAB">
        <w:rPr>
          <w:rFonts w:eastAsia="SimSun"/>
          <w:kern w:val="2"/>
          <w:lang w:eastAsia="ar-SA"/>
        </w:rPr>
        <w:t xml:space="preserve"> which we hypothesized to modulate AD pathogenesis</w:t>
      </w:r>
      <w:r w:rsidRPr="00A724F7">
        <w:rPr>
          <w:rFonts w:eastAsia="SimSun"/>
          <w:kern w:val="2"/>
          <w:lang w:eastAsia="ar-SA"/>
        </w:rPr>
        <w:t xml:space="preserve">. </w:t>
      </w:r>
      <w:r w:rsidRPr="00A724F7">
        <w:t>Odds</w:t>
      </w:r>
      <w:r>
        <w:t xml:space="preserve"> ratios and 95% confidence intervals with statistical significance of p&lt;0.05 were used. </w:t>
      </w:r>
    </w:p>
    <w:p w14:paraId="1CABBF42" w14:textId="73F2D82F" w:rsidR="00D4094F" w:rsidRDefault="00711D33" w:rsidP="00E76D94">
      <w:pPr>
        <w:ind w:firstLine="720"/>
      </w:pPr>
      <w:r w:rsidRPr="00FD5256">
        <w:t xml:space="preserve">The </w:t>
      </w:r>
      <w:r w:rsidR="004B6F9E" w:rsidRPr="00FD5256">
        <w:t xml:space="preserve">EM </w:t>
      </w:r>
      <w:r w:rsidRPr="00FD5256">
        <w:t xml:space="preserve">unsupervised machine learning method was </w:t>
      </w:r>
      <w:r w:rsidR="00FD5256" w:rsidRPr="00FD5256">
        <w:t xml:space="preserve">carried out in </w:t>
      </w:r>
      <w:r w:rsidR="00EF044A">
        <w:t>Weka</w:t>
      </w:r>
      <w:r w:rsidR="00327D7B">
        <w:t xml:space="preserve">, version 3.8.4 </w:t>
      </w:r>
      <w:r w:rsidR="00327D7B" w:rsidRPr="00327D7B">
        <w:t xml:space="preserve"> </w:t>
      </w:r>
      <w:r w:rsidR="00E76D94">
        <w:t>(</w:t>
      </w:r>
      <w:r w:rsidR="00327D7B" w:rsidRPr="00327D7B">
        <w:t>Machine Learning Group</w:t>
      </w:r>
      <w:r w:rsidR="00E76D94">
        <w:t>,</w:t>
      </w:r>
      <w:r w:rsidR="00327D7B" w:rsidRPr="00327D7B">
        <w:t xml:space="preserve"> University of Waikato, Hamilton, New Zealand</w:t>
      </w:r>
      <w:r w:rsidR="00285F3B">
        <w:fldChar w:fldCharType="begin"/>
      </w:r>
      <w:r w:rsidR="00D43FA0">
        <w:instrText xml:space="preserve"> ADDIN EN.CITE &lt;EndNote&gt;&lt;Cite&gt;&lt;Author&gt;Witten&lt;/Author&gt;&lt;Year&gt;2016&lt;/Year&gt;&lt;RecNum&gt;601&lt;/RecNum&gt;&lt;DisplayText&gt;&lt;style face="superscript"&gt;20&lt;/style&gt;&lt;/DisplayText&gt;&lt;record&gt;&lt;rec-number&gt;601&lt;/rec-number&gt;&lt;foreign-keys&gt;&lt;key app="EN" db-id="e2ax9xfaor55ryeavwa5s0fc5pzzadtvtxr0" timestamp="1610620953"&gt;601&lt;/key&gt;&lt;/foreign-keys&gt;&lt;ref-type name="Book"&gt;6&lt;/ref-type&gt;&lt;contributors&gt;&lt;authors&gt;&lt;author&gt;Ian H. Witten&lt;/author&gt;&lt;author&gt;Eibe Frank&lt;/author&gt;&lt;author&gt;Mark A. Hall&lt;/author&gt;&lt;author&gt;Christopher J. Pal&lt;/author&gt;&lt;/authors&gt;&lt;/contributors&gt;&lt;titles&gt;&lt;title&gt;Data Mining, Fourth Edition: Practical Machine Learning Tools and Techniques&lt;/title&gt;&lt;/titles&gt;&lt;dates&gt;&lt;year&gt;2016&lt;/year&gt;&lt;/dates&gt;&lt;publisher&gt;Morgan Kaufmann Publishers Inc.&lt;/publisher&gt;&lt;isbn&gt;0128042915&lt;/isbn&gt;&lt;urls&gt;&lt;/urls&gt;&lt;/record&gt;&lt;/Cite&gt;&lt;/EndNote&gt;</w:instrText>
      </w:r>
      <w:r w:rsidR="00285F3B">
        <w:fldChar w:fldCharType="separate"/>
      </w:r>
      <w:r w:rsidR="00AF7753" w:rsidRPr="00AF7753">
        <w:rPr>
          <w:noProof/>
          <w:vertAlign w:val="superscript"/>
        </w:rPr>
        <w:t>20</w:t>
      </w:r>
      <w:r w:rsidR="00285F3B">
        <w:fldChar w:fldCharType="end"/>
      </w:r>
      <w:r w:rsidR="00E76D94">
        <w:t>)</w:t>
      </w:r>
      <w:r w:rsidRPr="00FD5256">
        <w:t xml:space="preserve">, while other analyses were carried out using IBM SPSS version </w:t>
      </w:r>
      <w:r w:rsidR="00BB0DD1">
        <w:t xml:space="preserve">24 </w:t>
      </w:r>
      <w:r w:rsidRPr="00FD5256">
        <w:t>(Armonk, NK).</w:t>
      </w:r>
      <w:r w:rsidR="005A7C43">
        <w:t xml:space="preserve"> </w:t>
      </w:r>
    </w:p>
    <w:p w14:paraId="787D45B5" w14:textId="71889902" w:rsidR="002F3A14" w:rsidRDefault="002F3A14" w:rsidP="00DF29AA">
      <w:pPr>
        <w:pStyle w:val="Heading1"/>
      </w:pPr>
      <w:r w:rsidRPr="00DF29AA">
        <w:t>Results</w:t>
      </w:r>
    </w:p>
    <w:p w14:paraId="2062D5CB" w14:textId="0FE09C93" w:rsidR="00CA5F8C" w:rsidRDefault="00CA5F8C" w:rsidP="00CA5F8C">
      <w:pPr>
        <w:pStyle w:val="Heading2"/>
      </w:pPr>
      <w:r>
        <w:t xml:space="preserve">Study </w:t>
      </w:r>
      <w:r w:rsidR="00716A77">
        <w:t>p</w:t>
      </w:r>
      <w:r>
        <w:t>articipants</w:t>
      </w:r>
    </w:p>
    <w:p w14:paraId="7504BA91" w14:textId="37090D2E" w:rsidR="00985D1A" w:rsidRDefault="00920516" w:rsidP="009E309C">
      <w:pPr>
        <w:ind w:firstLine="720"/>
      </w:pPr>
      <w:r w:rsidRPr="00920516">
        <w:t>Of</w:t>
      </w:r>
      <w:r w:rsidR="00FD5256" w:rsidRPr="00920516">
        <w:t xml:space="preserve"> the 1237 GUSTO </w:t>
      </w:r>
      <w:r w:rsidR="00417BCF">
        <w:t>mothers recruited</w:t>
      </w:r>
      <w:r w:rsidR="00FD5256" w:rsidRPr="00920516">
        <w:t xml:space="preserve">, </w:t>
      </w:r>
      <w:r w:rsidRPr="00920516">
        <w:t xml:space="preserve">1152 </w:t>
      </w:r>
      <w:r w:rsidR="001A200B">
        <w:t>children</w:t>
      </w:r>
      <w:r w:rsidR="001A200B" w:rsidRPr="00920516">
        <w:t xml:space="preserve"> </w:t>
      </w:r>
      <w:r w:rsidR="00417BCF">
        <w:t xml:space="preserve">conceived naturally </w:t>
      </w:r>
      <w:r w:rsidRPr="00920516">
        <w:t>were included in the analysis.</w:t>
      </w:r>
      <w:r w:rsidR="00FD5256" w:rsidRPr="00920516">
        <w:t xml:space="preserve"> </w:t>
      </w:r>
      <w:r w:rsidR="00E17A5A">
        <w:t xml:space="preserve">The </w:t>
      </w:r>
      <w:r w:rsidR="00594EE4">
        <w:t xml:space="preserve">point </w:t>
      </w:r>
      <w:r w:rsidR="00E17A5A">
        <w:t>prevalence of AD</w:t>
      </w:r>
      <w:r w:rsidR="00AF7F70">
        <w:t xml:space="preserve"> steadily </w:t>
      </w:r>
      <w:r w:rsidR="006823D5">
        <w:t xml:space="preserve">increased </w:t>
      </w:r>
      <w:r w:rsidR="00AF7F70">
        <w:t xml:space="preserve">from 3.7% at 3 months to 9.3% at 12 months. Thereafter, </w:t>
      </w:r>
      <w:r w:rsidR="00594EE4">
        <w:t>the prevalence</w:t>
      </w:r>
      <w:r w:rsidR="00F87446">
        <w:t xml:space="preserve"> at each time-point</w:t>
      </w:r>
      <w:r w:rsidR="00AF7F70">
        <w:t xml:space="preserve"> </w:t>
      </w:r>
      <w:r w:rsidR="006823D5">
        <w:t xml:space="preserve">fluctuated </w:t>
      </w:r>
      <w:r w:rsidR="00AF7F70">
        <w:t>from 8.7%</w:t>
      </w:r>
      <w:r w:rsidR="006823D5">
        <w:t xml:space="preserve"> at 15 months</w:t>
      </w:r>
      <w:r w:rsidR="00AF7F70">
        <w:t xml:space="preserve"> to 7.3% at </w:t>
      </w:r>
      <w:r w:rsidR="00D065CA">
        <w:t>8 years</w:t>
      </w:r>
      <w:r w:rsidR="00AF7F70">
        <w:t xml:space="preserve"> (12.5% at 18 months, 8.3% at 24 months, 15.1% at </w:t>
      </w:r>
      <w:r w:rsidR="003E7009">
        <w:t>3 years</w:t>
      </w:r>
      <w:r w:rsidR="00AF7F70">
        <w:t xml:space="preserve">, 8.3% at </w:t>
      </w:r>
      <w:r w:rsidR="003E7009">
        <w:t>4 years</w:t>
      </w:r>
      <w:r w:rsidR="00AF7F70">
        <w:t xml:space="preserve">, 4.8% at </w:t>
      </w:r>
      <w:r w:rsidR="003E7009">
        <w:t>5 years</w:t>
      </w:r>
      <w:r w:rsidR="00AF7F70">
        <w:t>,</w:t>
      </w:r>
      <w:r w:rsidR="00E17A5A">
        <w:t xml:space="preserve"> </w:t>
      </w:r>
      <w:r w:rsidR="00AF7F70">
        <w:t xml:space="preserve">6.8% at </w:t>
      </w:r>
      <w:r w:rsidR="00D065CA">
        <w:t>6 years</w:t>
      </w:r>
      <w:r w:rsidR="00AF7F70">
        <w:t xml:space="preserve"> and 5.2% at </w:t>
      </w:r>
      <w:r w:rsidR="00D065CA">
        <w:t>7 years</w:t>
      </w:r>
      <w:r w:rsidR="00AF7F70">
        <w:t>)</w:t>
      </w:r>
      <w:r w:rsidR="00127935">
        <w:t>, with</w:t>
      </w:r>
      <w:r w:rsidR="00AB058F" w:rsidRPr="00127935">
        <w:t xml:space="preserve"> </w:t>
      </w:r>
      <w:r w:rsidR="00127935">
        <w:t>22.8% of our study population having AD at any time-point</w:t>
      </w:r>
      <w:r w:rsidR="00AB058F" w:rsidRPr="00127935">
        <w:t xml:space="preserve"> (</w:t>
      </w:r>
      <w:r w:rsidR="00127935">
        <w:t>n=258/1152</w:t>
      </w:r>
      <w:r w:rsidR="00AB058F" w:rsidRPr="00127935">
        <w:t>)</w:t>
      </w:r>
      <w:r w:rsidR="00127935">
        <w:t>.</w:t>
      </w:r>
      <w:r w:rsidR="00E17A5A">
        <w:t xml:space="preserve"> </w:t>
      </w:r>
      <w:r w:rsidR="00985D1A">
        <w:t>Figure 1 shows the flow diagram of participants with AD at each timepoint.</w:t>
      </w:r>
      <w:r w:rsidR="004F015C">
        <w:t xml:space="preserve"> Complete data at all time points were available on 448 children</w:t>
      </w:r>
      <w:r w:rsidR="009C5961">
        <w:t xml:space="preserve"> and their trajectories shown in </w:t>
      </w:r>
      <w:r w:rsidR="003414D9">
        <w:t xml:space="preserve">Figures </w:t>
      </w:r>
      <w:r w:rsidR="00BF10B9">
        <w:t>S</w:t>
      </w:r>
      <w:r w:rsidR="003414D9">
        <w:t xml:space="preserve">1 and </w:t>
      </w:r>
      <w:r w:rsidR="00BF10B9">
        <w:t>S</w:t>
      </w:r>
      <w:r w:rsidR="003414D9">
        <w:t xml:space="preserve">2 of </w:t>
      </w:r>
      <w:r w:rsidR="009C5961">
        <w:t>Supporting Information</w:t>
      </w:r>
      <w:r w:rsidR="003414D9">
        <w:t>.</w:t>
      </w:r>
    </w:p>
    <w:p w14:paraId="009C9C45" w14:textId="75AEBFFE" w:rsidR="0049773B" w:rsidRDefault="00397ED6" w:rsidP="009E309C">
      <w:pPr>
        <w:ind w:firstLine="720"/>
      </w:pPr>
      <w:r>
        <w:t xml:space="preserve">Three </w:t>
      </w:r>
      <w:r w:rsidR="008E2584">
        <w:t xml:space="preserve">AD trajectories were identified – </w:t>
      </w:r>
      <w:r w:rsidR="00C51FE1">
        <w:t xml:space="preserve">which we termed </w:t>
      </w:r>
      <w:r w:rsidR="008E2584">
        <w:t>early onset transient (EOT</w:t>
      </w:r>
      <w:r w:rsidR="0013600A">
        <w:t>; n=73, 6.3%</w:t>
      </w:r>
      <w:r w:rsidR="008E2584">
        <w:t>), early onset persistent (EOP</w:t>
      </w:r>
      <w:r w:rsidR="0013600A">
        <w:t>; n=24, 2.1%</w:t>
      </w:r>
      <w:r w:rsidR="008E2584">
        <w:t>) and late onset persistent (LOP</w:t>
      </w:r>
      <w:r w:rsidR="0013600A">
        <w:t>; n=73, 6.3%</w:t>
      </w:r>
      <w:r w:rsidR="008E2584">
        <w:t>)</w:t>
      </w:r>
      <w:r w:rsidR="0049773B">
        <w:t xml:space="preserve"> </w:t>
      </w:r>
      <w:r w:rsidR="005B0331">
        <w:t xml:space="preserve">based on the </w:t>
      </w:r>
      <w:r w:rsidR="009D5A2F">
        <w:t xml:space="preserve">trajectory </w:t>
      </w:r>
      <w:r w:rsidR="005B0331">
        <w:t xml:space="preserve">patterns </w:t>
      </w:r>
      <w:r w:rsidR="009D5A2F">
        <w:t>over time</w:t>
      </w:r>
      <w:r w:rsidR="005B0331">
        <w:t xml:space="preserve"> </w:t>
      </w:r>
      <w:r w:rsidR="0049773B">
        <w:t xml:space="preserve">(Figure </w:t>
      </w:r>
      <w:r w:rsidR="000B6C7D">
        <w:t>2</w:t>
      </w:r>
      <w:r w:rsidR="0049773B">
        <w:t>)</w:t>
      </w:r>
      <w:r w:rsidR="008E2584">
        <w:t>.</w:t>
      </w:r>
      <w:r w:rsidR="0049773B">
        <w:t xml:space="preserve"> </w:t>
      </w:r>
      <w:r w:rsidR="00330272">
        <w:t>The group of c</w:t>
      </w:r>
      <w:r w:rsidR="00A15B76">
        <w:t xml:space="preserve">hildren with low calculated probability of AD throughout all the time-points were designated </w:t>
      </w:r>
      <w:r w:rsidR="00390E62">
        <w:t xml:space="preserve">as </w:t>
      </w:r>
      <w:r w:rsidR="00A15B76">
        <w:t>the reference group</w:t>
      </w:r>
      <w:r w:rsidR="008137D8">
        <w:t xml:space="preserve"> (n=</w:t>
      </w:r>
      <w:r w:rsidR="008137D8" w:rsidRPr="008137D8">
        <w:t>982</w:t>
      </w:r>
      <w:r w:rsidR="00E0390B">
        <w:t>,</w:t>
      </w:r>
      <w:r w:rsidR="00466BD5">
        <w:t xml:space="preserve"> 85.2%</w:t>
      </w:r>
      <w:r w:rsidR="008137D8" w:rsidRPr="008137D8">
        <w:t>)</w:t>
      </w:r>
      <w:r w:rsidR="00A15B76">
        <w:t xml:space="preserve">. </w:t>
      </w:r>
      <w:r w:rsidR="0049773B">
        <w:t>The demographics of participants in each cluster are also provided in Table 1.</w:t>
      </w:r>
    </w:p>
    <w:p w14:paraId="58E0098B" w14:textId="26A3A418" w:rsidR="0049773B" w:rsidRDefault="0049773B" w:rsidP="00915441">
      <w:pPr>
        <w:pStyle w:val="Heading2"/>
      </w:pPr>
      <w:r>
        <w:t>Early onset transient</w:t>
      </w:r>
      <w:r w:rsidR="00915441">
        <w:t xml:space="preserve"> </w:t>
      </w:r>
      <w:r w:rsidR="006E0406">
        <w:t xml:space="preserve">(EOT) </w:t>
      </w:r>
      <w:r w:rsidR="00915441">
        <w:t>AD</w:t>
      </w:r>
    </w:p>
    <w:p w14:paraId="12558EFA" w14:textId="714B7214" w:rsidR="00B315B4" w:rsidRDefault="00BA7AB8" w:rsidP="00BB0DB3">
      <w:pPr>
        <w:ind w:firstLine="720"/>
      </w:pPr>
      <w:r>
        <w:t>This trajectory (</w:t>
      </w:r>
      <w:r w:rsidR="00F744B8">
        <w:t xml:space="preserve">n=73, </w:t>
      </w:r>
      <w:r w:rsidR="004B63C4">
        <w:t>6.3%</w:t>
      </w:r>
      <w:r w:rsidR="00F744B8">
        <w:t>)</w:t>
      </w:r>
      <w:r w:rsidR="004B63C4">
        <w:t xml:space="preserve"> </w:t>
      </w:r>
      <w:r w:rsidR="00A8435C">
        <w:t xml:space="preserve">was </w:t>
      </w:r>
      <w:r w:rsidR="004D6EBD">
        <w:t xml:space="preserve">characterized by a sharp increase in </w:t>
      </w:r>
      <w:r w:rsidR="00B92991">
        <w:t xml:space="preserve">the probability of </w:t>
      </w:r>
      <w:r w:rsidR="004D6EBD">
        <w:t>AD in the first 12 months of life</w:t>
      </w:r>
      <w:r w:rsidR="00F23219">
        <w:t xml:space="preserve">, </w:t>
      </w:r>
      <w:r w:rsidR="003C263D">
        <w:t>which</w:t>
      </w:r>
      <w:r w:rsidR="00124475">
        <w:t xml:space="preserve"> </w:t>
      </w:r>
      <w:r w:rsidR="00084868">
        <w:t xml:space="preserve">subsequently </w:t>
      </w:r>
      <w:r w:rsidR="00B315B4">
        <w:t xml:space="preserve">decreased </w:t>
      </w:r>
      <w:r w:rsidR="00B24298">
        <w:t xml:space="preserve">until </w:t>
      </w:r>
      <w:r w:rsidR="006869B3">
        <w:t xml:space="preserve">year 8 </w:t>
      </w:r>
      <w:r w:rsidR="00B315B4">
        <w:t xml:space="preserve">(Figure </w:t>
      </w:r>
      <w:r w:rsidR="00F13E63">
        <w:t>2</w:t>
      </w:r>
      <w:r w:rsidR="00B315B4">
        <w:t>).</w:t>
      </w:r>
      <w:r w:rsidR="006C69C6">
        <w:t xml:space="preserve"> </w:t>
      </w:r>
      <w:r w:rsidR="00BA7DAE">
        <w:t>More children in this trajectory were male</w:t>
      </w:r>
      <w:r w:rsidR="00B315B4">
        <w:t xml:space="preserve"> (65.8%), </w:t>
      </w:r>
      <w:r w:rsidR="00401F32">
        <w:t xml:space="preserve">had </w:t>
      </w:r>
      <w:r w:rsidR="00294822">
        <w:t xml:space="preserve">a </w:t>
      </w:r>
      <w:r w:rsidR="004B63C4">
        <w:t>family history of atopy (6</w:t>
      </w:r>
      <w:r w:rsidR="00B315B4">
        <w:t xml:space="preserve">9%) </w:t>
      </w:r>
      <w:r w:rsidR="002116D3">
        <w:t>and owned</w:t>
      </w:r>
      <w:r w:rsidR="00294822">
        <w:t xml:space="preserve"> pets</w:t>
      </w:r>
      <w:r w:rsidR="00B315B4">
        <w:t xml:space="preserve"> in first 12 months of life (14.3%) compared to the reference group (Table 1). </w:t>
      </w:r>
      <w:r w:rsidR="00AB058F">
        <w:t xml:space="preserve">A higher proportion of children in this trajectory had </w:t>
      </w:r>
      <w:r w:rsidR="00B315B4">
        <w:t xml:space="preserve">current </w:t>
      </w:r>
      <w:r w:rsidR="00A727B9">
        <w:t xml:space="preserve">allergic </w:t>
      </w:r>
      <w:r w:rsidR="00B315B4">
        <w:t xml:space="preserve">rhinitis, persistent </w:t>
      </w:r>
      <w:r w:rsidR="005751C7">
        <w:t xml:space="preserve">allergic </w:t>
      </w:r>
      <w:r w:rsidR="00B315B4">
        <w:t xml:space="preserve">rhinitis with or without </w:t>
      </w:r>
      <w:r w:rsidR="00EC689F">
        <w:t>sensitization</w:t>
      </w:r>
      <w:r w:rsidR="00B315B4">
        <w:t xml:space="preserve">, current wheezing with or without </w:t>
      </w:r>
      <w:r w:rsidR="00EC689F">
        <w:t>sensitization</w:t>
      </w:r>
      <w:r w:rsidR="00B315B4">
        <w:t xml:space="preserve"> and any allergen </w:t>
      </w:r>
      <w:r w:rsidR="00EC689F">
        <w:t>sensitization</w:t>
      </w:r>
      <w:r w:rsidR="00B315B4">
        <w:t xml:space="preserve"> </w:t>
      </w:r>
      <w:r w:rsidR="0026441C">
        <w:t xml:space="preserve">compared to the reference group </w:t>
      </w:r>
      <w:r w:rsidR="00B315B4">
        <w:t>(Table 2).</w:t>
      </w:r>
    </w:p>
    <w:p w14:paraId="3056A610" w14:textId="3683BA80" w:rsidR="002116D3" w:rsidRDefault="002116D3" w:rsidP="006869B3">
      <w:pPr>
        <w:ind w:firstLine="720"/>
      </w:pPr>
      <w:r>
        <w:t xml:space="preserve">We also carried out </w:t>
      </w:r>
      <w:r w:rsidR="00BC10AB">
        <w:t>multi</w:t>
      </w:r>
      <w:r w:rsidR="00B36F67">
        <w:t>nomial</w:t>
      </w:r>
      <w:r>
        <w:t xml:space="preserve"> regression analyses on three models. In the first model of prenatal risk factors, </w:t>
      </w:r>
      <w:r w:rsidR="005852C1">
        <w:t>male gender</w:t>
      </w:r>
      <w:r>
        <w:t xml:space="preserve"> [aOR 1.98 (95% CI 1.16-3.39) p=0.012] and a family history of atopy [aOR 1.85 (95% CI 1.08-3.18) p=0.025] were associated with increased odds of EOT AD. Additionally, being of Indian </w:t>
      </w:r>
      <w:r w:rsidR="00B25DF7">
        <w:t>ancestry</w:t>
      </w:r>
      <w:r w:rsidR="008B6EE9">
        <w:t xml:space="preserve"> </w:t>
      </w:r>
      <w:r w:rsidR="009E0445">
        <w:t>was</w:t>
      </w:r>
      <w:r>
        <w:t xml:space="preserve"> protective for EOT AD [aOR 0</w:t>
      </w:r>
      <w:r w:rsidR="001977DC">
        <w:t>.38 (95% CI 0.14-0.98) p=0.046]</w:t>
      </w:r>
      <w:r w:rsidR="00D9027B">
        <w:t xml:space="preserve"> </w:t>
      </w:r>
      <w:r w:rsidR="00D9027B" w:rsidRPr="008617C0">
        <w:t xml:space="preserve">(Figure </w:t>
      </w:r>
      <w:r w:rsidR="00F13E63">
        <w:t>3</w:t>
      </w:r>
      <w:r w:rsidR="00D9027B" w:rsidRPr="008617C0">
        <w:t>)</w:t>
      </w:r>
      <w:r w:rsidR="001977DC" w:rsidRPr="008617C0">
        <w:t>.</w:t>
      </w:r>
    </w:p>
    <w:p w14:paraId="19EBB579" w14:textId="769683A3" w:rsidR="00BA6B6D" w:rsidRDefault="005A6D2F" w:rsidP="00BA6B6D">
      <w:pPr>
        <w:ind w:firstLine="720"/>
      </w:pPr>
      <w:r>
        <w:t xml:space="preserve">EOT AD was </w:t>
      </w:r>
      <w:r w:rsidR="005128DD">
        <w:t xml:space="preserve">also </w:t>
      </w:r>
      <w:r>
        <w:t xml:space="preserve">associated with </w:t>
      </w:r>
      <w:r w:rsidR="00851DFD">
        <w:t xml:space="preserve">HDM </w:t>
      </w:r>
      <w:r w:rsidR="00EC689F">
        <w:t>sensitization</w:t>
      </w:r>
      <w:r w:rsidR="00851DFD">
        <w:t xml:space="preserve"> at </w:t>
      </w:r>
      <w:r w:rsidR="00D065CA">
        <w:t>3 years</w:t>
      </w:r>
      <w:r w:rsidR="000D5581">
        <w:t xml:space="preserve"> and </w:t>
      </w:r>
      <w:r w:rsidR="00851DFD">
        <w:t xml:space="preserve">wheezing at </w:t>
      </w:r>
      <w:r w:rsidR="000D5581">
        <w:t>several time-points</w:t>
      </w:r>
      <w:r w:rsidR="00E85AAF">
        <w:t xml:space="preserve"> </w:t>
      </w:r>
      <w:r w:rsidR="00721505">
        <w:t>(Table 3)</w:t>
      </w:r>
      <w:r w:rsidR="00103F2B">
        <w:t>.</w:t>
      </w:r>
      <w:r w:rsidR="00FD51D7">
        <w:t xml:space="preserve"> </w:t>
      </w:r>
      <w:r w:rsidR="00580892">
        <w:t xml:space="preserve">Of note, this trajectory was not associated with </w:t>
      </w:r>
      <w:r w:rsidR="00694326">
        <w:t xml:space="preserve">any </w:t>
      </w:r>
      <w:r w:rsidR="00580892">
        <w:t xml:space="preserve">risk of food </w:t>
      </w:r>
      <w:r w:rsidR="00EC689F">
        <w:t>sensitization</w:t>
      </w:r>
      <w:r w:rsidR="00580892">
        <w:t xml:space="preserve"> or rhinitis</w:t>
      </w:r>
      <w:r w:rsidR="001D29A7">
        <w:t xml:space="preserve">. </w:t>
      </w:r>
    </w:p>
    <w:p w14:paraId="25DB001D" w14:textId="710C9439" w:rsidR="0049773B" w:rsidRDefault="0049773B" w:rsidP="00915441">
      <w:pPr>
        <w:pStyle w:val="Heading2"/>
      </w:pPr>
      <w:r>
        <w:t>Early onset persistent</w:t>
      </w:r>
      <w:r w:rsidR="00915441">
        <w:t xml:space="preserve"> </w:t>
      </w:r>
      <w:r w:rsidR="00AE7980">
        <w:t xml:space="preserve">(EOP) </w:t>
      </w:r>
      <w:r w:rsidR="00915441">
        <w:t>AD</w:t>
      </w:r>
    </w:p>
    <w:p w14:paraId="3DE0E12E" w14:textId="0744EB78" w:rsidR="00B315B4" w:rsidRDefault="006869B3" w:rsidP="006869B3">
      <w:pPr>
        <w:ind w:firstLine="720"/>
      </w:pPr>
      <w:r>
        <w:t xml:space="preserve">The EOP AD trajectory </w:t>
      </w:r>
      <w:r w:rsidR="00634A20">
        <w:t xml:space="preserve">(n=24, 2.1%) </w:t>
      </w:r>
      <w:r w:rsidR="00BF32D4">
        <w:t xml:space="preserve">was </w:t>
      </w:r>
      <w:r>
        <w:t xml:space="preserve">marked by a steady increase in </w:t>
      </w:r>
      <w:r w:rsidR="00875825">
        <w:t xml:space="preserve">the </w:t>
      </w:r>
      <w:r>
        <w:t xml:space="preserve">probability of AD from month 3 to month 18 </w:t>
      </w:r>
      <w:r w:rsidR="0042164A">
        <w:t>and remained high</w:t>
      </w:r>
      <w:r>
        <w:t xml:space="preserve"> up till year 8</w:t>
      </w:r>
      <w:r w:rsidR="00721505">
        <w:t xml:space="preserve"> (Figure </w:t>
      </w:r>
      <w:r w:rsidR="00F13E63">
        <w:t>2</w:t>
      </w:r>
      <w:r w:rsidR="00721505">
        <w:t>)</w:t>
      </w:r>
      <w:r>
        <w:t>.</w:t>
      </w:r>
      <w:r w:rsidR="00721505">
        <w:t xml:space="preserve">  </w:t>
      </w:r>
      <w:r w:rsidR="004B63C4">
        <w:t xml:space="preserve">More children </w:t>
      </w:r>
      <w:r w:rsidR="00605ADA">
        <w:t xml:space="preserve">in this trajectory were </w:t>
      </w:r>
      <w:r w:rsidR="004B63C4">
        <w:t xml:space="preserve">from households earning &gt; </w:t>
      </w:r>
      <w:r w:rsidR="00BC7963">
        <w:t>$</w:t>
      </w:r>
      <w:r w:rsidR="00B315B4">
        <w:t>4000 USD</w:t>
      </w:r>
      <w:r w:rsidR="00DE09DB">
        <w:t xml:space="preserve"> </w:t>
      </w:r>
      <w:r w:rsidR="00B315B4">
        <w:t>(</w:t>
      </w:r>
      <w:r w:rsidR="004B63C4">
        <w:t>47.8</w:t>
      </w:r>
      <w:r w:rsidR="00B315B4">
        <w:t>%) compa</w:t>
      </w:r>
      <w:r w:rsidR="00910384">
        <w:t>red to the reference group (25.4</w:t>
      </w:r>
      <w:r w:rsidR="00B315B4">
        <w:t>%)</w:t>
      </w:r>
      <w:r w:rsidR="00DE09DB">
        <w:t xml:space="preserve"> (Table 1)</w:t>
      </w:r>
      <w:r w:rsidR="00B315B4">
        <w:t>.</w:t>
      </w:r>
      <w:r w:rsidR="00DE09DB">
        <w:t xml:space="preserve"> </w:t>
      </w:r>
    </w:p>
    <w:p w14:paraId="0078352B" w14:textId="7A0A19C1" w:rsidR="002116D3" w:rsidRPr="00F42B9F" w:rsidRDefault="00BD4CD1" w:rsidP="00721505">
      <w:pPr>
        <w:ind w:firstLine="720"/>
      </w:pPr>
      <w:r>
        <w:t>Antenatal and intrapartum antibiotic use</w:t>
      </w:r>
      <w:r w:rsidR="002B131B">
        <w:t xml:space="preserve"> [aOR 2.71 (95% CI 1.12-6.58) p=0.027]</w:t>
      </w:r>
      <w:r w:rsidR="002116D3">
        <w:t xml:space="preserve"> </w:t>
      </w:r>
      <w:r w:rsidR="002B131B">
        <w:t>and breastfeeding were</w:t>
      </w:r>
      <w:r w:rsidR="002116D3">
        <w:t xml:space="preserve"> associated with increased odds of EOP AD</w:t>
      </w:r>
      <w:r w:rsidR="002B131B">
        <w:t xml:space="preserve"> [aOR 5.14 (95% CI 1.04-25.4) p=0.045] </w:t>
      </w:r>
      <w:r w:rsidR="00721505">
        <w:t xml:space="preserve">(Figure </w:t>
      </w:r>
      <w:r w:rsidR="00F13E63">
        <w:t>3</w:t>
      </w:r>
      <w:r w:rsidR="00721505">
        <w:t>)</w:t>
      </w:r>
      <w:r w:rsidR="002116D3">
        <w:t xml:space="preserve">. </w:t>
      </w:r>
      <w:r w:rsidR="005128DD">
        <w:t xml:space="preserve"> </w:t>
      </w:r>
    </w:p>
    <w:p w14:paraId="013AC9CF" w14:textId="20736A1A" w:rsidR="00721505" w:rsidRDefault="00FE77FA" w:rsidP="00721505">
      <w:pPr>
        <w:ind w:firstLine="720"/>
      </w:pPr>
      <w:r>
        <w:t>EOP AD was</w:t>
      </w:r>
      <w:r w:rsidR="00C929E6">
        <w:t xml:space="preserve"> the only AD phenotype </w:t>
      </w:r>
      <w:r>
        <w:t>associated with</w:t>
      </w:r>
      <w:r w:rsidR="00BA6B6D">
        <w:t xml:space="preserve"> </w:t>
      </w:r>
      <w:r w:rsidR="00763387">
        <w:t xml:space="preserve">food </w:t>
      </w:r>
      <w:r w:rsidR="00EC689F">
        <w:t>sensitization</w:t>
      </w:r>
      <w:r w:rsidR="00AE109E">
        <w:t xml:space="preserve">. Apart from </w:t>
      </w:r>
      <w:r w:rsidR="00BA6B6D">
        <w:t xml:space="preserve">current wheezing </w:t>
      </w:r>
      <w:r w:rsidR="00910384">
        <w:t>at 8 years</w:t>
      </w:r>
      <w:r w:rsidR="00706042">
        <w:t xml:space="preserve">, </w:t>
      </w:r>
      <w:r w:rsidR="00AE109E">
        <w:t>there were no associations</w:t>
      </w:r>
      <w:r w:rsidR="00A8424E">
        <w:t xml:space="preserve"> with</w:t>
      </w:r>
      <w:r w:rsidR="00706042">
        <w:t xml:space="preserve"> </w:t>
      </w:r>
      <w:r w:rsidR="00AE109E">
        <w:t xml:space="preserve">any </w:t>
      </w:r>
      <w:r w:rsidR="00706042">
        <w:t>other comorbidities</w:t>
      </w:r>
      <w:r w:rsidR="004025B4">
        <w:t xml:space="preserve"> (Table 3)</w:t>
      </w:r>
      <w:r w:rsidR="00763387">
        <w:t>.</w:t>
      </w:r>
      <w:r w:rsidR="00FE3878">
        <w:t xml:space="preserve"> Food allergy prevalence </w:t>
      </w:r>
      <w:r w:rsidR="005F0FA1">
        <w:t>is known to be</w:t>
      </w:r>
      <w:r w:rsidR="00FE3878">
        <w:t xml:space="preserve"> very low in the GUSTO cohort,</w:t>
      </w:r>
      <w:r w:rsidR="009E7697">
        <w:fldChar w:fldCharType="begin">
          <w:fldData xml:space="preserve">PEVuZE5vdGU+PENpdGU+PEF1dGhvcj5UaGFtPC9BdXRob3I+PFllYXI+MjAxODwvWWVhcj48UmVj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0RlcGFydG1lbnQgb2YgUGFlZGlhdHJpY3Ms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</w:fldData>
        </w:fldChar>
      </w:r>
      <w:r w:rsidR="00AF7753">
        <w:instrText xml:space="preserve"> ADDIN EN.CITE </w:instrText>
      </w:r>
      <w:r w:rsidR="00AF7753">
        <w:fldChar w:fldCharType="begin">
          <w:fldData xml:space="preserve">PEVuZE5vdGU+PENpdGU+PEF1dGhvcj5UaGFtPC9BdXRob3I+PFllYXI+MjAxODwvWWVhcj48UmVj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</w:fldData>
        </w:fldChar>
      </w:r>
      <w:r w:rsidR="00AF7753">
        <w:instrText xml:space="preserve"> ADDIN EN.CITE.DATA </w:instrText>
      </w:r>
      <w:r w:rsidR="00AF7753">
        <w:fldChar w:fldCharType="end"/>
      </w:r>
      <w:r w:rsidR="009E7697">
        <w:fldChar w:fldCharType="separate"/>
      </w:r>
      <w:r w:rsidR="00AF7753" w:rsidRPr="00AF7753">
        <w:rPr>
          <w:noProof/>
          <w:vertAlign w:val="superscript"/>
        </w:rPr>
        <w:t>21</w:t>
      </w:r>
      <w:r w:rsidR="009E7697">
        <w:fldChar w:fldCharType="end"/>
      </w:r>
      <w:r w:rsidR="00FE3878">
        <w:t xml:space="preserve"> thus inclusion of food allergy outcomes in the multi</w:t>
      </w:r>
      <w:r w:rsidR="00B36F67">
        <w:t>nomial</w:t>
      </w:r>
      <w:r w:rsidR="00FE3878">
        <w:t xml:space="preserve"> analyses was not possible. </w:t>
      </w:r>
      <w:r w:rsidR="00580C9E">
        <w:t>Of note, the</w:t>
      </w:r>
      <w:r w:rsidR="005270E9">
        <w:t xml:space="preserve"> use of topical steroids, as a proxy of eczema severity, was the highest in this group compared to other trajectories (55.6% at 18 months, 40.9% at </w:t>
      </w:r>
      <w:r w:rsidR="00D065CA">
        <w:t>5 years</w:t>
      </w:r>
      <w:r w:rsidR="005270E9">
        <w:t xml:space="preserve"> and 38.1% at 8 years).</w:t>
      </w:r>
    </w:p>
    <w:p w14:paraId="5DA015D3" w14:textId="1B3489BC" w:rsidR="0049773B" w:rsidRDefault="0049773B" w:rsidP="00915441">
      <w:pPr>
        <w:pStyle w:val="Heading2"/>
      </w:pPr>
      <w:r>
        <w:t>Late onset persistent</w:t>
      </w:r>
      <w:r w:rsidR="00915441">
        <w:t xml:space="preserve"> </w:t>
      </w:r>
      <w:r w:rsidR="00AB5FE0">
        <w:t xml:space="preserve">(LOP) </w:t>
      </w:r>
      <w:r w:rsidR="00915441">
        <w:t>AD</w:t>
      </w:r>
    </w:p>
    <w:p w14:paraId="116977D6" w14:textId="3005FA9C" w:rsidR="00B315B4" w:rsidRDefault="00910384" w:rsidP="006869B3">
      <w:pPr>
        <w:ind w:firstLine="720"/>
      </w:pPr>
      <w:r>
        <w:t>In this trajectory</w:t>
      </w:r>
      <w:r w:rsidR="00381A73">
        <w:t xml:space="preserve"> (n=73, 6.3%)</w:t>
      </w:r>
      <w:r>
        <w:t>, t</w:t>
      </w:r>
      <w:r w:rsidR="000329A9">
        <w:t xml:space="preserve">he probability of AD was lowest among the </w:t>
      </w:r>
      <w:r>
        <w:t>three</w:t>
      </w:r>
      <w:r w:rsidR="000329A9">
        <w:t xml:space="preserve"> AD trajectories in the first year of life</w:t>
      </w:r>
      <w:r w:rsidR="00FB2253">
        <w:t>;</w:t>
      </w:r>
      <w:r w:rsidR="006C6DBD">
        <w:t xml:space="preserve"> </w:t>
      </w:r>
      <w:r w:rsidR="000329A9">
        <w:t xml:space="preserve">increased </w:t>
      </w:r>
      <w:r w:rsidR="00BA56DD">
        <w:t>only</w:t>
      </w:r>
      <w:r w:rsidR="00046272">
        <w:t xml:space="preserve"> after the 15-month time-point</w:t>
      </w:r>
      <w:r w:rsidR="00FB3369">
        <w:t xml:space="preserve"> </w:t>
      </w:r>
      <w:r w:rsidR="00452303">
        <w:t>and peaked at</w:t>
      </w:r>
      <w:r w:rsidR="006869B3">
        <w:t xml:space="preserve"> </w:t>
      </w:r>
      <w:r w:rsidR="00D065CA">
        <w:t>3 years</w:t>
      </w:r>
      <w:r w:rsidR="006869B3">
        <w:t xml:space="preserve"> before </w:t>
      </w:r>
      <w:r w:rsidR="008B2E17">
        <w:t xml:space="preserve">stabilizing </w:t>
      </w:r>
      <w:r w:rsidR="006869B3">
        <w:t>thereafter up till year 8</w:t>
      </w:r>
      <w:r w:rsidR="008B2E17">
        <w:t>, but remained lower than the EOP trajectory</w:t>
      </w:r>
      <w:r w:rsidR="00DE09DB">
        <w:t xml:space="preserve"> (Figure </w:t>
      </w:r>
      <w:r w:rsidR="00F13E63">
        <w:t>2</w:t>
      </w:r>
      <w:r w:rsidR="00DE09DB">
        <w:t>)</w:t>
      </w:r>
      <w:r w:rsidR="006869B3">
        <w:t xml:space="preserve">. </w:t>
      </w:r>
      <w:r w:rsidR="00FB4A57">
        <w:t>T</w:t>
      </w:r>
      <w:r w:rsidR="00831AE6">
        <w:t>he</w:t>
      </w:r>
      <w:r w:rsidR="00FB4A57">
        <w:t xml:space="preserve"> </w:t>
      </w:r>
      <w:r w:rsidR="006869B3">
        <w:t>m</w:t>
      </w:r>
      <w:r w:rsidR="00B315B4">
        <w:t xml:space="preserve">ajority of the children with LOP AD </w:t>
      </w:r>
      <w:r w:rsidR="00294254">
        <w:t xml:space="preserve">were </w:t>
      </w:r>
      <w:r w:rsidR="00B315B4">
        <w:t xml:space="preserve">from </w:t>
      </w:r>
      <w:r w:rsidR="00975E78">
        <w:t xml:space="preserve">atopic </w:t>
      </w:r>
      <w:r w:rsidR="00B315B4">
        <w:t xml:space="preserve">families (72.1%) </w:t>
      </w:r>
      <w:r w:rsidR="00DE09DB">
        <w:t>(Table 1</w:t>
      </w:r>
      <w:r w:rsidR="00F116AF">
        <w:t>)</w:t>
      </w:r>
      <w:r w:rsidR="004763C9">
        <w:t>. Frequencies of the various comorbidities observed in this trajectory are presented in Table 2.</w:t>
      </w:r>
    </w:p>
    <w:p w14:paraId="6DDE5B05" w14:textId="53AA997F" w:rsidR="00DF29AA" w:rsidRDefault="0090302C" w:rsidP="003745E4">
      <w:pPr>
        <w:ind w:firstLine="720"/>
      </w:pPr>
      <w:r>
        <w:t>In multi</w:t>
      </w:r>
      <w:r w:rsidR="00B36F67">
        <w:t>nomial</w:t>
      </w:r>
      <w:r>
        <w:t xml:space="preserve"> analyses, f</w:t>
      </w:r>
      <w:r w:rsidR="002116D3">
        <w:t>ami</w:t>
      </w:r>
      <w:r w:rsidR="00910384">
        <w:t xml:space="preserve">ly history of atopy was </w:t>
      </w:r>
      <w:r w:rsidR="002116D3">
        <w:t>associated with increased odds of LOP AD [aOR 2.56 (95% CI 1.45-4.52) p=0.001]</w:t>
      </w:r>
      <w:r w:rsidR="002B131B">
        <w:t xml:space="preserve"> while </w:t>
      </w:r>
      <w:r w:rsidR="00392B5A">
        <w:t>breastfeeding</w:t>
      </w:r>
      <w:r w:rsidR="002B131B">
        <w:t xml:space="preserve"> was associated with reduced odds of LOP AD [aOR 0.21 (95% CI 0.04-0.97) p=0.046]</w:t>
      </w:r>
      <w:r w:rsidR="00A767B5">
        <w:t xml:space="preserve"> (Figure 3). </w:t>
      </w:r>
      <w:r w:rsidR="00910384">
        <w:t xml:space="preserve"> </w:t>
      </w:r>
      <w:r w:rsidR="00BA6B6D">
        <w:t>LOP AD was</w:t>
      </w:r>
      <w:r w:rsidR="00910384">
        <w:t xml:space="preserve"> also</w:t>
      </w:r>
      <w:r w:rsidR="00BA6B6D">
        <w:t xml:space="preserve"> associated with increased odds of </w:t>
      </w:r>
      <w:r w:rsidR="0057137C">
        <w:t>almost all</w:t>
      </w:r>
      <w:r w:rsidR="00BA6B6D">
        <w:t xml:space="preserve"> </w:t>
      </w:r>
      <w:r w:rsidR="00095A4E">
        <w:t xml:space="preserve">of the </w:t>
      </w:r>
      <w:r w:rsidR="00BA6B6D">
        <w:t>comorbidities assessed at 8 years</w:t>
      </w:r>
      <w:r w:rsidR="00EC6C1D">
        <w:t xml:space="preserve"> </w:t>
      </w:r>
      <w:r w:rsidR="00B73A1D">
        <w:t xml:space="preserve">as well as HDM </w:t>
      </w:r>
      <w:r w:rsidR="00EC689F">
        <w:t>sensitization</w:t>
      </w:r>
      <w:r w:rsidR="00B73A1D">
        <w:t xml:space="preserve"> at </w:t>
      </w:r>
      <w:r w:rsidR="00D065CA">
        <w:t>3 years</w:t>
      </w:r>
      <w:r w:rsidR="00B73A1D">
        <w:t xml:space="preserve"> and </w:t>
      </w:r>
      <w:r w:rsidR="00D065CA">
        <w:t>5 years</w:t>
      </w:r>
      <w:r w:rsidR="00C0593D">
        <w:t>,</w:t>
      </w:r>
      <w:r w:rsidR="00B73A1D">
        <w:t xml:space="preserve"> and wheezing at </w:t>
      </w:r>
      <w:r w:rsidR="00D065CA">
        <w:t>3 years</w:t>
      </w:r>
      <w:r w:rsidR="00E23420" w:rsidRPr="00E23420">
        <w:t xml:space="preserve"> </w:t>
      </w:r>
      <w:r w:rsidR="00E23420">
        <w:t>(Table 3)</w:t>
      </w:r>
      <w:r w:rsidR="00C75E8E">
        <w:t>.</w:t>
      </w:r>
      <w:r w:rsidR="00E23420">
        <w:t xml:space="preserve"> </w:t>
      </w:r>
      <w:r w:rsidR="00DF29AA">
        <w:br w:type="page"/>
      </w:r>
    </w:p>
    <w:p w14:paraId="7FDB0A8E" w14:textId="2159EFD9" w:rsidR="005D4A08" w:rsidRDefault="005D4A08" w:rsidP="005D4A08">
      <w:pPr>
        <w:pStyle w:val="Heading2"/>
      </w:pPr>
      <w:bookmarkStart w:id="11" w:name="_Hlk71714266"/>
      <w:r>
        <w:t>Sensitivity analyses</w:t>
      </w:r>
    </w:p>
    <w:p w14:paraId="2642FE14" w14:textId="7B59F63D" w:rsidR="00753EBC" w:rsidRDefault="00753EBC" w:rsidP="00F13E63">
      <w:pPr>
        <w:ind w:firstLine="720"/>
      </w:pPr>
      <w:bookmarkStart w:id="12" w:name="_Hlk72407089"/>
      <w:bookmarkStart w:id="13" w:name="_Hlk73531574"/>
      <w:r>
        <w:t>To demonstrate reproducibility and robustness of our results, we performed sensitivity analyses based on a different definition of AD</w:t>
      </w:r>
      <w:r w:rsidR="00716A77">
        <w:t>,</w:t>
      </w:r>
      <w:r>
        <w:t xml:space="preserve"> AD symptoms of itchy rash with topical steroid use, as well as parent reported doctor’s diagnosis in the full cohort. </w:t>
      </w:r>
    </w:p>
    <w:p w14:paraId="731A0B8C" w14:textId="6C14870C" w:rsidR="00753EBC" w:rsidRDefault="00753EBC" w:rsidP="00753EBC">
      <w:r>
        <w:tab/>
        <w:t>The AD trajectories generated from the two sensitivity analyses were similar to the original trajectories (Figure</w:t>
      </w:r>
      <w:r w:rsidR="00BF10B9">
        <w:t>s</w:t>
      </w:r>
      <w:r>
        <w:t xml:space="preserve"> </w:t>
      </w:r>
      <w:r w:rsidR="00BF10B9">
        <w:t>S</w:t>
      </w:r>
      <w:r w:rsidR="007E109A">
        <w:t>3</w:t>
      </w:r>
      <w:r>
        <w:t xml:space="preserve"> and </w:t>
      </w:r>
      <w:r w:rsidR="00BF10B9">
        <w:t>S</w:t>
      </w:r>
      <w:r w:rsidR="007E109A">
        <w:t>4</w:t>
      </w:r>
      <w:r>
        <w:t xml:space="preserve"> in Supporting Information). Risk factors identified in the sensitivity analyses remained the same in both sensitivity analyses. In the multinomial analyses for associations with allergic co-morbidities, both analyses using the definition of a doctor’s diagnosis of AD demonstrated similar findings (Table </w:t>
      </w:r>
      <w:r w:rsidR="00BF10B9">
        <w:t>S</w:t>
      </w:r>
      <w:r>
        <w:t>1 Supporting Information)</w:t>
      </w:r>
      <w:r w:rsidR="00716A77">
        <w:t>,</w:t>
      </w:r>
      <w:r w:rsidR="003414D9">
        <w:t xml:space="preserve"> while t</w:t>
      </w:r>
      <w:r>
        <w:t xml:space="preserve">he analyses using the “itchy rash with steroid use” definition were similar, but not statistically significant for HDM sensitization and current allergic rhinitis in late onset persistent AD (Table </w:t>
      </w:r>
      <w:r w:rsidR="00BF10B9">
        <w:t>S</w:t>
      </w:r>
      <w:r>
        <w:t>2</w:t>
      </w:r>
      <w:r w:rsidR="00A3145E">
        <w:t>,</w:t>
      </w:r>
      <w:r>
        <w:t xml:space="preserve"> Supporting Information).  </w:t>
      </w:r>
    </w:p>
    <w:p w14:paraId="3E9B7860" w14:textId="7C284595" w:rsidR="00D9427F" w:rsidRDefault="00753EBC" w:rsidP="00753EBC">
      <w:r>
        <w:tab/>
        <w:t>We also assessed the sensitivity and specificity of both AD definitions against SCORAD, which is the standard for measurement of AD severity</w:t>
      </w:r>
      <w:r w:rsidR="00E76D94">
        <w:t xml:space="preserve">. SCORAD </w:t>
      </w:r>
      <w:r>
        <w:t xml:space="preserve">was carried out at 18 months in a subset of participants, </w:t>
      </w:r>
      <w:r w:rsidR="00E76D94" w:rsidRPr="00E76D94">
        <w:t>by a trained physician who diagnosed AD on physical examination</w:t>
      </w:r>
      <w:r>
        <w:t xml:space="preserve">. The </w:t>
      </w:r>
      <w:r w:rsidR="00E76D94">
        <w:t>“</w:t>
      </w:r>
      <w:r>
        <w:t>doctor’s diagnosis</w:t>
      </w:r>
      <w:r w:rsidR="00E76D94">
        <w:t>” definition</w:t>
      </w:r>
      <w:r>
        <w:t xml:space="preserve"> had a higher sensitivity (sensitivity 93.3%, specificity 90.5%), while itchy rash with use of topical steroids had a high specificity</w:t>
      </w:r>
      <w:r w:rsidR="00B13AD0">
        <w:t xml:space="preserve"> </w:t>
      </w:r>
      <w:r w:rsidR="00CE6045">
        <w:t xml:space="preserve">but low sensitivity </w:t>
      </w:r>
      <w:r>
        <w:t>(sensitivity 50%, specificity 96.7%). The higher sensitivity of the “doctor diagnosis of AD” definition indicated that it performed better than AD symptoms in accurately identifying participants with the disease, and thus this definition was retained in the main analyses.</w:t>
      </w:r>
      <w:bookmarkEnd w:id="12"/>
      <w:bookmarkEnd w:id="13"/>
    </w:p>
    <w:bookmarkEnd w:id="11"/>
    <w:p w14:paraId="2795FB9E" w14:textId="3C7E74AB" w:rsidR="002F3A14" w:rsidRDefault="002F3A14" w:rsidP="00DF29AA">
      <w:pPr>
        <w:pStyle w:val="Heading1"/>
      </w:pPr>
      <w:r w:rsidRPr="00DF29AA">
        <w:t>Discussion</w:t>
      </w:r>
    </w:p>
    <w:p w14:paraId="69F41583" w14:textId="262818BD" w:rsidR="006A6BC5" w:rsidRPr="00404C25" w:rsidRDefault="00C60BDF" w:rsidP="00CB6A3C">
      <w:pPr>
        <w:ind w:firstLine="720"/>
        <w:rPr>
          <w:lang w:val="en-SG"/>
        </w:rPr>
      </w:pPr>
      <w:r>
        <w:t xml:space="preserve">The </w:t>
      </w:r>
      <w:r w:rsidR="002C6B6A">
        <w:t>unsupervised machine learning approach</w:t>
      </w:r>
      <w:r w:rsidR="00FD5256">
        <w:t xml:space="preserve"> carried out in this study</w:t>
      </w:r>
      <w:r w:rsidR="00911EA8">
        <w:t xml:space="preserve"> i</w:t>
      </w:r>
      <w:r w:rsidR="00100F9E">
        <w:t xml:space="preserve">dentified </w:t>
      </w:r>
      <w:r w:rsidR="00D16DE6">
        <w:t>three</w:t>
      </w:r>
      <w:r w:rsidR="00D16DE6" w:rsidRPr="00CE21E7">
        <w:rPr>
          <w:lang w:val="en-SG"/>
        </w:rPr>
        <w:t xml:space="preserve"> </w:t>
      </w:r>
      <w:r w:rsidR="004441D9" w:rsidRPr="00CE21E7">
        <w:rPr>
          <w:lang w:val="en-SG"/>
        </w:rPr>
        <w:t xml:space="preserve">AD </w:t>
      </w:r>
      <w:r w:rsidR="00220F4A">
        <w:rPr>
          <w:lang w:val="en-SG"/>
        </w:rPr>
        <w:t>trajectories</w:t>
      </w:r>
      <w:r w:rsidR="00220F4A" w:rsidRPr="00CE21E7">
        <w:rPr>
          <w:lang w:val="en-SG"/>
        </w:rPr>
        <w:t xml:space="preserve"> </w:t>
      </w:r>
      <w:r w:rsidR="00FD5256" w:rsidRPr="00CE21E7">
        <w:rPr>
          <w:lang w:val="en-SG"/>
        </w:rPr>
        <w:t>during</w:t>
      </w:r>
      <w:r w:rsidR="002C6B6A" w:rsidRPr="00CE21E7">
        <w:rPr>
          <w:lang w:val="en-SG"/>
        </w:rPr>
        <w:t xml:space="preserve"> the first 8 years of life</w:t>
      </w:r>
      <w:r w:rsidR="00F30B0A" w:rsidRPr="00CE21E7">
        <w:rPr>
          <w:lang w:val="en-SG"/>
        </w:rPr>
        <w:t xml:space="preserve"> – ea</w:t>
      </w:r>
      <w:r w:rsidR="00B353EB">
        <w:rPr>
          <w:lang w:val="en-SG"/>
        </w:rPr>
        <w:t xml:space="preserve">rly </w:t>
      </w:r>
      <w:r w:rsidR="00B13AD0">
        <w:rPr>
          <w:lang w:val="en-SG"/>
        </w:rPr>
        <w:t xml:space="preserve">onset </w:t>
      </w:r>
      <w:r w:rsidR="00B353EB">
        <w:rPr>
          <w:lang w:val="en-SG"/>
        </w:rPr>
        <w:t>tr</w:t>
      </w:r>
      <w:r w:rsidR="00100F9E">
        <w:rPr>
          <w:lang w:val="en-SG"/>
        </w:rPr>
        <w:t>ansient</w:t>
      </w:r>
      <w:r w:rsidR="00B13AD0">
        <w:rPr>
          <w:lang w:val="en-SG"/>
        </w:rPr>
        <w:t xml:space="preserve"> (EOT)</w:t>
      </w:r>
      <w:r w:rsidR="00100F9E">
        <w:rPr>
          <w:lang w:val="en-SG"/>
        </w:rPr>
        <w:t xml:space="preserve">, early </w:t>
      </w:r>
      <w:r w:rsidR="00B13AD0">
        <w:rPr>
          <w:lang w:val="en-SG"/>
        </w:rPr>
        <w:t xml:space="preserve">onset </w:t>
      </w:r>
      <w:r w:rsidR="00100F9E">
        <w:rPr>
          <w:lang w:val="en-SG"/>
        </w:rPr>
        <w:t>persistent</w:t>
      </w:r>
      <w:r w:rsidR="00574841">
        <w:rPr>
          <w:lang w:val="en-SG"/>
        </w:rPr>
        <w:t xml:space="preserve"> </w:t>
      </w:r>
      <w:r w:rsidR="00B13AD0">
        <w:rPr>
          <w:lang w:val="en-SG"/>
        </w:rPr>
        <w:t xml:space="preserve">(EOP) </w:t>
      </w:r>
      <w:r w:rsidR="00574841">
        <w:rPr>
          <w:lang w:val="en-SG"/>
        </w:rPr>
        <w:t>and</w:t>
      </w:r>
      <w:r w:rsidR="00100F9E">
        <w:rPr>
          <w:lang w:val="en-SG"/>
        </w:rPr>
        <w:t xml:space="preserve"> </w:t>
      </w:r>
      <w:r w:rsidR="00F30B0A" w:rsidRPr="00CE21E7">
        <w:rPr>
          <w:lang w:val="en-SG"/>
        </w:rPr>
        <w:t xml:space="preserve">late </w:t>
      </w:r>
      <w:r w:rsidR="00B13AD0">
        <w:rPr>
          <w:lang w:val="en-SG"/>
        </w:rPr>
        <w:t xml:space="preserve">onset </w:t>
      </w:r>
      <w:r w:rsidR="0013600A" w:rsidRPr="00CE21E7">
        <w:rPr>
          <w:lang w:val="en-SG"/>
        </w:rPr>
        <w:t>persistent</w:t>
      </w:r>
      <w:r w:rsidR="00B13AD0">
        <w:rPr>
          <w:lang w:val="en-SG"/>
        </w:rPr>
        <w:t xml:space="preserve"> (LOP)</w:t>
      </w:r>
      <w:r w:rsidR="0013600A">
        <w:rPr>
          <w:lang w:val="en-SG"/>
        </w:rPr>
        <w:t xml:space="preserve"> AD</w:t>
      </w:r>
      <w:r w:rsidR="00DB6F2E">
        <w:rPr>
          <w:lang w:val="en-SG"/>
        </w:rPr>
        <w:t>.</w:t>
      </w:r>
      <w:r w:rsidR="00CB6A3C">
        <w:rPr>
          <w:lang w:val="en-SG"/>
        </w:rPr>
        <w:t xml:space="preserve"> </w:t>
      </w:r>
      <w:r w:rsidR="0046588A">
        <w:rPr>
          <w:lang w:val="en-SG"/>
        </w:rPr>
        <w:t>The EOT trajectory was linked to non-modifiable risk factors</w:t>
      </w:r>
      <w:r w:rsidR="00220F4A">
        <w:rPr>
          <w:lang w:val="en-SG"/>
        </w:rPr>
        <w:t>,</w:t>
      </w:r>
      <w:r w:rsidR="0046588A">
        <w:rPr>
          <w:lang w:val="en-SG"/>
        </w:rPr>
        <w:t xml:space="preserve"> </w:t>
      </w:r>
      <w:r w:rsidR="00220F4A">
        <w:rPr>
          <w:lang w:val="en-SG"/>
        </w:rPr>
        <w:t xml:space="preserve">notably </w:t>
      </w:r>
      <w:r w:rsidR="0046588A">
        <w:rPr>
          <w:lang w:val="en-SG"/>
        </w:rPr>
        <w:t xml:space="preserve">male gender, ethnicity and family history of atopy, and these children </w:t>
      </w:r>
      <w:r w:rsidR="000A7ED3">
        <w:rPr>
          <w:lang w:val="en-SG"/>
        </w:rPr>
        <w:t>tended to develop</w:t>
      </w:r>
      <w:r w:rsidR="0046588A">
        <w:rPr>
          <w:lang w:val="en-SG"/>
        </w:rPr>
        <w:t xml:space="preserve"> wheezing later in childhood.</w:t>
      </w:r>
      <w:r w:rsidR="007F68AF">
        <w:rPr>
          <w:lang w:val="en-SG"/>
        </w:rPr>
        <w:t xml:space="preserve"> </w:t>
      </w:r>
      <w:r w:rsidR="007B6D66">
        <w:rPr>
          <w:lang w:val="en-SG"/>
        </w:rPr>
        <w:t>The EOP AD trajectory was associated with maternal antibiotic use</w:t>
      </w:r>
      <w:r w:rsidR="00B61DFE">
        <w:rPr>
          <w:lang w:val="en-SG"/>
        </w:rPr>
        <w:t xml:space="preserve"> </w:t>
      </w:r>
      <w:r w:rsidR="007B6D66">
        <w:rPr>
          <w:lang w:val="en-SG"/>
        </w:rPr>
        <w:t xml:space="preserve">and </w:t>
      </w:r>
      <w:r w:rsidR="007E52E5">
        <w:rPr>
          <w:lang w:val="en-SG"/>
        </w:rPr>
        <w:t>breastfeeding</w:t>
      </w:r>
      <w:r w:rsidR="007B6D66">
        <w:rPr>
          <w:lang w:val="en-SG"/>
        </w:rPr>
        <w:t xml:space="preserve">. </w:t>
      </w:r>
      <w:r w:rsidR="0054660E">
        <w:rPr>
          <w:lang w:val="en-SG"/>
        </w:rPr>
        <w:t>Children in this trajectory</w:t>
      </w:r>
      <w:r w:rsidR="00796D87">
        <w:rPr>
          <w:lang w:val="en-SG"/>
        </w:rPr>
        <w:t xml:space="preserve"> also</w:t>
      </w:r>
      <w:r w:rsidR="0054660E">
        <w:rPr>
          <w:lang w:val="en-SG"/>
        </w:rPr>
        <w:t xml:space="preserve"> had increased odds of developing food </w:t>
      </w:r>
      <w:r w:rsidR="00EC689F">
        <w:rPr>
          <w:lang w:val="en-SG"/>
        </w:rPr>
        <w:t>sensitization</w:t>
      </w:r>
      <w:r w:rsidR="0054660E">
        <w:rPr>
          <w:lang w:val="en-SG"/>
        </w:rPr>
        <w:t xml:space="preserve"> and wheezing disorders.</w:t>
      </w:r>
      <w:r w:rsidR="00B7164C">
        <w:rPr>
          <w:lang w:val="en-SG"/>
        </w:rPr>
        <w:t xml:space="preserve"> </w:t>
      </w:r>
      <w:r w:rsidR="00412113">
        <w:rPr>
          <w:lang w:val="en-SG"/>
        </w:rPr>
        <w:t>Of all the trajectories, t</w:t>
      </w:r>
      <w:r w:rsidR="00082BE6">
        <w:rPr>
          <w:lang w:val="en-SG"/>
        </w:rPr>
        <w:t xml:space="preserve">he LOP AD trajectory </w:t>
      </w:r>
      <w:r w:rsidR="001901C6">
        <w:rPr>
          <w:lang w:val="en-SG"/>
        </w:rPr>
        <w:t>showed the strongest links</w:t>
      </w:r>
      <w:r w:rsidR="00082BE6">
        <w:rPr>
          <w:lang w:val="en-SG"/>
        </w:rPr>
        <w:t xml:space="preserve"> to </w:t>
      </w:r>
      <w:r w:rsidR="00B13AD0">
        <w:rPr>
          <w:lang w:val="en-SG"/>
        </w:rPr>
        <w:t xml:space="preserve">other </w:t>
      </w:r>
      <w:r w:rsidR="00082BE6">
        <w:rPr>
          <w:lang w:val="en-SG"/>
        </w:rPr>
        <w:t>atopic risk and allergic outcomes</w:t>
      </w:r>
      <w:r w:rsidR="00734E79">
        <w:rPr>
          <w:lang w:val="en-SG"/>
        </w:rPr>
        <w:t xml:space="preserve"> at </w:t>
      </w:r>
      <w:r w:rsidR="007660F7">
        <w:rPr>
          <w:lang w:val="en-SG"/>
        </w:rPr>
        <w:t xml:space="preserve">age </w:t>
      </w:r>
      <w:r w:rsidR="00734E79">
        <w:rPr>
          <w:lang w:val="en-SG"/>
        </w:rPr>
        <w:t>8 years</w:t>
      </w:r>
      <w:r w:rsidR="00412113">
        <w:rPr>
          <w:lang w:val="en-SG"/>
        </w:rPr>
        <w:t>.</w:t>
      </w:r>
    </w:p>
    <w:p w14:paraId="5B48C536" w14:textId="638C58F9" w:rsidR="00A72363" w:rsidRDefault="00B601D4" w:rsidP="00B601D4">
      <w:pPr>
        <w:ind w:firstLine="720"/>
        <w:rPr>
          <w:lang w:val="en-SG"/>
        </w:rPr>
      </w:pPr>
      <w:r w:rsidRPr="00DF066D">
        <w:rPr>
          <w:lang w:val="en-SG"/>
        </w:rPr>
        <w:t xml:space="preserve">Of the </w:t>
      </w:r>
      <w:r w:rsidR="00934F35" w:rsidRPr="00DF066D">
        <w:rPr>
          <w:lang w:val="en-SG"/>
        </w:rPr>
        <w:t>more recent studies</w:t>
      </w:r>
      <w:r w:rsidRPr="00DF066D">
        <w:rPr>
          <w:lang w:val="en-SG"/>
        </w:rPr>
        <w:t xml:space="preserve"> on AD trajectories, </w:t>
      </w:r>
      <w:r w:rsidR="00B353EB" w:rsidRPr="00DF066D">
        <w:rPr>
          <w:lang w:val="en-SG"/>
        </w:rPr>
        <w:t>one carried out in an Asian population described four phenotypes</w:t>
      </w:r>
      <w:r w:rsidR="003866DE">
        <w:rPr>
          <w:lang w:val="en-SG"/>
        </w:rPr>
        <w:t xml:space="preserve">: </w:t>
      </w:r>
      <w:r w:rsidR="001C58B7">
        <w:rPr>
          <w:lang w:val="en-SG"/>
        </w:rPr>
        <w:t>E</w:t>
      </w:r>
      <w:r w:rsidR="001C58B7" w:rsidRPr="00DF066D">
        <w:rPr>
          <w:lang w:val="en-SG"/>
        </w:rPr>
        <w:t>arly</w:t>
      </w:r>
      <w:r w:rsidR="00B353EB" w:rsidRPr="00DF066D">
        <w:rPr>
          <w:lang w:val="en-SG"/>
        </w:rPr>
        <w:t>-onset AD with high eosinophil</w:t>
      </w:r>
      <w:r w:rsidR="00B81A22">
        <w:rPr>
          <w:lang w:val="en-SG"/>
        </w:rPr>
        <w:t>s</w:t>
      </w:r>
      <w:r w:rsidR="00B353EB" w:rsidRPr="00DF066D">
        <w:rPr>
          <w:lang w:val="en-SG"/>
        </w:rPr>
        <w:t xml:space="preserve"> and food </w:t>
      </w:r>
      <w:r w:rsidR="00EC689F">
        <w:rPr>
          <w:lang w:val="en-SG"/>
        </w:rPr>
        <w:t>sensitization</w:t>
      </w:r>
      <w:r w:rsidR="00B353EB" w:rsidRPr="00DF066D">
        <w:rPr>
          <w:lang w:val="en-SG"/>
        </w:rPr>
        <w:t xml:space="preserve">; </w:t>
      </w:r>
      <w:r w:rsidR="00ED6557">
        <w:rPr>
          <w:lang w:val="en-SG"/>
        </w:rPr>
        <w:t>E</w:t>
      </w:r>
      <w:r w:rsidR="00ED6557" w:rsidRPr="00DF066D">
        <w:rPr>
          <w:lang w:val="en-SG"/>
        </w:rPr>
        <w:t>arly</w:t>
      </w:r>
      <w:r w:rsidR="00B353EB" w:rsidRPr="00DF066D">
        <w:rPr>
          <w:lang w:val="en-SG"/>
        </w:rPr>
        <w:t xml:space="preserve">-onset, non-allergic AD; </w:t>
      </w:r>
      <w:r w:rsidR="00C349CF">
        <w:rPr>
          <w:lang w:val="en-SG"/>
        </w:rPr>
        <w:t>E</w:t>
      </w:r>
      <w:r w:rsidR="00C349CF" w:rsidRPr="00DF066D">
        <w:rPr>
          <w:lang w:val="en-SG"/>
        </w:rPr>
        <w:t>arly</w:t>
      </w:r>
      <w:r w:rsidR="00B353EB" w:rsidRPr="00DF066D">
        <w:rPr>
          <w:lang w:val="en-SG"/>
        </w:rPr>
        <w:t>-onset AD with high C-reactive protein</w:t>
      </w:r>
      <w:r w:rsidR="00542E6F">
        <w:rPr>
          <w:lang w:val="en-SG"/>
        </w:rPr>
        <w:t xml:space="preserve"> (CRP)</w:t>
      </w:r>
      <w:r w:rsidR="00B13AD0">
        <w:rPr>
          <w:lang w:val="en-SG"/>
        </w:rPr>
        <w:t>;</w:t>
      </w:r>
      <w:r w:rsidR="00B353EB" w:rsidRPr="00DF066D">
        <w:rPr>
          <w:lang w:val="en-SG"/>
        </w:rPr>
        <w:t xml:space="preserve"> and middle-onset AD with inhalant </w:t>
      </w:r>
      <w:r w:rsidR="00EC689F">
        <w:rPr>
          <w:lang w:val="en-SG"/>
        </w:rPr>
        <w:t>sensitization</w:t>
      </w:r>
      <w:r w:rsidR="00B353EB" w:rsidRPr="00DF066D">
        <w:rPr>
          <w:lang w:val="en-SG"/>
        </w:rPr>
        <w:fldChar w:fldCharType="begin"/>
      </w:r>
      <w:r w:rsidR="00D43FA0">
        <w:rPr>
          <w:lang w:val="en-SG"/>
        </w:rPr>
        <w:instrText xml:space="preserve"> ADDIN EN.CITE &lt;EndNote&gt;&lt;Cite&gt;&lt;Author&gt;Seo&lt;/Author&gt;&lt;Year&gt;2019&lt;/Year&gt;&lt;RecNum&gt;532&lt;/RecNum&gt;&lt;DisplayText&gt;&lt;style face="superscript"&gt;11&lt;/style&gt;&lt;/DisplayText&gt;&lt;record&gt;&lt;rec-number&gt;532&lt;/rec-number&gt;&lt;foreign-keys&gt;&lt;key app="EN" db-id="e2ax9xfaor55ryeavwa5s0fc5pzzadtvtxr0" timestamp="1588083599"&gt;532&lt;/key&gt;&lt;key app="ENWeb" db-id=""&gt;0&lt;/key&gt;&lt;/foreign-keys&gt;&lt;ref-type name="Journal Article"&gt;17&lt;/ref-type&gt;&lt;contributors&gt;&lt;authors&gt;&lt;author&gt;Seo, E.&lt;/author&gt;&lt;author&gt;Yoon, J.&lt;/author&gt;&lt;author&gt;Jung, S.&lt;/author&gt;&lt;author&gt;Lee, J.&lt;/author&gt;&lt;author&gt;Lee, B. H.&lt;/author&gt;&lt;author&gt;Yu, J.&lt;/author&gt;&lt;/authors&gt;&lt;/contributors&gt;&lt;auth-address&gt;Department of Pediatrics, Dongguk University Ilsan Hospital, Dongguk University College of Medicine, Goyang, Korea.&amp;#xD;Department of Pediatrics, Mediplex Sejong Hospital, Incheon, Korea.&amp;#xD;Department of Pediatrics, Asan Medical Center Children&amp;apos;s Hospital, University of Ulsan College of Medicine, Seoul, Korea.&lt;/auth-address&gt;&lt;titles&gt;&lt;title&gt;Phenotypes of atopic dermatitis identified by cluster analysis in early childhood&lt;/title&gt;&lt;secondary-title&gt;J Dermatol&lt;/secondary-title&gt;&lt;/titles&gt;&lt;periodical&gt;&lt;full-title&gt;J Dermatol&lt;/full-title&gt;&lt;/periodical&gt;&lt;pages&gt;117-123&lt;/pages&gt;&lt;volume&gt;46&lt;/volume&gt;&lt;number&gt;2&lt;/number&gt;&lt;edition&gt;2018/12/07&lt;/edition&gt;&lt;keywords&gt;&lt;keyword&gt;Cluster Analysis&lt;/keyword&gt;&lt;keyword&gt;Dermatitis, Atopic/*classification/epidemiology/etiology&lt;/keyword&gt;&lt;keyword&gt;Female&lt;/keyword&gt;&lt;keyword&gt;Humans&lt;/keyword&gt;&lt;keyword&gt;Infant&lt;/keyword&gt;&lt;keyword&gt;Male&lt;/keyword&gt;&lt;keyword&gt;Phenotype&lt;/keyword&gt;&lt;keyword&gt;Republic of Korea/epidemiology&lt;/keyword&gt;&lt;keyword&gt;atopic dermatitis&lt;/keyword&gt;&lt;keyword&gt;child, preschool&lt;/keyword&gt;&lt;/keywords&gt;&lt;dates&gt;&lt;year&gt;2019&lt;/year&gt;&lt;pub-dates&gt;&lt;date&gt;Feb&lt;/date&gt;&lt;/pub-dates&gt;&lt;/dates&gt;&lt;isbn&gt;1346-8138 (Electronic)&amp;#xD;0385-2407 (Linking)&lt;/isbn&gt;&lt;accession-num&gt;30520087&lt;/accession-num&gt;&lt;urls&gt;&lt;related-urls&gt;&lt;url&gt;https://www.ncbi.nlm.nih.gov/pubmed/30520087&lt;/url&gt;&lt;/related-urls&gt;&lt;/urls&gt;&lt;electronic-resource-num&gt;10.1111/1346-8138.14714&lt;/electronic-resource-num&gt;&lt;/record&gt;&lt;/Cite&gt;&lt;/EndNote&gt;</w:instrText>
      </w:r>
      <w:r w:rsidR="00B353EB" w:rsidRPr="00DF066D">
        <w:rPr>
          <w:lang w:val="en-SG"/>
        </w:rPr>
        <w:fldChar w:fldCharType="separate"/>
      </w:r>
      <w:r w:rsidR="00FC3B78" w:rsidRPr="00FC3B78">
        <w:rPr>
          <w:noProof/>
          <w:vertAlign w:val="superscript"/>
          <w:lang w:val="en-SG"/>
        </w:rPr>
        <w:t>11</w:t>
      </w:r>
      <w:r w:rsidR="00B353EB" w:rsidRPr="00DF066D">
        <w:rPr>
          <w:lang w:val="en-SG"/>
        </w:rPr>
        <w:fldChar w:fldCharType="end"/>
      </w:r>
      <w:r w:rsidRPr="00DF066D">
        <w:rPr>
          <w:lang w:val="en-SG"/>
        </w:rPr>
        <w:t xml:space="preserve">. </w:t>
      </w:r>
      <w:r w:rsidR="00183273">
        <w:rPr>
          <w:lang w:val="en-SG"/>
        </w:rPr>
        <w:t xml:space="preserve">This study provided further evidence to the heterogeneity of AD in early childhood, whereby six variables such as age of onset, age of diagnosis, white blood cell count and eosinophil count, were sufficient to accurately classify 95.5% of Korean children under 3 years of age. </w:t>
      </w:r>
      <w:r w:rsidR="0049667C">
        <w:rPr>
          <w:lang w:val="en-SG"/>
        </w:rPr>
        <w:t>However, d</w:t>
      </w:r>
      <w:r w:rsidR="003F715D">
        <w:rPr>
          <w:lang w:val="en-SG"/>
        </w:rPr>
        <w:t>espite having</w:t>
      </w:r>
      <w:r w:rsidR="00A72363">
        <w:rPr>
          <w:lang w:val="en-SG"/>
        </w:rPr>
        <w:t xml:space="preserve"> high accuracy, </w:t>
      </w:r>
      <w:r w:rsidR="003F715D">
        <w:rPr>
          <w:lang w:val="en-SG"/>
        </w:rPr>
        <w:t xml:space="preserve">its utility in the clinical setting </w:t>
      </w:r>
      <w:r w:rsidR="005C2345">
        <w:rPr>
          <w:lang w:val="en-SG"/>
        </w:rPr>
        <w:t>is</w:t>
      </w:r>
      <w:r w:rsidR="003F715D">
        <w:rPr>
          <w:lang w:val="en-SG"/>
        </w:rPr>
        <w:t xml:space="preserve"> impractical as</w:t>
      </w:r>
      <w:r w:rsidR="00A72363">
        <w:rPr>
          <w:lang w:val="en-SG"/>
        </w:rPr>
        <w:t xml:space="preserve"> CRP and eosinophil count</w:t>
      </w:r>
      <w:r w:rsidR="003F715D">
        <w:rPr>
          <w:lang w:val="en-SG"/>
        </w:rPr>
        <w:t xml:space="preserve">s are not routinely </w:t>
      </w:r>
      <w:r w:rsidR="00B13AD0">
        <w:rPr>
          <w:lang w:val="en-SG"/>
        </w:rPr>
        <w:t xml:space="preserve">performed </w:t>
      </w:r>
      <w:r w:rsidR="003F715D">
        <w:rPr>
          <w:lang w:val="en-SG"/>
        </w:rPr>
        <w:t xml:space="preserve">as part of allergy evaluation. </w:t>
      </w:r>
      <w:r w:rsidR="00A72363">
        <w:rPr>
          <w:lang w:val="en-SG"/>
        </w:rPr>
        <w:t xml:space="preserve"> </w:t>
      </w:r>
    </w:p>
    <w:p w14:paraId="682E5F4B" w14:textId="1FF49797" w:rsidR="00B353EB" w:rsidRPr="00671948" w:rsidRDefault="00666DB8" w:rsidP="00B601D4">
      <w:pPr>
        <w:ind w:firstLine="720"/>
        <w:rPr>
          <w:highlight w:val="yellow"/>
          <w:lang w:val="en-SG"/>
        </w:rPr>
      </w:pPr>
      <w:r>
        <w:rPr>
          <w:lang w:val="en-SG"/>
        </w:rPr>
        <w:t xml:space="preserve">Our study </w:t>
      </w:r>
      <w:r w:rsidR="00B13AD0">
        <w:rPr>
          <w:lang w:val="en-SG"/>
        </w:rPr>
        <w:t xml:space="preserve">builds on the </w:t>
      </w:r>
      <w:r>
        <w:rPr>
          <w:lang w:val="en-SG"/>
        </w:rPr>
        <w:t>current literature by exploring a</w:t>
      </w:r>
      <w:r w:rsidR="000E4790">
        <w:rPr>
          <w:lang w:val="en-SG"/>
        </w:rPr>
        <w:t>n extended</w:t>
      </w:r>
      <w:r>
        <w:rPr>
          <w:lang w:val="en-SG"/>
        </w:rPr>
        <w:t xml:space="preserve"> number of demographic and risk factors. </w:t>
      </w:r>
      <w:r w:rsidR="00183273">
        <w:rPr>
          <w:lang w:val="en-SG"/>
        </w:rPr>
        <w:t xml:space="preserve">In addition, </w:t>
      </w:r>
      <w:r w:rsidR="00B353EB" w:rsidRPr="00DF066D">
        <w:rPr>
          <w:lang w:val="en-SG"/>
        </w:rPr>
        <w:t xml:space="preserve">Roduit et al </w:t>
      </w:r>
      <w:r w:rsidR="00DF066D" w:rsidRPr="00DF066D">
        <w:rPr>
          <w:lang w:val="en-SG"/>
        </w:rPr>
        <w:t>identified four</w:t>
      </w:r>
      <w:r w:rsidR="00B353EB" w:rsidRPr="00DF066D">
        <w:rPr>
          <w:lang w:val="en-SG"/>
        </w:rPr>
        <w:t xml:space="preserve"> cl</w:t>
      </w:r>
      <w:r w:rsidR="00DF066D" w:rsidRPr="00DF066D">
        <w:rPr>
          <w:lang w:val="en-SG"/>
        </w:rPr>
        <w:t>usters -</w:t>
      </w:r>
      <w:r w:rsidR="00B353EB" w:rsidRPr="00DF066D">
        <w:rPr>
          <w:lang w:val="en-SG"/>
        </w:rPr>
        <w:t xml:space="preserve"> early onset, transient; early-onset, persistent; late-onset (after age 2); and never/i</w:t>
      </w:r>
      <w:r w:rsidR="006B3372">
        <w:rPr>
          <w:lang w:val="en-SG"/>
        </w:rPr>
        <w:t xml:space="preserve">nfrequent in a European cohort </w:t>
      </w:r>
      <w:r w:rsidR="00DF066D" w:rsidRPr="00DF066D">
        <w:rPr>
          <w:lang w:val="en-SG"/>
        </w:rPr>
        <w:fldChar w:fldCharType="begin">
          <w:fldData xml:space="preserve">PEVuZE5vdGU+PENpdGU+PEF1dGhvcj5Sb2R1aXQ8L0F1dGhvcj48WWVhcj4yMDE3PC9ZZWFyPjxS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=
</w:fldData>
        </w:fldChar>
      </w:r>
      <w:r w:rsidR="00D43FA0">
        <w:rPr>
          <w:lang w:val="en-SG"/>
        </w:rPr>
        <w:instrText xml:space="preserve"> ADDIN EN.CITE </w:instrText>
      </w:r>
      <w:r w:rsidR="00D43FA0">
        <w:rPr>
          <w:lang w:val="en-SG"/>
        </w:rPr>
        <w:fldChar w:fldCharType="begin">
          <w:fldData xml:space="preserve">PEVuZE5vdGU+PENpdGU+PEF1dGhvcj5Sb2R1aXQ8L0F1dGhvcj48WWVhcj4yMDE3PC9ZZWFyPjxS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=
</w:fldData>
        </w:fldChar>
      </w:r>
      <w:r w:rsidR="00D43FA0">
        <w:rPr>
          <w:lang w:val="en-SG"/>
        </w:rPr>
        <w:instrText xml:space="preserve"> ADDIN EN.CITE.DATA </w:instrText>
      </w:r>
      <w:r w:rsidR="00D43FA0">
        <w:rPr>
          <w:lang w:val="en-SG"/>
        </w:rPr>
      </w:r>
      <w:r w:rsidR="00D43FA0">
        <w:rPr>
          <w:lang w:val="en-SG"/>
        </w:rPr>
        <w:fldChar w:fldCharType="end"/>
      </w:r>
      <w:r w:rsidR="00DF066D" w:rsidRPr="00DF066D">
        <w:rPr>
          <w:lang w:val="en-SG"/>
        </w:rPr>
      </w:r>
      <w:r w:rsidR="00DF066D" w:rsidRPr="00DF066D">
        <w:rPr>
          <w:lang w:val="en-SG"/>
        </w:rPr>
        <w:fldChar w:fldCharType="separate"/>
      </w:r>
      <w:r w:rsidR="00E36EC2" w:rsidRPr="00E36EC2">
        <w:rPr>
          <w:noProof/>
          <w:vertAlign w:val="superscript"/>
          <w:lang w:val="en-SG"/>
        </w:rPr>
        <w:t>22</w:t>
      </w:r>
      <w:r w:rsidR="00DF066D" w:rsidRPr="00DF066D">
        <w:rPr>
          <w:lang w:val="en-SG"/>
        </w:rPr>
        <w:fldChar w:fldCharType="end"/>
      </w:r>
      <w:r w:rsidR="00B353EB" w:rsidRPr="00DF066D">
        <w:rPr>
          <w:lang w:val="en-SG"/>
        </w:rPr>
        <w:t>.</w:t>
      </w:r>
      <w:r w:rsidR="00C077E6">
        <w:rPr>
          <w:lang w:val="en-SG"/>
        </w:rPr>
        <w:t xml:space="preserve"> </w:t>
      </w:r>
      <w:r w:rsidR="00C077E6" w:rsidRPr="00C077E6">
        <w:rPr>
          <w:lang w:val="en-SG"/>
        </w:rPr>
        <w:t xml:space="preserve">The </w:t>
      </w:r>
      <w:r w:rsidR="00183273">
        <w:rPr>
          <w:lang w:val="en-SG"/>
        </w:rPr>
        <w:t xml:space="preserve">highest risk of asthma was again observed in the </w:t>
      </w:r>
      <w:r w:rsidR="00C077E6" w:rsidRPr="00C077E6">
        <w:rPr>
          <w:lang w:val="en-SG"/>
        </w:rPr>
        <w:t>early persistent AD phenotype</w:t>
      </w:r>
      <w:r w:rsidR="005D3DD1">
        <w:rPr>
          <w:lang w:val="en-SG"/>
        </w:rPr>
        <w:t>, however, the study</w:t>
      </w:r>
      <w:r w:rsidR="00273C93">
        <w:rPr>
          <w:lang w:val="en-SG"/>
        </w:rPr>
        <w:t xml:space="preserve"> </w:t>
      </w:r>
      <w:r w:rsidR="005D3DD1">
        <w:rPr>
          <w:lang w:val="en-SG"/>
        </w:rPr>
        <w:t>was</w:t>
      </w:r>
      <w:r w:rsidR="00E36EC2">
        <w:rPr>
          <w:lang w:val="en-SG"/>
        </w:rPr>
        <w:t xml:space="preserve"> </w:t>
      </w:r>
      <w:r w:rsidR="000E4790">
        <w:rPr>
          <w:lang w:val="en-SG"/>
        </w:rPr>
        <w:t>restricted</w:t>
      </w:r>
      <w:r>
        <w:rPr>
          <w:lang w:val="en-SG"/>
        </w:rPr>
        <w:t xml:space="preserve"> to </w:t>
      </w:r>
      <w:r w:rsidR="00B13AD0">
        <w:rPr>
          <w:lang w:val="en-SG"/>
        </w:rPr>
        <w:t xml:space="preserve">a white </w:t>
      </w:r>
      <w:r>
        <w:rPr>
          <w:lang w:val="en-SG"/>
        </w:rPr>
        <w:t xml:space="preserve">European population and </w:t>
      </w:r>
      <w:r w:rsidR="000E4790">
        <w:rPr>
          <w:lang w:val="en-SG"/>
        </w:rPr>
        <w:t xml:space="preserve">was unable to reflect observations in a non-white population. Our present study therefore bridges the gap of existing studies by using a machine learning method to identify </w:t>
      </w:r>
      <w:r w:rsidR="00763AE9">
        <w:rPr>
          <w:lang w:val="en-SG"/>
        </w:rPr>
        <w:t xml:space="preserve">latent </w:t>
      </w:r>
      <w:r w:rsidR="000E4790">
        <w:rPr>
          <w:lang w:val="en-SG"/>
        </w:rPr>
        <w:t>AD trajectories</w:t>
      </w:r>
      <w:r w:rsidR="00763AE9">
        <w:rPr>
          <w:lang w:val="en-SG"/>
        </w:rPr>
        <w:t xml:space="preserve"> and </w:t>
      </w:r>
      <w:r w:rsidR="000E4790">
        <w:rPr>
          <w:lang w:val="en-SG"/>
        </w:rPr>
        <w:t xml:space="preserve">assess associations between </w:t>
      </w:r>
      <w:r w:rsidR="00D377E0">
        <w:rPr>
          <w:lang w:val="en-SG"/>
        </w:rPr>
        <w:t>a wide range of</w:t>
      </w:r>
      <w:r w:rsidR="000E4790">
        <w:rPr>
          <w:lang w:val="en-SG"/>
        </w:rPr>
        <w:t xml:space="preserve"> potential risk factors in an Asian population group. </w:t>
      </w:r>
      <w:bookmarkStart w:id="14" w:name="_Hlk71301534"/>
      <w:r w:rsidR="001B409E">
        <w:rPr>
          <w:lang w:val="en-SG"/>
        </w:rPr>
        <w:t xml:space="preserve">Nonetheless, direct comparisons between the various studies </w:t>
      </w:r>
      <w:r w:rsidR="00967496" w:rsidRPr="00967496">
        <w:rPr>
          <w:lang w:val="en-SG"/>
        </w:rPr>
        <w:t xml:space="preserve">should be interpreted cautiously </w:t>
      </w:r>
      <w:r w:rsidR="001B409E">
        <w:rPr>
          <w:lang w:val="en-SG"/>
        </w:rPr>
        <w:t xml:space="preserve">given the different methodologies used. </w:t>
      </w:r>
      <w:bookmarkEnd w:id="14"/>
    </w:p>
    <w:p w14:paraId="3427F42A" w14:textId="726487EB" w:rsidR="006B3372" w:rsidRDefault="006B3372" w:rsidP="006B3372">
      <w:pPr>
        <w:pStyle w:val="Heading2"/>
      </w:pPr>
      <w:r w:rsidRPr="00671948">
        <w:t>Early onset transient AD</w:t>
      </w:r>
    </w:p>
    <w:p w14:paraId="0363EDC8" w14:textId="235F65F0" w:rsidR="00065A10" w:rsidRDefault="007C0682" w:rsidP="00065A10">
      <w:pPr>
        <w:ind w:firstLine="720"/>
      </w:pPr>
      <w:r>
        <w:rPr>
          <w:lang w:val="en-SG"/>
        </w:rPr>
        <w:t xml:space="preserve">In this study we have found that </w:t>
      </w:r>
      <w:r w:rsidR="004B0DF1">
        <w:rPr>
          <w:lang w:val="en-SG"/>
        </w:rPr>
        <w:t>EOT AD was associated wit</w:t>
      </w:r>
      <w:r w:rsidR="007D346F">
        <w:rPr>
          <w:lang w:val="en-SG"/>
        </w:rPr>
        <w:t xml:space="preserve">h </w:t>
      </w:r>
      <w:r w:rsidR="007A5E3C">
        <w:rPr>
          <w:lang w:val="en-SG"/>
        </w:rPr>
        <w:t xml:space="preserve">wheezing </w:t>
      </w:r>
      <w:r w:rsidR="006B3372">
        <w:rPr>
          <w:lang w:val="en-SG"/>
        </w:rPr>
        <w:t xml:space="preserve">at </w:t>
      </w:r>
      <w:r w:rsidR="00362EF7">
        <w:rPr>
          <w:lang w:val="en-SG"/>
        </w:rPr>
        <w:t>multiple time points</w:t>
      </w:r>
      <w:r w:rsidR="007149DE">
        <w:rPr>
          <w:lang w:val="en-SG"/>
        </w:rPr>
        <w:t xml:space="preserve">, including allergic wheeze </w:t>
      </w:r>
      <w:r w:rsidR="00C522E2">
        <w:rPr>
          <w:lang w:val="en-SG"/>
        </w:rPr>
        <w:t>at age 8 years</w:t>
      </w:r>
      <w:r w:rsidR="004B0DF1">
        <w:rPr>
          <w:lang w:val="en-SG"/>
        </w:rPr>
        <w:t xml:space="preserve">. </w:t>
      </w:r>
      <w:r w:rsidR="00065A10">
        <w:t xml:space="preserve">The association of early transient AD with persistent wheeze throughout childhood to 8 years with </w:t>
      </w:r>
      <w:r w:rsidR="009A1267">
        <w:t xml:space="preserve">HDM </w:t>
      </w:r>
      <w:r w:rsidR="00EC689F">
        <w:t>sensitization</w:t>
      </w:r>
      <w:r w:rsidR="00065A10">
        <w:t xml:space="preserve"> is unique to our study. Other cohorts, such as the ALSPAC</w:t>
      </w:r>
      <w:r w:rsidR="00671948">
        <w:fldChar w:fldCharType="begin">
          <w:fldData xml:space="preserve">PEVuZE5vdGU+PENpdGU+PEF1dGhvcj5CZWxncmF2ZTwvQXV0aG9yPjxZZWFyPjIwMTQ8L1llYXI+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</w:fldData>
        </w:fldChar>
      </w:r>
      <w:r w:rsidR="00D43FA0">
        <w:instrText xml:space="preserve"> ADDIN EN.CITE </w:instrText>
      </w:r>
      <w:r w:rsidR="00D43FA0">
        <w:fldChar w:fldCharType="begin">
          <w:fldData xml:space="preserve">PEVuZE5vdGU+PENpdGU+PEF1dGhvcj5CZWxncmF2ZTwvQXV0aG9yPjxZZWFyPjIwMTQ8L1llYXI+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</w:fldData>
        </w:fldChar>
      </w:r>
      <w:r w:rsidR="00D43FA0">
        <w:instrText xml:space="preserve"> ADDIN EN.CITE.DATA </w:instrText>
      </w:r>
      <w:r w:rsidR="00D43FA0">
        <w:fldChar w:fldCharType="end"/>
      </w:r>
      <w:r w:rsidR="00671948">
        <w:fldChar w:fldCharType="separate"/>
      </w:r>
      <w:r w:rsidR="00E36EC2" w:rsidRPr="00E36EC2">
        <w:rPr>
          <w:noProof/>
          <w:vertAlign w:val="superscript"/>
        </w:rPr>
        <w:t>23, 24</w:t>
      </w:r>
      <w:r w:rsidR="00671948">
        <w:fldChar w:fldCharType="end"/>
      </w:r>
      <w:r w:rsidR="00065A10">
        <w:t>, Tucson</w:t>
      </w:r>
      <w:r w:rsidR="00671948">
        <w:fldChar w:fldCharType="begin"/>
      </w:r>
      <w:r w:rsidR="00D43FA0">
        <w:instrText xml:space="preserve"> ADDIN EN.CITE &lt;EndNote&gt;&lt;Cite&gt;&lt;Author&gt;Taussig&lt;/Author&gt;&lt;Year&gt;2003&lt;/Year&gt;&lt;RecNum&gt;602&lt;/RecNum&gt;&lt;DisplayText&gt;&lt;style face="superscript"&gt;25&lt;/style&gt;&lt;/DisplayText&gt;&lt;record&gt;&lt;rec-number&gt;602&lt;/rec-number&gt;&lt;foreign-keys&gt;&lt;key app="EN" db-id="e2ax9xfaor55ryeavwa5s0fc5pzzadtvtxr0" timestamp="1610622545"&gt;602&lt;/key&gt;&lt;key app="ENWeb" db-id=""&gt;0&lt;/key&gt;&lt;/foreign-keys&gt;&lt;ref-type name="Journal Article"&gt;17&lt;/ref-type&gt;&lt;contributors&gt;&lt;authors&gt;&lt;author&gt;Taussig, L. M.&lt;/author&gt;&lt;author&gt;Wright, A. L.&lt;/author&gt;&lt;author&gt;Holberg, C. J.&lt;/author&gt;&lt;author&gt;Halonen, M.&lt;/author&gt;&lt;author&gt;Morgan, W. J.&lt;/author&gt;&lt;author&gt;Martinez, F. D.&lt;/author&gt;&lt;/authors&gt;&lt;/contributors&gt;&lt;auth-address&gt;National Jewish Medical and Research Center, Denver, USA.&lt;/auth-address&gt;&lt;titles&gt;&lt;title&gt;Tucson Children&amp;apos;s Respiratory Study: 1980 to present&lt;/title&gt;&lt;secondary-title&gt;J Allergy Clin Immunol&lt;/secondary-title&gt;&lt;/titles&gt;&lt;periodical&gt;&lt;full-title&gt;J Allergy Clin Immunol&lt;/full-title&gt;&lt;/periodical&gt;&lt;pages&gt;661-75; quiz 676&lt;/pages&gt;&lt;volume&gt;111&lt;/volume&gt;&lt;number&gt;4&lt;/number&gt;&lt;edition&gt;2003/04/22&lt;/edition&gt;&lt;keywords&gt;&lt;keyword&gt;Acute Disease&lt;/keyword&gt;&lt;keyword&gt;Asthma/*etiology&lt;/keyword&gt;&lt;keyword&gt;Child, Preschool&lt;/keyword&gt;&lt;keyword&gt;Chronic Disease&lt;/keyword&gt;&lt;keyword&gt;Female&lt;/keyword&gt;&lt;keyword&gt;Humans&lt;/keyword&gt;&lt;keyword&gt;Infant&lt;/keyword&gt;&lt;keyword&gt;Infant, Newborn&lt;/keyword&gt;&lt;keyword&gt;Longitudinal Studies&lt;/keyword&gt;&lt;keyword&gt;Male&lt;/keyword&gt;&lt;keyword&gt;Respiratory Sounds/etiology&lt;/keyword&gt;&lt;keyword&gt;Respiratory Tract Diseases/*etiology/immunology/physiopathology&lt;/keyword&gt;&lt;keyword&gt;Risk Factors&lt;/keyword&gt;&lt;keyword&gt;Socioeconomic Factors&lt;/keyword&gt;&lt;/keywords&gt;&lt;dates&gt;&lt;year&gt;2003&lt;/year&gt;&lt;pub-dates&gt;&lt;date&gt;Apr&lt;/date&gt;&lt;/pub-dates&gt;&lt;/dates&gt;&lt;isbn&gt;0091-6749 (Print)&amp;#xD;0091-6749 (Linking)&lt;/isbn&gt;&lt;accession-num&gt;12704342&lt;/accession-num&gt;&lt;urls&gt;&lt;related-urls&gt;&lt;url&gt;https://www.ncbi.nlm.nih.gov/pubmed/12704342&lt;/url&gt;&lt;/related-urls&gt;&lt;/urls&gt;&lt;electronic-resource-num&gt;10.1067/mai.2003.162&lt;/electronic-resource-num&gt;&lt;/record&gt;&lt;/Cite&gt;&lt;/EndNote&gt;</w:instrText>
      </w:r>
      <w:r w:rsidR="00671948">
        <w:fldChar w:fldCharType="separate"/>
      </w:r>
      <w:r w:rsidR="00970559" w:rsidRPr="00970559">
        <w:rPr>
          <w:noProof/>
          <w:vertAlign w:val="superscript"/>
        </w:rPr>
        <w:t>25</w:t>
      </w:r>
      <w:r w:rsidR="00671948">
        <w:fldChar w:fldCharType="end"/>
      </w:r>
      <w:r w:rsidR="00671948">
        <w:t xml:space="preserve">, </w:t>
      </w:r>
      <w:r w:rsidR="00065A10">
        <w:t>ORCA</w:t>
      </w:r>
      <w:r w:rsidR="00671948">
        <w:fldChar w:fldCharType="begin">
          <w:fldData xml:space="preserve">PEVuZE5vdGU+PENpdGU+PEF1dGhvcj5BbWF0PC9BdXRob3I+PFllYXI+MjAxNTwvWWVhcj48UmVj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</w:fldData>
        </w:fldChar>
      </w:r>
      <w:r w:rsidR="00D43FA0">
        <w:instrText xml:space="preserve"> ADDIN EN.CITE </w:instrText>
      </w:r>
      <w:r w:rsidR="00D43FA0">
        <w:fldChar w:fldCharType="begin">
          <w:fldData xml:space="preserve">PEVuZE5vdGU+PENpdGU+PEF1dGhvcj5BbWF0PC9BdXRob3I+PFllYXI+MjAxNTwvWWVhcj48UmVj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</w:fldData>
        </w:fldChar>
      </w:r>
      <w:r w:rsidR="00D43FA0">
        <w:instrText xml:space="preserve"> ADDIN EN.CITE.DATA </w:instrText>
      </w:r>
      <w:r w:rsidR="00D43FA0">
        <w:fldChar w:fldCharType="end"/>
      </w:r>
      <w:r w:rsidR="00671948">
        <w:fldChar w:fldCharType="separate"/>
      </w:r>
      <w:r w:rsidR="00970559" w:rsidRPr="00970559">
        <w:rPr>
          <w:noProof/>
          <w:vertAlign w:val="superscript"/>
        </w:rPr>
        <w:t>26</w:t>
      </w:r>
      <w:r w:rsidR="00671948">
        <w:fldChar w:fldCharType="end"/>
      </w:r>
      <w:r w:rsidR="00671948">
        <w:t>, PASTURE</w:t>
      </w:r>
      <w:r w:rsidR="00671948">
        <w:fldChar w:fldCharType="begin">
          <w:fldData xml:space="preserve">PEVuZE5vdGU+PENpdGU+PEF1dGhvcj5Sb2R1aXQ8L0F1dGhvcj48WWVhcj4yMDE3PC9ZZWFyPjxS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=
</w:fldData>
        </w:fldChar>
      </w:r>
      <w:r w:rsidR="00D43FA0">
        <w:instrText xml:space="preserve"> ADDIN EN.CITE </w:instrText>
      </w:r>
      <w:r w:rsidR="00D43FA0">
        <w:fldChar w:fldCharType="begin">
          <w:fldData xml:space="preserve">PEVuZE5vdGU+PENpdGU+PEF1dGhvcj5Sb2R1aXQ8L0F1dGhvcj48WWVhcj4yMDE3PC9ZZWFyPjxS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=
</w:fldData>
        </w:fldChar>
      </w:r>
      <w:r w:rsidR="00D43FA0">
        <w:instrText xml:space="preserve"> ADDIN EN.CITE.DATA </w:instrText>
      </w:r>
      <w:r w:rsidR="00D43FA0">
        <w:fldChar w:fldCharType="end"/>
      </w:r>
      <w:r w:rsidR="00671948">
        <w:fldChar w:fldCharType="separate"/>
      </w:r>
      <w:r w:rsidR="00E36EC2" w:rsidRPr="00E36EC2">
        <w:rPr>
          <w:noProof/>
          <w:vertAlign w:val="superscript"/>
        </w:rPr>
        <w:t>22</w:t>
      </w:r>
      <w:r w:rsidR="00671948">
        <w:fldChar w:fldCharType="end"/>
      </w:r>
      <w:r w:rsidR="00065A10">
        <w:t xml:space="preserve"> cohorts, which have described early AD phenotypes in relation to allergic outcomes, have linked persistent wheezing/asthma with </w:t>
      </w:r>
      <w:r w:rsidR="004576C1">
        <w:t>EOP</w:t>
      </w:r>
      <w:r w:rsidR="00065A10">
        <w:t xml:space="preserve"> AD and multiple </w:t>
      </w:r>
      <w:r w:rsidR="00EC689F">
        <w:t>sensitization</w:t>
      </w:r>
      <w:r w:rsidR="00065A10" w:rsidRPr="002E6A9E">
        <w:rPr>
          <w:lang w:val="en-SG"/>
        </w:rPr>
        <w:t>.</w:t>
      </w:r>
      <w:r w:rsidR="00065A10">
        <w:t xml:space="preserve"> </w:t>
      </w:r>
      <w:r w:rsidR="00F03AF0">
        <w:t>A</w:t>
      </w:r>
      <w:r w:rsidR="004576C1">
        <w:t xml:space="preserve">nimal studies </w:t>
      </w:r>
      <w:r w:rsidR="00F03AF0">
        <w:t>suggest</w:t>
      </w:r>
      <w:r w:rsidR="004576C1">
        <w:t xml:space="preserve"> that </w:t>
      </w:r>
      <w:r w:rsidR="00A278E4">
        <w:t xml:space="preserve">although </w:t>
      </w:r>
      <w:r w:rsidR="004576C1">
        <w:t xml:space="preserve">mild and transient AD may not </w:t>
      </w:r>
      <w:r w:rsidR="00E1525C">
        <w:t xml:space="preserve">induce </w:t>
      </w:r>
      <w:r w:rsidR="00680460">
        <w:t>persistent</w:t>
      </w:r>
      <w:r w:rsidR="00206CFE">
        <w:t xml:space="preserve"> or </w:t>
      </w:r>
      <w:r w:rsidR="004576C1">
        <w:t>severe skin inflammation</w:t>
      </w:r>
      <w:r w:rsidR="00A278E4">
        <w:t>, it</w:t>
      </w:r>
      <w:r w:rsidR="004576C1">
        <w:t xml:space="preserve"> is </w:t>
      </w:r>
      <w:r w:rsidR="00E1525C">
        <w:t xml:space="preserve">still </w:t>
      </w:r>
      <w:r w:rsidR="00B13AD0">
        <w:t>associated with</w:t>
      </w:r>
      <w:r w:rsidR="004576C1">
        <w:t xml:space="preserve"> systemic immune priming and </w:t>
      </w:r>
      <w:r w:rsidR="00B50572">
        <w:t xml:space="preserve">triggering </w:t>
      </w:r>
      <w:r w:rsidR="00D45AA8">
        <w:t xml:space="preserve">distal </w:t>
      </w:r>
      <w:r w:rsidR="004576C1">
        <w:t>airway inflammation</w:t>
      </w:r>
      <w:r w:rsidR="00AA009B">
        <w:t xml:space="preserve"> </w:t>
      </w:r>
      <w:r w:rsidR="006C625C">
        <w:fldChar w:fldCharType="begin">
          <w:fldData xml:space="preserve">PEVuZE5vdGU+PENpdGU+PEF1dGhvcj5VYmFnczwvQXV0aG9yPjxZZWFyPjIwMjA8L1llYXI+PFJl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</w:fldData>
        </w:fldChar>
      </w:r>
      <w:r w:rsidR="00D43FA0">
        <w:instrText xml:space="preserve"> ADDIN EN.CITE </w:instrText>
      </w:r>
      <w:r w:rsidR="00D43FA0">
        <w:fldChar w:fldCharType="begin">
          <w:fldData xml:space="preserve">PEVuZE5vdGU+PENpdGU+PEF1dGhvcj5VYmFnczwvQXV0aG9yPjxZZWFyPjIwMjA8L1llYXI+PFJl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</w:fldData>
        </w:fldChar>
      </w:r>
      <w:r w:rsidR="00D43FA0">
        <w:instrText xml:space="preserve"> ADDIN EN.CITE.DATA </w:instrText>
      </w:r>
      <w:r w:rsidR="00D43FA0">
        <w:fldChar w:fldCharType="end"/>
      </w:r>
      <w:r w:rsidR="006C625C">
        <w:fldChar w:fldCharType="separate"/>
      </w:r>
      <w:r w:rsidR="00970559" w:rsidRPr="00970559">
        <w:rPr>
          <w:noProof/>
          <w:vertAlign w:val="superscript"/>
        </w:rPr>
        <w:t>27, 28</w:t>
      </w:r>
      <w:r w:rsidR="006C625C">
        <w:fldChar w:fldCharType="end"/>
      </w:r>
      <w:r w:rsidR="004576C1">
        <w:t>.</w:t>
      </w:r>
      <w:r w:rsidR="001F1981">
        <w:t xml:space="preserve"> </w:t>
      </w:r>
    </w:p>
    <w:p w14:paraId="304B283E" w14:textId="77777777" w:rsidR="007231FD" w:rsidRDefault="006B3372" w:rsidP="007231FD">
      <w:pPr>
        <w:pStyle w:val="Heading2"/>
      </w:pPr>
      <w:r>
        <w:t>Early onset persistent AD</w:t>
      </w:r>
    </w:p>
    <w:p w14:paraId="4074490A" w14:textId="108078F5" w:rsidR="002B0196" w:rsidRDefault="007231FD" w:rsidP="007231FD">
      <w:pPr>
        <w:ind w:firstLine="709"/>
      </w:pPr>
      <w:r>
        <w:t>A</w:t>
      </w:r>
      <w:r w:rsidR="001E04B2">
        <w:t>ntenatal and intrapartum a</w:t>
      </w:r>
      <w:r w:rsidR="002B0196" w:rsidRPr="00687AB4">
        <w:t xml:space="preserve">ntibiotic use </w:t>
      </w:r>
      <w:r w:rsidR="00790B8D">
        <w:t>was</w:t>
      </w:r>
      <w:r w:rsidR="00790B8D" w:rsidRPr="00687AB4">
        <w:t xml:space="preserve"> </w:t>
      </w:r>
      <w:r w:rsidR="002B0196" w:rsidRPr="00687AB4">
        <w:t xml:space="preserve">associated with increased odds of EOP AD in this study. </w:t>
      </w:r>
      <w:r w:rsidR="00F9314F">
        <w:t>A possible mechanism for this is t</w:t>
      </w:r>
      <w:r w:rsidR="006A52A6">
        <w:t>hrough alterations of maternal and fetal microbiota,</w:t>
      </w:r>
      <w:r w:rsidR="006A52A6" w:rsidRPr="006A52A6">
        <w:t xml:space="preserve"> </w:t>
      </w:r>
      <w:r w:rsidR="006A52A6" w:rsidRPr="00687AB4">
        <w:fldChar w:fldCharType="begin">
          <w:fldData xml:space="preserve">PEVuZE5vdGU+PENpdGU+PEF1dGhvcj5SYXV0YXZhPC9BdXRob3I+PFllYXI+MjAxMjwvWWVhcj48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U2NS03NjwvcGFnZXM+PHZvbHVtZT45PC92b2x1bWU+PG51bWJlcj4xMDwvbnVtYmVyPjxlZGl0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</w:fldData>
        </w:fldChar>
      </w:r>
      <w:r w:rsidR="00D43FA0">
        <w:instrText xml:space="preserve"> ADDIN EN.CITE </w:instrText>
      </w:r>
      <w:r w:rsidR="00D43FA0">
        <w:fldChar w:fldCharType="begin">
          <w:fldData xml:space="preserve">PEVuZE5vdGU+PENpdGU+PEF1dGhvcj5SYXV0YXZhPC9BdXRob3I+PFllYXI+MjAxMjwvWWVhcj48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U2NS03NjwvcGFnZXM+PHZvbHVtZT45PC92b2x1bWU+PG51bWJlcj4xMDwvbnVtYmVyPjxlZGl0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</w:fldData>
        </w:fldChar>
      </w:r>
      <w:r w:rsidR="00D43FA0">
        <w:instrText xml:space="preserve"> ADDIN EN.CITE.DATA </w:instrText>
      </w:r>
      <w:r w:rsidR="00D43FA0">
        <w:fldChar w:fldCharType="end"/>
      </w:r>
      <w:r w:rsidR="006A52A6" w:rsidRPr="00687AB4">
        <w:fldChar w:fldCharType="separate"/>
      </w:r>
      <w:r w:rsidR="00970559" w:rsidRPr="00970559">
        <w:rPr>
          <w:noProof/>
          <w:vertAlign w:val="superscript"/>
        </w:rPr>
        <w:t>29</w:t>
      </w:r>
      <w:r w:rsidR="006A52A6" w:rsidRPr="00687AB4">
        <w:fldChar w:fldCharType="end"/>
      </w:r>
      <w:r w:rsidR="006A52A6">
        <w:t xml:space="preserve"> which in turn </w:t>
      </w:r>
      <w:r w:rsidR="0005134A">
        <w:t>modulate</w:t>
      </w:r>
      <w:r w:rsidR="006A52A6">
        <w:t xml:space="preserve"> fetal immune programming</w:t>
      </w:r>
      <w:r w:rsidR="00EB3EB4">
        <w:fldChar w:fldCharType="begin">
          <w:fldData xml:space="preserve">PEVuZE5vdGU+PENpdGU+PEF1dGhvcj5KZW5tYWxtPC9BdXRob3I+PFllYXI+MjAxNzwvWWVhcj48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</w:fldData>
        </w:fldChar>
      </w:r>
      <w:r w:rsidR="00D43FA0">
        <w:instrText xml:space="preserve"> ADDIN EN.CITE </w:instrText>
      </w:r>
      <w:r w:rsidR="00D43FA0">
        <w:fldChar w:fldCharType="begin">
          <w:fldData xml:space="preserve">PEVuZE5vdGU+PENpdGU+PEF1dGhvcj5KZW5tYWxtPC9BdXRob3I+PFllYXI+MjAxNzwvWWVhcj48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</w:fldData>
        </w:fldChar>
      </w:r>
      <w:r w:rsidR="00D43FA0">
        <w:instrText xml:space="preserve"> ADDIN EN.CITE.DATA </w:instrText>
      </w:r>
      <w:r w:rsidR="00D43FA0">
        <w:fldChar w:fldCharType="end"/>
      </w:r>
      <w:r w:rsidR="00EB3EB4">
        <w:fldChar w:fldCharType="separate"/>
      </w:r>
      <w:r w:rsidR="00970559" w:rsidRPr="00970559">
        <w:rPr>
          <w:noProof/>
          <w:vertAlign w:val="superscript"/>
        </w:rPr>
        <w:t>30, 31</w:t>
      </w:r>
      <w:r w:rsidR="00EB3EB4">
        <w:fldChar w:fldCharType="end"/>
      </w:r>
      <w:r w:rsidR="0054271A">
        <w:t xml:space="preserve">. </w:t>
      </w:r>
      <w:r w:rsidR="00DD0420">
        <w:t>C</w:t>
      </w:r>
      <w:r w:rsidR="002B0196" w:rsidRPr="00F001CB">
        <w:t>urrent literature on the link</w:t>
      </w:r>
      <w:r w:rsidR="00D032AF">
        <w:t>s</w:t>
      </w:r>
      <w:r w:rsidR="002B0196" w:rsidRPr="00F001CB">
        <w:t xml:space="preserve"> between antibiotic use and AD is </w:t>
      </w:r>
      <w:r w:rsidR="0032227B">
        <w:t>contradictory</w:t>
      </w:r>
      <w:r w:rsidR="002B0196" w:rsidRPr="00F001CB">
        <w:t xml:space="preserve">. </w:t>
      </w:r>
      <w:r w:rsidR="00E338F0">
        <w:t>A</w:t>
      </w:r>
      <w:r w:rsidR="002B0196" w:rsidRPr="00F001CB">
        <w:t xml:space="preserve"> recent systematic review </w:t>
      </w:r>
      <w:r w:rsidR="008A00E6">
        <w:t>evaluating</w:t>
      </w:r>
      <w:r w:rsidR="002B0196" w:rsidRPr="00F001CB">
        <w:t xml:space="preserve"> antibiotic use and allergic outcomes</w:t>
      </w:r>
      <w:r w:rsidR="00E338F0">
        <w:t xml:space="preserve"> found</w:t>
      </w:r>
      <w:r w:rsidR="002B0196" w:rsidRPr="00F001CB">
        <w:t xml:space="preserve"> only three publications </w:t>
      </w:r>
      <w:r w:rsidR="00E338F0">
        <w:t>meeting</w:t>
      </w:r>
      <w:r w:rsidR="002B0196" w:rsidRPr="00F001CB">
        <w:t xml:space="preserve"> inclusion criteria </w:t>
      </w:r>
      <w:r w:rsidR="002B0196" w:rsidRPr="00F001CB">
        <w:fldChar w:fldCharType="begin">
          <w:fldData xml:space="preserve">PEVuZE5vdGU+PENpdGU+PEF1dGhvcj5CYXJvbjwvQXV0aG9yPjxZZWFyPjIwMjA8L1llYXI+PFJl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</w:fldData>
        </w:fldChar>
      </w:r>
      <w:r w:rsidR="00D43FA0">
        <w:instrText xml:space="preserve"> ADDIN EN.CITE </w:instrText>
      </w:r>
      <w:r w:rsidR="00D43FA0">
        <w:fldChar w:fldCharType="begin">
          <w:fldData xml:space="preserve">PEVuZE5vdGU+PENpdGU+PEF1dGhvcj5CYXJvbjwvQXV0aG9yPjxZZWFyPjIwMjA8L1llYXI+PFJl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</w:fldData>
        </w:fldChar>
      </w:r>
      <w:r w:rsidR="00D43FA0">
        <w:instrText xml:space="preserve"> ADDIN EN.CITE.DATA </w:instrText>
      </w:r>
      <w:r w:rsidR="00D43FA0">
        <w:fldChar w:fldCharType="end"/>
      </w:r>
      <w:r w:rsidR="002B0196" w:rsidRPr="00F001CB">
        <w:fldChar w:fldCharType="separate"/>
      </w:r>
      <w:r w:rsidR="00970559" w:rsidRPr="00970559">
        <w:rPr>
          <w:noProof/>
          <w:vertAlign w:val="superscript"/>
        </w:rPr>
        <w:t>32</w:t>
      </w:r>
      <w:r w:rsidR="002B0196" w:rsidRPr="00F001CB">
        <w:fldChar w:fldCharType="end"/>
      </w:r>
      <w:r w:rsidR="002B0196" w:rsidRPr="00F001CB">
        <w:t>. One</w:t>
      </w:r>
      <w:r w:rsidR="002B0196">
        <w:t xml:space="preserve"> </w:t>
      </w:r>
      <w:r w:rsidR="002B0196" w:rsidRPr="008A361B">
        <w:t>reported a significant rel</w:t>
      </w:r>
      <w:r w:rsidR="002B0196">
        <w:t xml:space="preserve">ationship with AD </w:t>
      </w:r>
      <w:r w:rsidR="002B0196">
        <w:fldChar w:fldCharType="begin">
          <w:fldData xml:space="preserve">PEVuZE5vdGU+PENpdGU+PEF1dGhvcj5Eb208L0F1dGhvcj48WWVhcj4yMDEwPC9ZZWFyPjxSZWNO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</w:fldData>
        </w:fldChar>
      </w:r>
      <w:r w:rsidR="00D43FA0">
        <w:instrText xml:space="preserve"> ADDIN EN.CITE </w:instrText>
      </w:r>
      <w:r w:rsidR="00D43FA0">
        <w:fldChar w:fldCharType="begin">
          <w:fldData xml:space="preserve">PEVuZE5vdGU+PENpdGU+PEF1dGhvcj5Eb208L0F1dGhvcj48WWVhcj4yMDEwPC9ZZWFyPjxSZWNO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</w:fldData>
        </w:fldChar>
      </w:r>
      <w:r w:rsidR="00D43FA0">
        <w:instrText xml:space="preserve"> ADDIN EN.CITE.DATA </w:instrText>
      </w:r>
      <w:r w:rsidR="00D43FA0">
        <w:fldChar w:fldCharType="end"/>
      </w:r>
      <w:r w:rsidR="002B0196">
        <w:fldChar w:fldCharType="separate"/>
      </w:r>
      <w:r w:rsidR="00970559" w:rsidRPr="00970559">
        <w:rPr>
          <w:noProof/>
          <w:vertAlign w:val="superscript"/>
        </w:rPr>
        <w:t>33</w:t>
      </w:r>
      <w:r w:rsidR="002B0196">
        <w:fldChar w:fldCharType="end"/>
      </w:r>
      <w:r w:rsidR="0018385C">
        <w:t>:</w:t>
      </w:r>
      <w:r w:rsidR="002B0196" w:rsidRPr="008A361B">
        <w:t xml:space="preserve"> </w:t>
      </w:r>
      <w:r w:rsidR="00660260">
        <w:t>another</w:t>
      </w:r>
      <w:r w:rsidR="002B0196" w:rsidRPr="008A361B">
        <w:t xml:space="preserve"> reported a significant relationship </w:t>
      </w:r>
      <w:r w:rsidR="00AB1470">
        <w:t xml:space="preserve">only </w:t>
      </w:r>
      <w:r w:rsidR="002B0196" w:rsidRPr="008A361B">
        <w:t>when the intra-partum antibiotic exposure lasted more than 24 h</w:t>
      </w:r>
      <w:r w:rsidR="002B0196">
        <w:t>ours</w:t>
      </w:r>
      <w:r w:rsidR="002B0196">
        <w:fldChar w:fldCharType="begin">
          <w:fldData xml:space="preserve">PEVuZE5vdGU+PENpdGU+PEF1dGhvcj5Xb2hsPC9BdXRob3I+PFllYXI+MjAxNTwvWWVhcj48UmVj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=
</w:fldData>
        </w:fldChar>
      </w:r>
      <w:r w:rsidR="00D43FA0">
        <w:instrText xml:space="preserve"> ADDIN EN.CITE </w:instrText>
      </w:r>
      <w:r w:rsidR="00D43FA0">
        <w:fldChar w:fldCharType="begin">
          <w:fldData xml:space="preserve">PEVuZE5vdGU+PENpdGU+PEF1dGhvcj5Xb2hsPC9BdXRob3I+PFllYXI+MjAxNTwvWWVhcj48UmVj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=
</w:fldData>
        </w:fldChar>
      </w:r>
      <w:r w:rsidR="00D43FA0">
        <w:instrText xml:space="preserve"> ADDIN EN.CITE.DATA </w:instrText>
      </w:r>
      <w:r w:rsidR="00D43FA0">
        <w:fldChar w:fldCharType="end"/>
      </w:r>
      <w:r w:rsidR="002B0196">
        <w:fldChar w:fldCharType="separate"/>
      </w:r>
      <w:r w:rsidR="00970559" w:rsidRPr="00970559">
        <w:rPr>
          <w:noProof/>
          <w:vertAlign w:val="superscript"/>
        </w:rPr>
        <w:t>34</w:t>
      </w:r>
      <w:r w:rsidR="002B0196">
        <w:fldChar w:fldCharType="end"/>
      </w:r>
      <w:r w:rsidR="00D80F6E">
        <w:t xml:space="preserve"> </w:t>
      </w:r>
      <w:r w:rsidR="00660260">
        <w:t>while</w:t>
      </w:r>
      <w:r w:rsidR="002B0196" w:rsidRPr="008A361B">
        <w:t xml:space="preserve"> the other reported a significant relationship only when the mother was atopic and had </w:t>
      </w:r>
      <w:r w:rsidR="00E329D5">
        <w:t>taken</w:t>
      </w:r>
      <w:r w:rsidR="00E329D5" w:rsidRPr="008A361B">
        <w:t xml:space="preserve"> </w:t>
      </w:r>
      <w:r w:rsidR="002B0196" w:rsidRPr="008A361B">
        <w:t>antibiotics throughout pregnancy</w:t>
      </w:r>
      <w:r w:rsidR="002B0196">
        <w:t xml:space="preserve"> </w:t>
      </w:r>
      <w:r w:rsidR="002B0196">
        <w:fldChar w:fldCharType="begin">
          <w:fldData xml:space="preserve">PEVuZE5vdGU+PENpdGU+PEF1dGhvcj5UaW1tPC9BdXRob3I+PFllYXI+MjAxNzwvWWVhcj48UmVj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L3BlcmlvZGljYWw+PHBhZ2VzPjky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</w:fldData>
        </w:fldChar>
      </w:r>
      <w:r w:rsidR="00D43FA0">
        <w:instrText xml:space="preserve"> ADDIN EN.CITE </w:instrText>
      </w:r>
      <w:r w:rsidR="00D43FA0">
        <w:fldChar w:fldCharType="begin">
          <w:fldData xml:space="preserve">PEVuZE5vdGU+PENpdGU+PEF1dGhvcj5UaW1tPC9BdXRob3I+PFllYXI+MjAxNzwvWWVhcj48UmVj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L3BlcmlvZGljYWw+PHBhZ2VzPjky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</w:fldData>
        </w:fldChar>
      </w:r>
      <w:r w:rsidR="00D43FA0">
        <w:instrText xml:space="preserve"> ADDIN EN.CITE.DATA </w:instrText>
      </w:r>
      <w:r w:rsidR="00D43FA0">
        <w:fldChar w:fldCharType="end"/>
      </w:r>
      <w:r w:rsidR="002B0196">
        <w:fldChar w:fldCharType="separate"/>
      </w:r>
      <w:r w:rsidR="00970559" w:rsidRPr="00970559">
        <w:rPr>
          <w:noProof/>
          <w:vertAlign w:val="superscript"/>
        </w:rPr>
        <w:t>35</w:t>
      </w:r>
      <w:r w:rsidR="002B0196">
        <w:fldChar w:fldCharType="end"/>
      </w:r>
      <w:r w:rsidR="002B0196">
        <w:t xml:space="preserve">. </w:t>
      </w:r>
      <w:r w:rsidR="008C6D9D">
        <w:t xml:space="preserve"> </w:t>
      </w:r>
      <w:r w:rsidR="005261F4">
        <w:t xml:space="preserve">Intrapartum antibiotics have been associated with dysbiosis, particularly richness and diversity, of intestinal microbiota in full-term newborns </w:t>
      </w:r>
      <w:r w:rsidR="005261F4">
        <w:fldChar w:fldCharType="begin">
          <w:fldData xml:space="preserve">PEVuZE5vdGU+PENpdGU+PEF1dGhvcj5HYXNwYXJyaW5pPC9BdXRob3I+PFllYXI+MjAxNjwvWWVh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</w:fldData>
        </w:fldChar>
      </w:r>
      <w:r w:rsidR="00D43FA0">
        <w:instrText xml:space="preserve"> ADDIN EN.CITE </w:instrText>
      </w:r>
      <w:r w:rsidR="00D43FA0">
        <w:fldChar w:fldCharType="begin">
          <w:fldData xml:space="preserve">PEVuZE5vdGU+PENpdGU+PEF1dGhvcj5HYXNwYXJyaW5pPC9BdXRob3I+PFllYXI+MjAxNjwvWWVh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</w:fldData>
        </w:fldChar>
      </w:r>
      <w:r w:rsidR="00D43FA0">
        <w:instrText xml:space="preserve"> ADDIN EN.CITE.DATA </w:instrText>
      </w:r>
      <w:r w:rsidR="00D43FA0">
        <w:fldChar w:fldCharType="end"/>
      </w:r>
      <w:r w:rsidR="005261F4">
        <w:fldChar w:fldCharType="separate"/>
      </w:r>
      <w:r w:rsidR="00D43FA0" w:rsidRPr="00D43FA0">
        <w:rPr>
          <w:noProof/>
          <w:vertAlign w:val="superscript"/>
        </w:rPr>
        <w:t>36</w:t>
      </w:r>
      <w:r w:rsidR="005261F4">
        <w:fldChar w:fldCharType="end"/>
      </w:r>
      <w:r w:rsidR="005261F4">
        <w:t xml:space="preserve">, however, breastfeeding appears to </w:t>
      </w:r>
      <w:r w:rsidR="00644963">
        <w:t xml:space="preserve">be able to minimize </w:t>
      </w:r>
      <w:r w:rsidR="005261F4">
        <w:t>these deleterious effects</w:t>
      </w:r>
      <w:r w:rsidR="005261F4">
        <w:fldChar w:fldCharType="begin">
          <w:fldData xml:space="preserve">PEVuZE5vdGU+PENpdGU+PEF1dGhvcj5BemFkPC9BdXRob3I+PFllYXI+MjAxNjwvWWVhcj48UmVj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</w:fldData>
        </w:fldChar>
      </w:r>
      <w:r w:rsidR="00D43FA0">
        <w:instrText xml:space="preserve"> ADDIN EN.CITE </w:instrText>
      </w:r>
      <w:r w:rsidR="00D43FA0">
        <w:fldChar w:fldCharType="begin">
          <w:fldData xml:space="preserve">PEVuZE5vdGU+PENpdGU+PEF1dGhvcj5BemFkPC9BdXRob3I+PFllYXI+MjAxNjwvWWVhcj48UmVj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</w:fldData>
        </w:fldChar>
      </w:r>
      <w:r w:rsidR="00D43FA0">
        <w:instrText xml:space="preserve"> ADDIN EN.CITE.DATA </w:instrText>
      </w:r>
      <w:r w:rsidR="00D43FA0">
        <w:fldChar w:fldCharType="end"/>
      </w:r>
      <w:r w:rsidR="005261F4">
        <w:fldChar w:fldCharType="separate"/>
      </w:r>
      <w:r w:rsidR="00D43FA0" w:rsidRPr="00D43FA0">
        <w:rPr>
          <w:noProof/>
          <w:vertAlign w:val="superscript"/>
        </w:rPr>
        <w:t>37</w:t>
      </w:r>
      <w:r w:rsidR="005261F4">
        <w:fldChar w:fldCharType="end"/>
      </w:r>
      <w:r w:rsidR="005261F4">
        <w:t>.</w:t>
      </w:r>
      <w:r w:rsidR="005261F4" w:rsidRPr="00F43CC7">
        <w:t xml:space="preserve"> </w:t>
      </w:r>
    </w:p>
    <w:p w14:paraId="6042AB0F" w14:textId="153224CA" w:rsidR="00E12671" w:rsidRPr="00D047A4" w:rsidRDefault="00E12671" w:rsidP="00E12671">
      <w:pPr>
        <w:ind w:firstLine="720"/>
        <w:rPr>
          <w:lang w:val="en-SG"/>
        </w:rPr>
      </w:pPr>
      <w:r w:rsidRPr="00AC524A">
        <w:t xml:space="preserve">Findings on breastfeeding however are more conflicting. We </w:t>
      </w:r>
      <w:r w:rsidR="00B13AD0">
        <w:t>found</w:t>
      </w:r>
      <w:r w:rsidRPr="00AC524A">
        <w:t xml:space="preserve"> that breastfeeding </w:t>
      </w:r>
      <w:r>
        <w:t>was</w:t>
      </w:r>
      <w:r w:rsidRPr="00AC524A">
        <w:t xml:space="preserve"> associated with increased odds of EO</w:t>
      </w:r>
      <w:r>
        <w:t>P</w:t>
      </w:r>
      <w:r w:rsidRPr="00AC524A">
        <w:t xml:space="preserve"> AD</w:t>
      </w:r>
      <w:r>
        <w:t xml:space="preserve">, and postulate that reverse causation may be a key reason for this observation, whereby pre-existing AD causes a change in breastfeeding behaviour. </w:t>
      </w:r>
      <w:r w:rsidRPr="00AC524A">
        <w:t>This is con</w:t>
      </w:r>
      <w:r>
        <w:t>sistent with</w:t>
      </w:r>
      <w:r w:rsidRPr="00AC524A">
        <w:t xml:space="preserve"> findings by Paternoster et al</w:t>
      </w:r>
      <w:r w:rsidRPr="00AC524A">
        <w:fldChar w:fldCharType="begin">
          <w:fldData xml:space="preserve">PEVuZE5vdGU+PENpdGU+PEF1dGhvcj5QYXRlcm5vc3RlcjwvQXV0aG9yPjxZZWFyPjIwMTg8L1ll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</w:fldData>
        </w:fldChar>
      </w:r>
      <w:r w:rsidR="00D43FA0">
        <w:instrText xml:space="preserve"> ADDIN EN.CITE </w:instrText>
      </w:r>
      <w:r w:rsidR="00D43FA0">
        <w:fldChar w:fldCharType="begin">
          <w:fldData xml:space="preserve">PEVuZE5vdGU+PENpdGU+PEF1dGhvcj5QYXRlcm5vc3RlcjwvQXV0aG9yPjxZZWFyPjIwMTg8L1ll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</w:fldData>
        </w:fldChar>
      </w:r>
      <w:r w:rsidR="00D43FA0">
        <w:instrText xml:space="preserve"> ADDIN EN.CITE.DATA </w:instrText>
      </w:r>
      <w:r w:rsidR="00D43FA0">
        <w:fldChar w:fldCharType="end"/>
      </w:r>
      <w:r w:rsidRPr="00AC524A">
        <w:fldChar w:fldCharType="separate"/>
      </w:r>
      <w:r w:rsidR="00E36EC2" w:rsidRPr="00E36EC2">
        <w:rPr>
          <w:noProof/>
          <w:vertAlign w:val="superscript"/>
        </w:rPr>
        <w:t>24</w:t>
      </w:r>
      <w:r w:rsidRPr="00AC524A">
        <w:fldChar w:fldCharType="end"/>
      </w:r>
      <w:r w:rsidRPr="00AC524A">
        <w:t xml:space="preserve"> comparing two cohorts - the ALSPAC and PIAMA cohort. In the ALSPAC cohort, breastfeeding was associated with early onset persistent and late resolving AD trajectories while there was a lack of evidence for an association in the PIAMA cohort. Some studies however, have shown support for breastfeeding as a protective factor for AD</w:t>
      </w:r>
      <w:r w:rsidRPr="00AC524A">
        <w:fldChar w:fldCharType="begin">
          <w:fldData xml:space="preserve">PEVuZE5vdGU+PENpdGU+PEF1dGhvcj5JcDwvQXV0aG9yPjxZZWFyPjIwMDc8L1llYXI+PFJlY051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</w:fldData>
        </w:fldChar>
      </w:r>
      <w:r w:rsidR="00D43FA0">
        <w:instrText xml:space="preserve"> ADDIN EN.CITE </w:instrText>
      </w:r>
      <w:r w:rsidR="00D43FA0">
        <w:fldChar w:fldCharType="begin">
          <w:fldData xml:space="preserve">PEVuZE5vdGU+PENpdGU+PEF1dGhvcj5JcDwvQXV0aG9yPjxZZWFyPjIwMDc8L1llYXI+PFJlY051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</w:fldData>
        </w:fldChar>
      </w:r>
      <w:r w:rsidR="00D43FA0">
        <w:instrText xml:space="preserve"> ADDIN EN.CITE.DATA </w:instrText>
      </w:r>
      <w:r w:rsidR="00D43FA0">
        <w:fldChar w:fldCharType="end"/>
      </w:r>
      <w:r w:rsidRPr="00AC524A">
        <w:fldChar w:fldCharType="separate"/>
      </w:r>
      <w:r w:rsidR="00D43FA0" w:rsidRPr="00D43FA0">
        <w:rPr>
          <w:noProof/>
          <w:vertAlign w:val="superscript"/>
        </w:rPr>
        <w:t>38</w:t>
      </w:r>
      <w:r w:rsidRPr="00AC524A">
        <w:fldChar w:fldCharType="end"/>
      </w:r>
      <w:r>
        <w:t xml:space="preserve"> as is observed in the LOP AD group in our study</w:t>
      </w:r>
      <w:r w:rsidRPr="00AC524A">
        <w:t xml:space="preserve">. </w:t>
      </w:r>
      <w:r>
        <w:t>These findings suggest that the presence of early infantile AD could have potentially modified breastfeeding practices (i.e</w:t>
      </w:r>
      <w:r w:rsidR="008E2A7B">
        <w:t>.</w:t>
      </w:r>
      <w:r>
        <w:t xml:space="preserve"> mothers breastfeeding for a longer duration) in the hope that this might reduce AD severity or the risk of other allergic diseases. </w:t>
      </w:r>
    </w:p>
    <w:p w14:paraId="152030C5" w14:textId="63F99A68" w:rsidR="00E2269F" w:rsidRDefault="00121338" w:rsidP="00121338">
      <w:pPr>
        <w:ind w:firstLine="720"/>
      </w:pPr>
      <w:r>
        <w:t xml:space="preserve">Food </w:t>
      </w:r>
      <w:r w:rsidR="00EC689F">
        <w:t>sensitization</w:t>
      </w:r>
      <w:r>
        <w:t xml:space="preserve"> </w:t>
      </w:r>
      <w:r w:rsidR="00926E35">
        <w:t>was</w:t>
      </w:r>
      <w:r>
        <w:t xml:space="preserve"> strongly associated with EOP AD. This is consistent with the dual allergen hypothesis where epicutaneous </w:t>
      </w:r>
      <w:r w:rsidR="00EC689F">
        <w:t>sensitization</w:t>
      </w:r>
      <w:r>
        <w:t xml:space="preserve"> </w:t>
      </w:r>
      <w:r w:rsidR="00C34172">
        <w:t xml:space="preserve">occurs </w:t>
      </w:r>
      <w:r>
        <w:t>due to a disrupted skin barrier in early life</w:t>
      </w:r>
      <w:r w:rsidR="00C34172">
        <w:t>, and</w:t>
      </w:r>
      <w:r>
        <w:t xml:space="preserve"> predisposes a child to food</w:t>
      </w:r>
      <w:r w:rsidR="00A72363">
        <w:t xml:space="preserve"> </w:t>
      </w:r>
      <w:r w:rsidR="00EC689F">
        <w:t>sensitization</w:t>
      </w:r>
      <w:r w:rsidR="00A72363">
        <w:t xml:space="preserve"> and food allergy</w:t>
      </w:r>
      <w:r>
        <w:t xml:space="preserve"> </w:t>
      </w:r>
      <w:r w:rsidRPr="00934F35">
        <w:rPr>
          <w:lang w:val="en-SG"/>
        </w:rPr>
        <w:fldChar w:fldCharType="begin">
          <w:fldData xml:space="preserve">PEVuZE5vdGU+PENpdGU+PEF1dGhvcj5GbG9ocjwvQXV0aG9yPjxZZWFyPjIwMTQ8L1llYXI+PFJl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</w:fldData>
        </w:fldChar>
      </w:r>
      <w:r w:rsidR="00D43FA0">
        <w:rPr>
          <w:lang w:val="en-SG"/>
        </w:rPr>
        <w:instrText xml:space="preserve"> ADDIN EN.CITE </w:instrText>
      </w:r>
      <w:r w:rsidR="00D43FA0">
        <w:rPr>
          <w:lang w:val="en-SG"/>
        </w:rPr>
        <w:fldChar w:fldCharType="begin">
          <w:fldData xml:space="preserve">PEVuZE5vdGU+PENpdGU+PEF1dGhvcj5GbG9ocjwvQXV0aG9yPjxZZWFyPjIwMTQ8L1llYXI+PFJl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</w:fldData>
        </w:fldChar>
      </w:r>
      <w:r w:rsidR="00D43FA0">
        <w:rPr>
          <w:lang w:val="en-SG"/>
        </w:rPr>
        <w:instrText xml:space="preserve"> ADDIN EN.CITE.DATA </w:instrText>
      </w:r>
      <w:r w:rsidR="00D43FA0">
        <w:rPr>
          <w:lang w:val="en-SG"/>
        </w:rPr>
      </w:r>
      <w:r w:rsidR="00D43FA0">
        <w:rPr>
          <w:lang w:val="en-SG"/>
        </w:rPr>
        <w:fldChar w:fldCharType="end"/>
      </w:r>
      <w:r w:rsidRPr="00934F35">
        <w:rPr>
          <w:lang w:val="en-SG"/>
        </w:rPr>
      </w:r>
      <w:r w:rsidRPr="00934F35">
        <w:rPr>
          <w:lang w:val="en-SG"/>
        </w:rPr>
        <w:fldChar w:fldCharType="separate"/>
      </w:r>
      <w:r w:rsidR="00D43FA0" w:rsidRPr="00D43FA0">
        <w:rPr>
          <w:noProof/>
          <w:vertAlign w:val="superscript"/>
          <w:lang w:val="en-SG"/>
        </w:rPr>
        <w:t>39, 40</w:t>
      </w:r>
      <w:r w:rsidRPr="00934F35">
        <w:rPr>
          <w:lang w:val="en-SG"/>
        </w:rPr>
        <w:fldChar w:fldCharType="end"/>
      </w:r>
      <w:r w:rsidRPr="00B375F6">
        <w:rPr>
          <w:lang w:val="en-SG"/>
        </w:rPr>
        <w:t>.</w:t>
      </w:r>
      <w:r>
        <w:t xml:space="preserve"> Although AD severity assessments were not available for the majority of </w:t>
      </w:r>
      <w:r w:rsidR="00B13AD0">
        <w:t xml:space="preserve">participants </w:t>
      </w:r>
      <w:r>
        <w:t xml:space="preserve">in our cohort, the persistent nature of this AD phenotype suggests more chronic skin inflammation which would increase the risks of epicutaneous food </w:t>
      </w:r>
      <w:r w:rsidR="00EC689F">
        <w:t>sensitization</w:t>
      </w:r>
      <w:r>
        <w:t xml:space="preserve">. </w:t>
      </w:r>
      <w:r w:rsidR="00EA5B77">
        <w:t xml:space="preserve">Topical steroid usage, a proxy of AD severity, </w:t>
      </w:r>
      <w:r w:rsidR="009E4A93" w:rsidRPr="00CC71AB">
        <w:t xml:space="preserve">was </w:t>
      </w:r>
      <w:r w:rsidR="009E4A93">
        <w:t xml:space="preserve">more prevalent in </w:t>
      </w:r>
      <w:r w:rsidR="009E4A93" w:rsidRPr="00CC71AB">
        <w:t>the EOP</w:t>
      </w:r>
      <w:r w:rsidR="009E4A93">
        <w:t xml:space="preserve"> </w:t>
      </w:r>
      <w:r w:rsidR="00EA5B77">
        <w:t>than the</w:t>
      </w:r>
      <w:r w:rsidR="009E4A93">
        <w:t xml:space="preserve"> EOT trajectory, which may account for the association observed with food </w:t>
      </w:r>
      <w:r w:rsidR="00EC689F">
        <w:t>sensitization</w:t>
      </w:r>
      <w:r w:rsidR="009E4A93">
        <w:t xml:space="preserve"> in the </w:t>
      </w:r>
      <w:r w:rsidR="0068707E">
        <w:t>former but not the latter</w:t>
      </w:r>
      <w:r w:rsidR="009E4A93">
        <w:t xml:space="preserve"> trajectory.</w:t>
      </w:r>
      <w:r w:rsidR="003C1993">
        <w:t xml:space="preserve"> However, detailed analyses for associations were not performed due to the small sample size. </w:t>
      </w:r>
      <w:r w:rsidR="009E4A93">
        <w:t xml:space="preserve"> </w:t>
      </w:r>
    </w:p>
    <w:p w14:paraId="037C88DA" w14:textId="496CA3D7" w:rsidR="00121338" w:rsidRDefault="00372BB7" w:rsidP="00121338">
      <w:pPr>
        <w:ind w:firstLine="720"/>
      </w:pPr>
      <w:r>
        <w:t>Furthermore,</w:t>
      </w:r>
      <w:r w:rsidR="00121338">
        <w:t xml:space="preserve"> in </w:t>
      </w:r>
      <w:r w:rsidR="00674E31">
        <w:t>this study</w:t>
      </w:r>
      <w:r w:rsidR="00121338">
        <w:t xml:space="preserve"> EOP AD does not appear to </w:t>
      </w:r>
      <w:r w:rsidR="00222F88">
        <w:t>be a risk factor for other allergic sequelae</w:t>
      </w:r>
      <w:r w:rsidR="00121338">
        <w:t xml:space="preserve">, contrary to the classical atopic march hypothesis. This runs contrary to other studies where </w:t>
      </w:r>
      <w:r w:rsidR="00671948">
        <w:t>EOP</w:t>
      </w:r>
      <w:r w:rsidR="00121338">
        <w:t xml:space="preserve"> AD has been shown to </w:t>
      </w:r>
      <w:r w:rsidR="00B70C39">
        <w:t xml:space="preserve">be associated with </w:t>
      </w:r>
      <w:r w:rsidR="00121338">
        <w:t>the greatest risk of allergic morbidity in later childhood</w:t>
      </w:r>
      <w:r w:rsidR="00865C4D">
        <w:fldChar w:fldCharType="begin">
          <w:fldData xml:space="preserve">PEVuZE5vdGU+PENpdGU+PEF1dGhvcj5Sb2R1aXQ8L0F1dGhvcj48WWVhcj4yMDE3PC9ZZWFyPjxS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</w:fldData>
        </w:fldChar>
      </w:r>
      <w:r w:rsidR="00D43FA0">
        <w:instrText xml:space="preserve"> ADDIN EN.CITE </w:instrText>
      </w:r>
      <w:r w:rsidR="00D43FA0">
        <w:fldChar w:fldCharType="begin">
          <w:fldData xml:space="preserve">PEVuZE5vdGU+PENpdGU+PEF1dGhvcj5Sb2R1aXQ8L0F1dGhvcj48WWVhcj4yMDE3PC9ZZWFyPjxS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</w:fldData>
        </w:fldChar>
      </w:r>
      <w:r w:rsidR="00D43FA0">
        <w:instrText xml:space="preserve"> ADDIN EN.CITE.DATA </w:instrText>
      </w:r>
      <w:r w:rsidR="00D43FA0">
        <w:fldChar w:fldCharType="end"/>
      </w:r>
      <w:r w:rsidR="00865C4D">
        <w:fldChar w:fldCharType="separate"/>
      </w:r>
      <w:r w:rsidR="00D43FA0" w:rsidRPr="00D43FA0">
        <w:rPr>
          <w:noProof/>
          <w:vertAlign w:val="superscript"/>
        </w:rPr>
        <w:t>9, 22, 41, 42</w:t>
      </w:r>
      <w:r w:rsidR="00865C4D">
        <w:fldChar w:fldCharType="end"/>
      </w:r>
      <w:r w:rsidR="00121338">
        <w:t>.</w:t>
      </w:r>
      <w:r w:rsidR="00865C4D">
        <w:t xml:space="preserve"> </w:t>
      </w:r>
      <w:r w:rsidR="00C469F4">
        <w:t>L</w:t>
      </w:r>
      <w:r w:rsidR="005247DC">
        <w:t>ongitudinal cohort studies</w:t>
      </w:r>
      <w:r w:rsidR="00A772BD">
        <w:t xml:space="preserve"> also</w:t>
      </w:r>
      <w:r w:rsidR="005247DC">
        <w:t xml:space="preserve"> now suggest that only a small proportion of children </w:t>
      </w:r>
      <w:r w:rsidR="00D333A9">
        <w:t xml:space="preserve">actually </w:t>
      </w:r>
      <w:r w:rsidR="005247DC">
        <w:t xml:space="preserve">follow the typical atopic march trajectory </w:t>
      </w:r>
      <w:r w:rsidR="00D207CB">
        <w:fldChar w:fldCharType="begin">
          <w:fldData xml:space="preserve">PEVuZE5vdGU+PENpdGU+PEF1dGhvcj5QYXRlcm5vc3RlcjwvQXV0aG9yPjxZZWFyPjIwMTg8L1ll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</w:fldData>
        </w:fldChar>
      </w:r>
      <w:r w:rsidR="00D43FA0">
        <w:instrText xml:space="preserve"> ADDIN EN.CITE </w:instrText>
      </w:r>
      <w:r w:rsidR="00D43FA0">
        <w:fldChar w:fldCharType="begin">
          <w:fldData xml:space="preserve">PEVuZE5vdGU+PENpdGU+PEF1dGhvcj5QYXRlcm5vc3RlcjwvQXV0aG9yPjxZZWFyPjIwMTg8L1ll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</w:fldData>
        </w:fldChar>
      </w:r>
      <w:r w:rsidR="00D43FA0">
        <w:instrText xml:space="preserve"> ADDIN EN.CITE.DATA </w:instrText>
      </w:r>
      <w:r w:rsidR="00D43FA0">
        <w:fldChar w:fldCharType="end"/>
      </w:r>
      <w:r w:rsidR="00D207CB">
        <w:fldChar w:fldCharType="separate"/>
      </w:r>
      <w:r w:rsidR="00D43FA0" w:rsidRPr="00D43FA0">
        <w:rPr>
          <w:noProof/>
          <w:vertAlign w:val="superscript"/>
        </w:rPr>
        <w:t>24, 43</w:t>
      </w:r>
      <w:r w:rsidR="00D207CB">
        <w:fldChar w:fldCharType="end"/>
      </w:r>
      <w:r w:rsidR="00BE40FF">
        <w:t xml:space="preserve">, lending support to the notion that multiple allergic phenotypes exist. </w:t>
      </w:r>
    </w:p>
    <w:p w14:paraId="42B8A749" w14:textId="5833E595" w:rsidR="006B3372" w:rsidRDefault="006B3372" w:rsidP="006B3372">
      <w:pPr>
        <w:pStyle w:val="Heading2"/>
      </w:pPr>
      <w:r>
        <w:t>Late onset persistent AD</w:t>
      </w:r>
    </w:p>
    <w:p w14:paraId="19D2F54C" w14:textId="3DCEB0AF" w:rsidR="0091470F" w:rsidRDefault="00C0556C" w:rsidP="00477FF3">
      <w:pPr>
        <w:ind w:firstLine="720"/>
      </w:pPr>
      <w:r>
        <w:rPr>
          <w:lang w:val="en-SG"/>
        </w:rPr>
        <w:t xml:space="preserve">We found that the LOP AD trajectory was the phenotype most closely associated with allergic </w:t>
      </w:r>
      <w:r w:rsidR="00497C4A">
        <w:rPr>
          <w:lang w:val="en-SG"/>
        </w:rPr>
        <w:t xml:space="preserve">airway disorders </w:t>
      </w:r>
      <w:r>
        <w:rPr>
          <w:lang w:val="en-SG"/>
        </w:rPr>
        <w:t xml:space="preserve">from </w:t>
      </w:r>
      <w:r w:rsidR="00D065CA">
        <w:rPr>
          <w:lang w:val="en-SG"/>
        </w:rPr>
        <w:t>3 years</w:t>
      </w:r>
      <w:r>
        <w:rPr>
          <w:lang w:val="en-SG"/>
        </w:rPr>
        <w:t xml:space="preserve"> onwards</w:t>
      </w:r>
      <w:r w:rsidR="002168A5">
        <w:rPr>
          <w:lang w:val="en-SG"/>
        </w:rPr>
        <w:t>, particularly in children with a family history of atopy</w:t>
      </w:r>
      <w:r>
        <w:rPr>
          <w:lang w:val="en-SG"/>
        </w:rPr>
        <w:t xml:space="preserve">. </w:t>
      </w:r>
      <w:r>
        <w:t>Children in this trajectory were more likely to be HDM sensitized</w:t>
      </w:r>
      <w:r w:rsidR="00AF5D0D">
        <w:t>,</w:t>
      </w:r>
      <w:r>
        <w:t xml:space="preserve"> </w:t>
      </w:r>
      <w:r w:rsidR="009A1267">
        <w:t>and this was associated with</w:t>
      </w:r>
      <w:r>
        <w:t xml:space="preserve"> current/persistent allergic rhinitis and atopic wheezing </w:t>
      </w:r>
      <w:r w:rsidR="009A1267">
        <w:t xml:space="preserve">up to </w:t>
      </w:r>
      <w:r>
        <w:t>age 8 years</w:t>
      </w:r>
      <w:r>
        <w:rPr>
          <w:lang w:val="en-SG"/>
        </w:rPr>
        <w:t xml:space="preserve">. </w:t>
      </w:r>
      <w:r w:rsidR="002518CD">
        <w:t>It might be postulated</w:t>
      </w:r>
      <w:r w:rsidR="004F2828" w:rsidRPr="004F2828">
        <w:t xml:space="preserve"> that </w:t>
      </w:r>
      <w:r w:rsidR="003D5A36" w:rsidRPr="00283B5C">
        <w:rPr>
          <w:rFonts w:cs="Times New Roman"/>
          <w:szCs w:val="24"/>
        </w:rPr>
        <w:t>environmental exposure to HDM from infancy</w:t>
      </w:r>
      <w:r w:rsidR="003D5A36">
        <w:rPr>
          <w:rFonts w:cs="Times New Roman"/>
          <w:szCs w:val="24"/>
        </w:rPr>
        <w:t>,</w:t>
      </w:r>
      <w:r w:rsidR="003D5A36" w:rsidRPr="00283B5C">
        <w:rPr>
          <w:rFonts w:cs="Times New Roman"/>
          <w:szCs w:val="24"/>
        </w:rPr>
        <w:t xml:space="preserve"> together with a defective epithelial barrier</w:t>
      </w:r>
      <w:r w:rsidR="003D5A36">
        <w:rPr>
          <w:rFonts w:cs="Times New Roman"/>
          <w:szCs w:val="24"/>
        </w:rPr>
        <w:t xml:space="preserve"> in the presence of AD</w:t>
      </w:r>
      <w:r w:rsidR="003D5A36" w:rsidRPr="00283B5C">
        <w:rPr>
          <w:rFonts w:cs="Times New Roman"/>
          <w:szCs w:val="24"/>
        </w:rPr>
        <w:t xml:space="preserve">, predisposes to acquisition of HDM </w:t>
      </w:r>
      <w:r w:rsidR="00EC689F">
        <w:rPr>
          <w:rFonts w:cs="Times New Roman"/>
          <w:szCs w:val="24"/>
        </w:rPr>
        <w:t>sensitization</w:t>
      </w:r>
      <w:r w:rsidR="00DC3F26">
        <w:rPr>
          <w:rFonts w:cs="Times New Roman"/>
          <w:szCs w:val="24"/>
        </w:rPr>
        <w:t xml:space="preserve"> that</w:t>
      </w:r>
      <w:r w:rsidR="00920C2C">
        <w:rPr>
          <w:rFonts w:cs="Times New Roman"/>
          <w:szCs w:val="24"/>
        </w:rPr>
        <w:t xml:space="preserve"> occurs</w:t>
      </w:r>
      <w:r w:rsidR="004F2828" w:rsidRPr="004F2828">
        <w:t xml:space="preserve"> a little later in life</w:t>
      </w:r>
      <w:r w:rsidR="000851A1">
        <w:t>,</w:t>
      </w:r>
      <w:r w:rsidR="004F2828" w:rsidRPr="004F2828">
        <w:t xml:space="preserve"> </w:t>
      </w:r>
      <w:r w:rsidR="00836168">
        <w:t>alongside the</w:t>
      </w:r>
      <w:r w:rsidR="004F2828" w:rsidRPr="004F2828">
        <w:t xml:space="preserve"> later onset of AD. This is supported by our prior findings that overall HDM </w:t>
      </w:r>
      <w:r w:rsidR="00EC689F">
        <w:t>sensitization</w:t>
      </w:r>
      <w:r w:rsidR="004F2828" w:rsidRPr="004F2828">
        <w:t xml:space="preserve"> in this cohort doubled from 11% at 18 months to 22% at 3</w:t>
      </w:r>
      <w:r w:rsidR="00D065CA">
        <w:t xml:space="preserve"> years</w:t>
      </w:r>
      <w:r w:rsidR="000E5114">
        <w:fldChar w:fldCharType="begin">
          <w:fldData xml:space="preserve">PEVuZE5vdGU+PENpdGU+PEF1dGhvcj5Mb288L0F1dGhvcj48WWVhcj4yMDE2PC9ZZWFyPjxSZWNO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</w:fldData>
        </w:fldChar>
      </w:r>
      <w:r w:rsidR="00D43FA0">
        <w:instrText xml:space="preserve"> ADDIN EN.CITE </w:instrText>
      </w:r>
      <w:r w:rsidR="00D43FA0">
        <w:fldChar w:fldCharType="begin">
          <w:fldData xml:space="preserve">PEVuZE5vdGU+PENpdGU+PEF1dGhvcj5Mb288L0F1dGhvcj48WWVhcj4yMDE2PC9ZZWFyPjxSZWNO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</w:fldData>
        </w:fldChar>
      </w:r>
      <w:r w:rsidR="00D43FA0">
        <w:instrText xml:space="preserve"> ADDIN EN.CITE.DATA </w:instrText>
      </w:r>
      <w:r w:rsidR="00D43FA0">
        <w:fldChar w:fldCharType="end"/>
      </w:r>
      <w:r w:rsidR="000E5114">
        <w:fldChar w:fldCharType="separate"/>
      </w:r>
      <w:r w:rsidR="00D43FA0" w:rsidRPr="00D43FA0">
        <w:rPr>
          <w:noProof/>
          <w:vertAlign w:val="superscript"/>
        </w:rPr>
        <w:t>44</w:t>
      </w:r>
      <w:r w:rsidR="000E5114">
        <w:fldChar w:fldCharType="end"/>
      </w:r>
      <w:r w:rsidR="00FD060A">
        <w:t xml:space="preserve">;  increasing to </w:t>
      </w:r>
      <w:r w:rsidR="004F2828" w:rsidRPr="004F2828">
        <w:t>3</w:t>
      </w:r>
      <w:r w:rsidR="00153FB8">
        <w:t>4.4</w:t>
      </w:r>
      <w:r w:rsidR="004F2828" w:rsidRPr="004F2828">
        <w:t xml:space="preserve">% by age 5 </w:t>
      </w:r>
      <w:r w:rsidR="004F2828" w:rsidRPr="00153FB8">
        <w:t xml:space="preserve">years </w:t>
      </w:r>
      <w:r w:rsidR="00153FB8" w:rsidRPr="00153FB8">
        <w:t>and 53.1</w:t>
      </w:r>
      <w:r w:rsidR="004F2828" w:rsidRPr="00153FB8">
        <w:t>% by age 8 years</w:t>
      </w:r>
      <w:r w:rsidR="004D281D">
        <w:t>.</w:t>
      </w:r>
      <w:r w:rsidR="005746B2">
        <w:t>,</w:t>
      </w:r>
      <w:r w:rsidR="004F2828" w:rsidRPr="00153FB8">
        <w:t>.</w:t>
      </w:r>
      <w:r w:rsidR="004F2828">
        <w:t xml:space="preserve"> </w:t>
      </w:r>
      <w:r w:rsidR="005F701B" w:rsidRPr="005F701B">
        <w:t xml:space="preserve"> </w:t>
      </w:r>
    </w:p>
    <w:p w14:paraId="09ED36E9" w14:textId="0571DCB6" w:rsidR="0045041D" w:rsidRPr="00B43979" w:rsidRDefault="0091470F" w:rsidP="00B43979">
      <w:pPr>
        <w:ind w:firstLine="720"/>
        <w:rPr>
          <w:color w:val="000000"/>
        </w:rPr>
      </w:pPr>
      <w:r w:rsidRPr="00064B48">
        <w:rPr>
          <w:color w:val="000000"/>
        </w:rPr>
        <w:t xml:space="preserve">HDM aeroallergen </w:t>
      </w:r>
      <w:r w:rsidR="00EC689F">
        <w:rPr>
          <w:color w:val="000000"/>
        </w:rPr>
        <w:t>sensitization</w:t>
      </w:r>
      <w:r w:rsidRPr="00064B48">
        <w:rPr>
          <w:color w:val="000000"/>
        </w:rPr>
        <w:t xml:space="preserve"> plays a major role in </w:t>
      </w:r>
      <w:r>
        <w:rPr>
          <w:color w:val="000000"/>
        </w:rPr>
        <w:t xml:space="preserve">the pathogenesis of </w:t>
      </w:r>
      <w:r w:rsidRPr="00064B48">
        <w:rPr>
          <w:color w:val="000000"/>
        </w:rPr>
        <w:t xml:space="preserve">allergic airway disorders in </w:t>
      </w:r>
      <w:r>
        <w:rPr>
          <w:color w:val="000000"/>
        </w:rPr>
        <w:t xml:space="preserve">tropical </w:t>
      </w:r>
      <w:r w:rsidRPr="00064B48">
        <w:rPr>
          <w:color w:val="000000"/>
        </w:rPr>
        <w:t xml:space="preserve">Singapore, primarily due to the high environmental </w:t>
      </w:r>
      <w:r>
        <w:rPr>
          <w:color w:val="000000"/>
        </w:rPr>
        <w:t xml:space="preserve">HDM </w:t>
      </w:r>
      <w:r w:rsidRPr="00064B48">
        <w:rPr>
          <w:color w:val="000000"/>
        </w:rPr>
        <w:t>exposures in early life compared</w:t>
      </w:r>
      <w:r>
        <w:rPr>
          <w:color w:val="000000"/>
        </w:rPr>
        <w:t xml:space="preserve"> </w:t>
      </w:r>
      <w:r w:rsidRPr="00064B48">
        <w:rPr>
          <w:color w:val="000000"/>
        </w:rPr>
        <w:t xml:space="preserve">to other countries where HDM </w:t>
      </w:r>
      <w:r>
        <w:rPr>
          <w:color w:val="000000"/>
        </w:rPr>
        <w:t>exposures are lower</w:t>
      </w:r>
      <w:r w:rsidR="002426C7">
        <w:rPr>
          <w:color w:val="000000"/>
        </w:rPr>
        <w:fldChar w:fldCharType="begin">
          <w:fldData xml:space="preserve">PEVuZE5vdGU+PENpdGU+PEF1dGhvcj5BbmRpYXBwYW48L0F1dGhvcj48WWVhcj4yMDE0PC9ZZWFy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wvcGVyaW9kaWNhbD48cGFnZXM+MjAxLTY8L3BhZ2VzPjx2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</w:fldData>
        </w:fldChar>
      </w:r>
      <w:r w:rsidR="00D43FA0">
        <w:rPr>
          <w:color w:val="000000"/>
        </w:rPr>
        <w:instrText xml:space="preserve"> ADDIN EN.CITE </w:instrText>
      </w:r>
      <w:r w:rsidR="00D43FA0">
        <w:rPr>
          <w:color w:val="000000"/>
        </w:rPr>
        <w:fldChar w:fldCharType="begin">
          <w:fldData xml:space="preserve">PEVuZE5vdGU+PENpdGU+PEF1dGhvcj5BbmRpYXBwYW48L0F1dGhvcj48WWVhcj4yMDE0PC9ZZWFy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wvcGVyaW9kaWNhbD48cGFnZXM+MjAxLTY8L3BhZ2VzPjx2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</w:fldData>
        </w:fldChar>
      </w:r>
      <w:r w:rsidR="00D43FA0">
        <w:rPr>
          <w:color w:val="000000"/>
        </w:rPr>
        <w:instrText xml:space="preserve"> ADDIN EN.CITE.DATA </w:instrText>
      </w:r>
      <w:r w:rsidR="00D43FA0">
        <w:rPr>
          <w:color w:val="000000"/>
        </w:rPr>
      </w:r>
      <w:r w:rsidR="00D43FA0">
        <w:rPr>
          <w:color w:val="000000"/>
        </w:rPr>
        <w:fldChar w:fldCharType="end"/>
      </w:r>
      <w:r w:rsidR="002426C7">
        <w:rPr>
          <w:color w:val="000000"/>
        </w:rPr>
      </w:r>
      <w:r w:rsidR="002426C7">
        <w:rPr>
          <w:color w:val="000000"/>
        </w:rPr>
        <w:fldChar w:fldCharType="separate"/>
      </w:r>
      <w:r w:rsidR="00D43FA0" w:rsidRPr="00D43FA0">
        <w:rPr>
          <w:noProof/>
          <w:color w:val="000000"/>
          <w:vertAlign w:val="superscript"/>
        </w:rPr>
        <w:t>45, 46</w:t>
      </w:r>
      <w:r w:rsidR="002426C7">
        <w:rPr>
          <w:color w:val="000000"/>
        </w:rPr>
        <w:fldChar w:fldCharType="end"/>
      </w:r>
      <w:r>
        <w:rPr>
          <w:color w:val="000000"/>
        </w:rPr>
        <w:t xml:space="preserve">. </w:t>
      </w:r>
      <w:r w:rsidR="0009278C">
        <w:rPr>
          <w:rFonts w:cs="Times New Roman"/>
          <w:szCs w:val="24"/>
        </w:rPr>
        <w:t>Furthermore, a</w:t>
      </w:r>
      <w:r w:rsidR="00BC31B7">
        <w:rPr>
          <w:rFonts w:cs="Times New Roman"/>
          <w:szCs w:val="24"/>
        </w:rPr>
        <w:t xml:space="preserve">n assessment of TEWL in children up to 12 months showed increased risk of aeroallergen </w:t>
      </w:r>
      <w:r w:rsidR="00EC689F">
        <w:rPr>
          <w:rFonts w:cs="Times New Roman"/>
          <w:szCs w:val="24"/>
        </w:rPr>
        <w:t>sensitization</w:t>
      </w:r>
      <w:r w:rsidR="00BC31B7">
        <w:rPr>
          <w:rFonts w:cs="Times New Roman"/>
          <w:szCs w:val="24"/>
        </w:rPr>
        <w:t xml:space="preserve"> among those with AD</w:t>
      </w:r>
      <w:r w:rsidR="002426C7">
        <w:rPr>
          <w:rFonts w:cs="Times New Roman"/>
          <w:szCs w:val="24"/>
        </w:rPr>
        <w:fldChar w:fldCharType="begin">
          <w:fldData xml:space="preserve">PEVuZE5vdGU+PENpdGU+PEF1dGhvcj5Cb3JhbGV2aTwvQXV0aG9yPjxZZWFyPjIwMDg8L1llYXI+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</w:fldData>
        </w:fldChar>
      </w:r>
      <w:r w:rsidR="00D43FA0">
        <w:rPr>
          <w:rFonts w:cs="Times New Roman"/>
          <w:szCs w:val="24"/>
        </w:rPr>
        <w:instrText xml:space="preserve"> ADDIN EN.CITE </w:instrText>
      </w:r>
      <w:r w:rsidR="00D43FA0">
        <w:rPr>
          <w:rFonts w:cs="Times New Roman"/>
          <w:szCs w:val="24"/>
        </w:rPr>
        <w:fldChar w:fldCharType="begin">
          <w:fldData xml:space="preserve">PEVuZE5vdGU+PENpdGU+PEF1dGhvcj5Cb3JhbGV2aTwvQXV0aG9yPjxZZWFyPjIwMDg8L1llYXI+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</w:fldData>
        </w:fldChar>
      </w:r>
      <w:r w:rsidR="00D43FA0">
        <w:rPr>
          <w:rFonts w:cs="Times New Roman"/>
          <w:szCs w:val="24"/>
        </w:rPr>
        <w:instrText xml:space="preserve"> ADDIN EN.CITE.DATA </w:instrText>
      </w:r>
      <w:r w:rsidR="00D43FA0">
        <w:rPr>
          <w:rFonts w:cs="Times New Roman"/>
          <w:szCs w:val="24"/>
        </w:rPr>
      </w:r>
      <w:r w:rsidR="00D43FA0">
        <w:rPr>
          <w:rFonts w:cs="Times New Roman"/>
          <w:szCs w:val="24"/>
        </w:rPr>
        <w:fldChar w:fldCharType="end"/>
      </w:r>
      <w:r w:rsidR="002426C7">
        <w:rPr>
          <w:rFonts w:cs="Times New Roman"/>
          <w:szCs w:val="24"/>
        </w:rPr>
      </w:r>
      <w:r w:rsidR="002426C7">
        <w:rPr>
          <w:rFonts w:cs="Times New Roman"/>
          <w:szCs w:val="24"/>
        </w:rPr>
        <w:fldChar w:fldCharType="separate"/>
      </w:r>
      <w:r w:rsidR="00D43FA0" w:rsidRPr="00D43FA0">
        <w:rPr>
          <w:rFonts w:cs="Times New Roman"/>
          <w:noProof/>
          <w:szCs w:val="24"/>
          <w:vertAlign w:val="superscript"/>
        </w:rPr>
        <w:t>47</w:t>
      </w:r>
      <w:r w:rsidR="002426C7">
        <w:rPr>
          <w:rFonts w:cs="Times New Roman"/>
          <w:szCs w:val="24"/>
        </w:rPr>
        <w:fldChar w:fldCharType="end"/>
      </w:r>
      <w:r w:rsidR="00BC31B7">
        <w:rPr>
          <w:rFonts w:cs="Times New Roman"/>
          <w:szCs w:val="24"/>
        </w:rPr>
        <w:t>.</w:t>
      </w:r>
      <w:r w:rsidR="006F777B">
        <w:rPr>
          <w:rFonts w:cs="Times New Roman"/>
          <w:szCs w:val="24"/>
        </w:rPr>
        <w:t xml:space="preserve"> </w:t>
      </w:r>
      <w:r w:rsidR="006F777B" w:rsidRPr="006F777B">
        <w:rPr>
          <w:rFonts w:cs="Times New Roman"/>
          <w:szCs w:val="24"/>
        </w:rPr>
        <w:t xml:space="preserve">89% of AD children had a positive atopy patch test (APT) result, with a higher mean TEWL observed among those with two or more positive APT. </w:t>
      </w:r>
      <w:r w:rsidR="00716A77" w:rsidRPr="00716A77">
        <w:rPr>
          <w:rFonts w:cs="Times New Roman"/>
          <w:szCs w:val="24"/>
        </w:rPr>
        <w:t>Murine studies similarly suggest that HDM sensitization through the impaired skin barrier can induce systemic and airway inflammation leading to the preferential development of allergic airway disorders</w:t>
      </w:r>
      <w:r w:rsidR="00B43979">
        <w:rPr>
          <w:rFonts w:cs="Times New Roman"/>
          <w:szCs w:val="24"/>
        </w:rPr>
        <w:t xml:space="preserve"> </w:t>
      </w:r>
      <w:r w:rsidR="00B43979">
        <w:fldChar w:fldCharType="begin">
          <w:fldData xml:space="preserve">PEVuZE5vdGU+PENpdGU+PEF1dGhvcj5TdHJlbW5pdHplcjwvQXV0aG9yPjxZZWFyPjIwMTQ8L1ll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</w:fldData>
        </w:fldChar>
      </w:r>
      <w:r w:rsidR="00D43FA0">
        <w:instrText xml:space="preserve"> ADDIN EN.CITE </w:instrText>
      </w:r>
      <w:r w:rsidR="00D43FA0">
        <w:fldChar w:fldCharType="begin">
          <w:fldData xml:space="preserve">PEVuZE5vdGU+PENpdGU+PEF1dGhvcj5TdHJlbW5pdHplcjwvQXV0aG9yPjxZZWFyPjIwMTQ8L1ll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</w:fldData>
        </w:fldChar>
      </w:r>
      <w:r w:rsidR="00D43FA0">
        <w:instrText xml:space="preserve"> ADDIN EN.CITE.DATA </w:instrText>
      </w:r>
      <w:r w:rsidR="00D43FA0">
        <w:fldChar w:fldCharType="end"/>
      </w:r>
      <w:r w:rsidR="00B43979">
        <w:fldChar w:fldCharType="separate"/>
      </w:r>
      <w:r w:rsidR="00D43FA0" w:rsidRPr="00D43FA0">
        <w:rPr>
          <w:noProof/>
          <w:vertAlign w:val="superscript"/>
        </w:rPr>
        <w:t>48-52</w:t>
      </w:r>
      <w:r w:rsidR="00B43979">
        <w:fldChar w:fldCharType="end"/>
      </w:r>
      <w:r w:rsidR="00B43979">
        <w:t>.</w:t>
      </w:r>
      <w:r w:rsidR="00B43979">
        <w:rPr>
          <w:rFonts w:cs="Times New Roman"/>
          <w:szCs w:val="24"/>
        </w:rPr>
        <w:t xml:space="preserve">  </w:t>
      </w:r>
    </w:p>
    <w:p w14:paraId="6C88744D" w14:textId="24E91F5D" w:rsidR="00CE21E7" w:rsidRPr="00CE21E7" w:rsidRDefault="00CE21E7" w:rsidP="00F5613B">
      <w:pPr>
        <w:pStyle w:val="Heading2"/>
      </w:pPr>
      <w:r w:rsidRPr="00CE21E7">
        <w:t>Strengths and limitations</w:t>
      </w:r>
    </w:p>
    <w:p w14:paraId="03326CAA" w14:textId="5D9E3461" w:rsidR="00FD5256" w:rsidRDefault="004508B7" w:rsidP="007C0AAB">
      <w:r>
        <w:tab/>
      </w:r>
      <w:r w:rsidR="00E329D5">
        <w:t>A</w:t>
      </w:r>
      <w:r>
        <w:t xml:space="preserve"> key strength of this study is </w:t>
      </w:r>
      <w:r w:rsidR="00A447B4">
        <w:t xml:space="preserve">our large </w:t>
      </w:r>
      <w:r w:rsidR="004441D9" w:rsidRPr="004441D9">
        <w:t>cohort</w:t>
      </w:r>
      <w:r w:rsidR="00CE12F0">
        <w:t xml:space="preserve"> which allows subgroups to be defined on the basis of their </w:t>
      </w:r>
      <w:r w:rsidR="00160374">
        <w:t xml:space="preserve">longitudinal </w:t>
      </w:r>
      <w:r w:rsidR="00CE12F0">
        <w:t>disease</w:t>
      </w:r>
      <w:r w:rsidR="004441D9" w:rsidRPr="004441D9">
        <w:t xml:space="preserve"> trajectories</w:t>
      </w:r>
      <w:r w:rsidR="00CE12F0">
        <w:t xml:space="preserve">. </w:t>
      </w:r>
      <w:r w:rsidR="009E64B3">
        <w:rPr>
          <w:lang w:val="en-SG"/>
        </w:rPr>
        <w:t xml:space="preserve">The </w:t>
      </w:r>
      <w:r w:rsidR="00CE12F0">
        <w:rPr>
          <w:lang w:val="en-SG"/>
        </w:rPr>
        <w:t xml:space="preserve">unsupervised machine learning approach </w:t>
      </w:r>
      <w:r w:rsidR="001E3022">
        <w:t xml:space="preserve">in our study </w:t>
      </w:r>
      <w:r w:rsidR="00AB48CF">
        <w:t>design maintained</w:t>
      </w:r>
      <w:r w:rsidR="00CE12F0" w:rsidRPr="00CA5F8C">
        <w:t xml:space="preserve"> prediction accuracy </w:t>
      </w:r>
      <w:r w:rsidR="001E3022">
        <w:t>without the need for separate training and validation datasets</w:t>
      </w:r>
      <w:r w:rsidR="00E8075E">
        <w:rPr>
          <w:lang w:val="en-SG"/>
        </w:rPr>
        <w:t xml:space="preserve">, while allowing </w:t>
      </w:r>
      <w:r w:rsidR="00710582">
        <w:rPr>
          <w:lang w:val="en-SG"/>
        </w:rPr>
        <w:t xml:space="preserve">data-driven </w:t>
      </w:r>
      <w:r w:rsidR="00E8075E">
        <w:rPr>
          <w:lang w:val="en-SG"/>
        </w:rPr>
        <w:t>discovery of latent AD trajectories unbiased by pre-selected investigator-</w:t>
      </w:r>
      <w:r w:rsidR="00710582">
        <w:rPr>
          <w:lang w:val="en-SG"/>
        </w:rPr>
        <w:t>determined</w:t>
      </w:r>
      <w:r w:rsidR="007C0AAB">
        <w:rPr>
          <w:lang w:val="en-SG"/>
        </w:rPr>
        <w:t xml:space="preserve"> definitions.</w:t>
      </w:r>
      <w:r w:rsidR="001B409E">
        <w:rPr>
          <w:lang w:val="en-SG"/>
        </w:rPr>
        <w:t xml:space="preserve"> </w:t>
      </w:r>
      <w:r w:rsidR="00B27BD1">
        <w:rPr>
          <w:lang w:val="en-SG"/>
        </w:rPr>
        <w:t xml:space="preserve">Limitations of this study were mainly </w:t>
      </w:r>
      <w:r w:rsidR="00E34BF8">
        <w:rPr>
          <w:lang w:val="en-SG"/>
        </w:rPr>
        <w:t>the</w:t>
      </w:r>
      <w:r w:rsidR="00B27BD1">
        <w:rPr>
          <w:lang w:val="en-SG"/>
        </w:rPr>
        <w:t xml:space="preserve"> parental-reported outcomes </w:t>
      </w:r>
      <w:r w:rsidR="00141F3A">
        <w:rPr>
          <w:lang w:val="en-SG"/>
        </w:rPr>
        <w:t xml:space="preserve">which </w:t>
      </w:r>
      <w:r w:rsidR="00CE12F0">
        <w:rPr>
          <w:lang w:val="en-SG"/>
        </w:rPr>
        <w:t>may be subject to recall bias.</w:t>
      </w:r>
      <w:r w:rsidR="00E562D0">
        <w:rPr>
          <w:lang w:val="en-SG"/>
        </w:rPr>
        <w:t xml:space="preserve"> However</w:t>
      </w:r>
      <w:r w:rsidR="00642F6C">
        <w:rPr>
          <w:lang w:val="en-SG"/>
        </w:rPr>
        <w:t>, this was mitigated by</w:t>
      </w:r>
      <w:r w:rsidR="00E562D0">
        <w:rPr>
          <w:lang w:val="en-SG"/>
        </w:rPr>
        <w:t xml:space="preserve"> the very close intervals between each follow-up time-point</w:t>
      </w:r>
      <w:r w:rsidR="003E389D">
        <w:rPr>
          <w:lang w:val="en-SG"/>
        </w:rPr>
        <w:t>,</w:t>
      </w:r>
      <w:r w:rsidR="00E562D0">
        <w:rPr>
          <w:lang w:val="en-SG"/>
        </w:rPr>
        <w:t xml:space="preserve"> use of</w:t>
      </w:r>
      <w:r w:rsidR="00E562D0">
        <w:t xml:space="preserve"> ISAAC </w:t>
      </w:r>
      <w:r w:rsidR="00DC3F26">
        <w:t>questionnaires, which</w:t>
      </w:r>
      <w:r w:rsidR="00E562D0">
        <w:t xml:space="preserve"> have been extensively validated </w:t>
      </w:r>
      <w:r w:rsidR="004C793D">
        <w:t>as reliable tools for assessing</w:t>
      </w:r>
      <w:r w:rsidR="001114F7">
        <w:t xml:space="preserve"> allergic disease</w:t>
      </w:r>
      <w:r w:rsidR="00E562D0">
        <w:t xml:space="preserve"> outcomes</w:t>
      </w:r>
      <w:r w:rsidR="001114F7">
        <w:t xml:space="preserve">, </w:t>
      </w:r>
      <w:r w:rsidR="00E562D0">
        <w:t xml:space="preserve">and </w:t>
      </w:r>
      <w:r w:rsidR="00E22BE8">
        <w:t xml:space="preserve">the </w:t>
      </w:r>
      <w:r w:rsidR="00E562D0">
        <w:t xml:space="preserve">comprehensive clinical and </w:t>
      </w:r>
      <w:r w:rsidR="00EC689F">
        <w:t>sensitization</w:t>
      </w:r>
      <w:r w:rsidR="00E562D0">
        <w:t xml:space="preserve"> profiling</w:t>
      </w:r>
      <w:r w:rsidR="000958FC">
        <w:t xml:space="preserve"> in this cohort.</w:t>
      </w:r>
    </w:p>
    <w:p w14:paraId="59C0463F" w14:textId="622BD490" w:rsidR="00D057DD" w:rsidRPr="007C0AAB" w:rsidRDefault="00D057DD" w:rsidP="00D057DD">
      <w:pPr>
        <w:pStyle w:val="Heading1"/>
        <w:rPr>
          <w:lang w:val="en-SG"/>
        </w:rPr>
      </w:pPr>
      <w:r>
        <w:rPr>
          <w:lang w:val="en-SG"/>
        </w:rPr>
        <w:t>Conclusion</w:t>
      </w:r>
    </w:p>
    <w:p w14:paraId="7BDF1590" w14:textId="5AF22349" w:rsidR="00A914DE" w:rsidRPr="00273C93" w:rsidRDefault="00CE12F0" w:rsidP="00A914DE">
      <w:pPr>
        <w:ind w:firstLine="720"/>
        <w:rPr>
          <w:color w:val="000000"/>
          <w:lang w:val="en-SG"/>
        </w:rPr>
      </w:pPr>
      <w:r>
        <w:t xml:space="preserve">Collectively, </w:t>
      </w:r>
      <w:r w:rsidR="00F5613B" w:rsidRPr="00F5613B">
        <w:t>disparities in the longitudinal progression of early, late, transient and persistent AD support the notion that there are distinct subtypes</w:t>
      </w:r>
      <w:r w:rsidR="00847AE8">
        <w:t xml:space="preserve"> of AD</w:t>
      </w:r>
      <w:r w:rsidR="00F5613B" w:rsidRPr="00F5613B">
        <w:fldChar w:fldCharType="begin">
          <w:fldData xml:space="preserve">PEVuZE5vdGU+PENpdGU+PEF1dGhvcj5XYW48L0F1dGhvcj48WWVhcj4yMDE5PC9ZZWFyPjxSZWNO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</w:fldData>
        </w:fldChar>
      </w:r>
      <w:r w:rsidR="00D43FA0">
        <w:instrText xml:space="preserve"> ADDIN EN.CITE </w:instrText>
      </w:r>
      <w:r w:rsidR="00D43FA0">
        <w:fldChar w:fldCharType="begin">
          <w:fldData xml:space="preserve">PEVuZE5vdGU+PENpdGU+PEF1dGhvcj5XYW48L0F1dGhvcj48WWVhcj4yMDE5PC9ZZWFyPjxSZWNO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</w:fldData>
        </w:fldChar>
      </w:r>
      <w:r w:rsidR="00D43FA0">
        <w:instrText xml:space="preserve"> ADDIN EN.CITE.DATA </w:instrText>
      </w:r>
      <w:r w:rsidR="00D43FA0">
        <w:fldChar w:fldCharType="end"/>
      </w:r>
      <w:r w:rsidR="00F5613B" w:rsidRPr="00F5613B">
        <w:fldChar w:fldCharType="separate"/>
      </w:r>
      <w:r w:rsidR="00D43FA0" w:rsidRPr="00D43FA0">
        <w:rPr>
          <w:noProof/>
          <w:vertAlign w:val="superscript"/>
        </w:rPr>
        <w:t>53</w:t>
      </w:r>
      <w:r w:rsidR="00F5613B" w:rsidRPr="00F5613B">
        <w:fldChar w:fldCharType="end"/>
      </w:r>
      <w:r w:rsidR="00F5613B" w:rsidRPr="00F5613B">
        <w:t xml:space="preserve">. </w:t>
      </w:r>
      <w:r w:rsidR="00F5613B" w:rsidRPr="004441D9">
        <w:t xml:space="preserve"> </w:t>
      </w:r>
      <w:r w:rsidR="008B2FCC">
        <w:t xml:space="preserve">We have shown unique characteristics of each AD trajectory which differ from that shown in cohorts in other parts of the world. </w:t>
      </w:r>
      <w:r w:rsidR="00A914DE">
        <w:t>Unlike</w:t>
      </w:r>
      <w:r w:rsidR="00A914DE" w:rsidRPr="00064B48">
        <w:rPr>
          <w:color w:val="000000"/>
        </w:rPr>
        <w:t xml:space="preserve"> the typical atopic march</w:t>
      </w:r>
      <w:r w:rsidR="00B70C39">
        <w:rPr>
          <w:color w:val="000000"/>
        </w:rPr>
        <w:t>,</w:t>
      </w:r>
      <w:r w:rsidR="00A914DE">
        <w:rPr>
          <w:color w:val="000000"/>
        </w:rPr>
        <w:t xml:space="preserve"> in which early onset </w:t>
      </w:r>
      <w:r w:rsidR="004D1098">
        <w:rPr>
          <w:color w:val="000000"/>
        </w:rPr>
        <w:t xml:space="preserve">persistent </w:t>
      </w:r>
      <w:r w:rsidR="00A914DE">
        <w:rPr>
          <w:color w:val="000000"/>
        </w:rPr>
        <w:t xml:space="preserve">AD </w:t>
      </w:r>
      <w:r w:rsidR="00C7779F">
        <w:rPr>
          <w:color w:val="000000"/>
        </w:rPr>
        <w:t>precedes</w:t>
      </w:r>
      <w:r w:rsidR="00A914DE">
        <w:rPr>
          <w:color w:val="000000"/>
        </w:rPr>
        <w:t xml:space="preserve"> allergic </w:t>
      </w:r>
      <w:r w:rsidR="00C7779F">
        <w:rPr>
          <w:color w:val="000000"/>
        </w:rPr>
        <w:t>morbidity</w:t>
      </w:r>
      <w:r w:rsidR="00A914DE" w:rsidRPr="00064B48">
        <w:rPr>
          <w:color w:val="000000"/>
        </w:rPr>
        <w:t>, LOP AD appears to be the strongest phenotype linked to allergic disorders in our cohort</w:t>
      </w:r>
      <w:r w:rsidR="00885FD7">
        <w:rPr>
          <w:color w:val="000000"/>
        </w:rPr>
        <w:t xml:space="preserve">, </w:t>
      </w:r>
      <w:r w:rsidR="00B70C39">
        <w:rPr>
          <w:color w:val="000000"/>
        </w:rPr>
        <w:t>with</w:t>
      </w:r>
      <w:r w:rsidR="00885FD7">
        <w:rPr>
          <w:color w:val="000000"/>
        </w:rPr>
        <w:t xml:space="preserve"> HDM </w:t>
      </w:r>
      <w:r w:rsidR="00EC689F">
        <w:rPr>
          <w:color w:val="000000"/>
        </w:rPr>
        <w:t>sensitization</w:t>
      </w:r>
      <w:r w:rsidR="00885FD7">
        <w:rPr>
          <w:color w:val="000000"/>
        </w:rPr>
        <w:t xml:space="preserve"> appear</w:t>
      </w:r>
      <w:r w:rsidR="00B70C39">
        <w:rPr>
          <w:color w:val="000000"/>
        </w:rPr>
        <w:t>ing</w:t>
      </w:r>
      <w:r w:rsidR="00885FD7">
        <w:rPr>
          <w:color w:val="000000"/>
        </w:rPr>
        <w:t xml:space="preserve"> to play a major role</w:t>
      </w:r>
      <w:r w:rsidR="00A914DE" w:rsidRPr="00064B48">
        <w:rPr>
          <w:color w:val="000000"/>
        </w:rPr>
        <w:t>.</w:t>
      </w:r>
      <w:r w:rsidR="00A914DE">
        <w:rPr>
          <w:color w:val="000000"/>
          <w:lang w:val="en-SG"/>
        </w:rPr>
        <w:t xml:space="preserve"> </w:t>
      </w:r>
      <w:r w:rsidR="00A914DE">
        <w:rPr>
          <w:color w:val="000000"/>
        </w:rPr>
        <w:t xml:space="preserve">Nonetheless, it is yet to be seen whether the trajectories differ at the molecular and immunological level and if these differences translate to differential treatment </w:t>
      </w:r>
      <w:r w:rsidR="00A914DE" w:rsidRPr="00AF6F90">
        <w:rPr>
          <w:color w:val="000000"/>
        </w:rPr>
        <w:t>outcomes</w:t>
      </w:r>
      <w:r w:rsidR="00A914DE" w:rsidRPr="00AF6F90">
        <w:fldChar w:fldCharType="begin">
          <w:fldData xml:space="preserve">PEVuZE5vdGU+PENpdGU+PEF1dGhvcj5XYW48L0F1dGhvcj48WWVhcj4yMDE5PC9ZZWFyPjxSZWNO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</w:fldData>
        </w:fldChar>
      </w:r>
      <w:r w:rsidR="00D43FA0">
        <w:instrText xml:space="preserve"> ADDIN EN.CITE </w:instrText>
      </w:r>
      <w:r w:rsidR="00D43FA0">
        <w:fldChar w:fldCharType="begin">
          <w:fldData xml:space="preserve">PEVuZE5vdGU+PENpdGU+PEF1dGhvcj5XYW48L0F1dGhvcj48WWVhcj4yMDE5PC9ZZWFyPjxSZWNO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</w:fldData>
        </w:fldChar>
      </w:r>
      <w:r w:rsidR="00D43FA0">
        <w:instrText xml:space="preserve"> ADDIN EN.CITE.DATA </w:instrText>
      </w:r>
      <w:r w:rsidR="00D43FA0">
        <w:fldChar w:fldCharType="end"/>
      </w:r>
      <w:r w:rsidR="00A914DE" w:rsidRPr="00AF6F90">
        <w:fldChar w:fldCharType="separate"/>
      </w:r>
      <w:r w:rsidR="00D43FA0" w:rsidRPr="00D43FA0">
        <w:rPr>
          <w:noProof/>
          <w:vertAlign w:val="superscript"/>
        </w:rPr>
        <w:t>53</w:t>
      </w:r>
      <w:r w:rsidR="00A914DE" w:rsidRPr="00AF6F90">
        <w:fldChar w:fldCharType="end"/>
      </w:r>
      <w:r w:rsidR="00A914DE" w:rsidRPr="00AF6F90">
        <w:t>.</w:t>
      </w:r>
    </w:p>
    <w:p w14:paraId="3B4C65E4" w14:textId="6CA893AA" w:rsidR="005746B2" w:rsidRDefault="00BB5A4D" w:rsidP="00644963">
      <w:pPr>
        <w:ind w:firstLine="360"/>
        <w:rPr>
          <w:lang w:val="en-SG"/>
        </w:rPr>
      </w:pPr>
      <w:r>
        <w:t xml:space="preserve">This </w:t>
      </w:r>
      <w:r w:rsidR="00581D09">
        <w:t xml:space="preserve">emphasizes </w:t>
      </w:r>
      <w:r>
        <w:t>the importance of a personalized treatment approach</w:t>
      </w:r>
      <w:r w:rsidR="0094454E">
        <w:t xml:space="preserve"> in AD</w:t>
      </w:r>
      <w:r>
        <w:t xml:space="preserve">. </w:t>
      </w:r>
      <w:r w:rsidR="00865652">
        <w:t xml:space="preserve">The routine use of prophylactic emollients from the neonatal period as a proactive AD prevention strategy has been </w:t>
      </w:r>
      <w:r w:rsidR="00B70C39">
        <w:t xml:space="preserve">suggested </w:t>
      </w:r>
      <w:r w:rsidR="00865652">
        <w:t xml:space="preserve">to reduce the risk of AD </w:t>
      </w:r>
      <w:r w:rsidR="00865652">
        <w:fldChar w:fldCharType="begin">
          <w:fldData xml:space="preserve">PEVuZE5vdGU+PENpdGU+PEF1dGhvcj5Mb3dlPC9BdXRob3I+PFllYXI+MjAxODwvWWVhcj48UmVj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</w:fldData>
        </w:fldChar>
      </w:r>
      <w:r w:rsidR="00D43FA0">
        <w:instrText xml:space="preserve"> ADDIN EN.CITE </w:instrText>
      </w:r>
      <w:r w:rsidR="00D43FA0">
        <w:fldChar w:fldCharType="begin">
          <w:fldData xml:space="preserve">PEVuZE5vdGU+PENpdGU+PEF1dGhvcj5Mb3dlPC9BdXRob3I+PFllYXI+MjAxODwvWWVhcj48UmVj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</w:fldData>
        </w:fldChar>
      </w:r>
      <w:r w:rsidR="00D43FA0">
        <w:instrText xml:space="preserve"> ADDIN EN.CITE.DATA </w:instrText>
      </w:r>
      <w:r w:rsidR="00D43FA0">
        <w:fldChar w:fldCharType="end"/>
      </w:r>
      <w:r w:rsidR="00865652">
        <w:fldChar w:fldCharType="separate"/>
      </w:r>
      <w:r w:rsidR="00D43FA0" w:rsidRPr="00D43FA0">
        <w:rPr>
          <w:noProof/>
          <w:vertAlign w:val="superscript"/>
        </w:rPr>
        <w:t>54</w:t>
      </w:r>
      <w:r w:rsidR="00865652">
        <w:fldChar w:fldCharType="end"/>
      </w:r>
      <w:r w:rsidR="00865652">
        <w:t xml:space="preserve">, and this can be made possible through early identification of at-risk infants. </w:t>
      </w:r>
      <w:r w:rsidR="00865652">
        <w:rPr>
          <w:lang w:val="en-SG"/>
        </w:rPr>
        <w:t xml:space="preserve">This has important clinical implications as evidence suggests that early diagnosis and intervention improves the quality of life for AD patients </w:t>
      </w:r>
      <w:r w:rsidR="00865652" w:rsidRPr="005270E9">
        <w:t>at high risk of developing comorbidities</w:t>
      </w:r>
      <w:r w:rsidR="00865652">
        <w:fldChar w:fldCharType="begin">
          <w:fldData xml:space="preserve">PEVuZE5vdGU+PENpdGU+PEF1dGhvcj5JcnZpbmU8L0F1dGhvcj48WWVhcj4yMDE5PC9ZZWFyPjxS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</w:fldData>
        </w:fldChar>
      </w:r>
      <w:r w:rsidR="00D43FA0">
        <w:instrText xml:space="preserve"> ADDIN EN.CITE </w:instrText>
      </w:r>
      <w:r w:rsidR="00D43FA0">
        <w:fldChar w:fldCharType="begin">
          <w:fldData xml:space="preserve">PEVuZE5vdGU+PENpdGU+PEF1dGhvcj5JcnZpbmU8L0F1dGhvcj48WWVhcj4yMDE5PC9ZZWFyPjxS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</w:fldData>
        </w:fldChar>
      </w:r>
      <w:r w:rsidR="00D43FA0">
        <w:instrText xml:space="preserve"> ADDIN EN.CITE.DATA </w:instrText>
      </w:r>
      <w:r w:rsidR="00D43FA0">
        <w:fldChar w:fldCharType="end"/>
      </w:r>
      <w:r w:rsidR="00865652">
        <w:fldChar w:fldCharType="separate"/>
      </w:r>
      <w:r w:rsidR="00D43FA0" w:rsidRPr="00D43FA0">
        <w:rPr>
          <w:noProof/>
          <w:vertAlign w:val="superscript"/>
        </w:rPr>
        <w:t>55, 56</w:t>
      </w:r>
      <w:r w:rsidR="00865652">
        <w:fldChar w:fldCharType="end"/>
      </w:r>
      <w:r w:rsidR="00865652">
        <w:t xml:space="preserve">. </w:t>
      </w:r>
      <w:r w:rsidR="00F5613B">
        <w:t>U</w:t>
      </w:r>
      <w:r w:rsidR="004441D9" w:rsidRPr="004441D9">
        <w:t xml:space="preserve">nderstanding </w:t>
      </w:r>
      <w:r w:rsidR="00911EA8">
        <w:t xml:space="preserve">the various </w:t>
      </w:r>
      <w:r w:rsidR="00773FF7">
        <w:t xml:space="preserve">AD </w:t>
      </w:r>
      <w:r w:rsidR="00911EA8">
        <w:t xml:space="preserve">phenotypes and endotypes can </w:t>
      </w:r>
      <w:r w:rsidR="00B35461">
        <w:t>also guide</w:t>
      </w:r>
      <w:r w:rsidR="002B7062">
        <w:t xml:space="preserve"> diagnosis, </w:t>
      </w:r>
      <w:r w:rsidR="00B35461">
        <w:t xml:space="preserve">risk-stratification, </w:t>
      </w:r>
      <w:r w:rsidR="00223D33">
        <w:t>treatment</w:t>
      </w:r>
      <w:r w:rsidR="002B7062">
        <w:t xml:space="preserve"> and </w:t>
      </w:r>
      <w:r w:rsidR="00FB7B6E">
        <w:t xml:space="preserve">the development of </w:t>
      </w:r>
      <w:r w:rsidR="002B7062">
        <w:t>preventive strategies</w:t>
      </w:r>
      <w:r w:rsidR="00F5613B">
        <w:t xml:space="preserve">, </w:t>
      </w:r>
      <w:r w:rsidR="00660260">
        <w:t>leading the way towards</w:t>
      </w:r>
      <w:r w:rsidR="00911EA8">
        <w:t xml:space="preserve"> a phenotype</w:t>
      </w:r>
      <w:r w:rsidR="002B746C">
        <w:t>-</w:t>
      </w:r>
      <w:r w:rsidR="00911EA8">
        <w:t>driven</w:t>
      </w:r>
      <w:r w:rsidR="008A1232">
        <w:t>, precision medicine approach</w:t>
      </w:r>
      <w:r w:rsidR="00223D33">
        <w:t xml:space="preserve"> </w:t>
      </w:r>
      <w:r w:rsidR="004441D9" w:rsidRPr="004441D9">
        <w:t>to the management of childhood AD</w:t>
      </w:r>
      <w:r w:rsidR="00911EA8">
        <w:t>.</w:t>
      </w:r>
      <w:r>
        <w:t xml:space="preserve"> </w:t>
      </w:r>
      <w:r w:rsidR="0084432C">
        <w:t>More</w:t>
      </w:r>
      <w:r>
        <w:rPr>
          <w:lang w:val="en-SG"/>
        </w:rPr>
        <w:t xml:space="preserve"> refined and holistic endotyping </w:t>
      </w:r>
      <w:r w:rsidR="0084432C">
        <w:rPr>
          <w:lang w:val="en-SG"/>
        </w:rPr>
        <w:t xml:space="preserve">predictive models </w:t>
      </w:r>
      <w:r>
        <w:rPr>
          <w:lang w:val="en-SG"/>
        </w:rPr>
        <w:t xml:space="preserve">can also </w:t>
      </w:r>
      <w:r w:rsidR="00D007B1">
        <w:rPr>
          <w:lang w:val="en-SG"/>
        </w:rPr>
        <w:t xml:space="preserve">be employed </w:t>
      </w:r>
      <w:r>
        <w:rPr>
          <w:lang w:val="en-SG"/>
        </w:rPr>
        <w:t xml:space="preserve">with the </w:t>
      </w:r>
      <w:r w:rsidR="00D007B1">
        <w:rPr>
          <w:lang w:val="en-SG"/>
        </w:rPr>
        <w:t xml:space="preserve">addition </w:t>
      </w:r>
      <w:r>
        <w:rPr>
          <w:lang w:val="en-SG"/>
        </w:rPr>
        <w:t xml:space="preserve">of biomarkers from microbiome, blood </w:t>
      </w:r>
      <w:r w:rsidR="00E26DF9">
        <w:rPr>
          <w:lang w:val="en-SG"/>
        </w:rPr>
        <w:t>and</w:t>
      </w:r>
      <w:r>
        <w:rPr>
          <w:lang w:val="en-SG"/>
        </w:rPr>
        <w:t xml:space="preserve"> saliva/buccal </w:t>
      </w:r>
      <w:r w:rsidR="00E26DF9">
        <w:rPr>
          <w:lang w:val="en-SG"/>
        </w:rPr>
        <w:t>samples</w:t>
      </w:r>
      <w:r w:rsidR="00E26DF9">
        <w:t xml:space="preserve"> </w:t>
      </w:r>
      <w:r>
        <w:fldChar w:fldCharType="begin">
          <w:fldData xml:space="preserve">PEVuZE5vdGU+PENpdGU+PEF1dGhvcj5QYWxsZXI8L0F1dGhvcj48WWVhcj4yMDE5PC9ZZWFyPjxS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</w:fldData>
        </w:fldChar>
      </w:r>
      <w:r w:rsidR="00D43FA0">
        <w:instrText xml:space="preserve"> ADDIN EN.CITE </w:instrText>
      </w:r>
      <w:r w:rsidR="00D43FA0">
        <w:fldChar w:fldCharType="begin">
          <w:fldData xml:space="preserve">PEVuZE5vdGU+PENpdGU+PEF1dGhvcj5QYWxsZXI8L0F1dGhvcj48WWVhcj4yMDE5PC9ZZWFyPjxS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</w:fldData>
        </w:fldChar>
      </w:r>
      <w:r w:rsidR="00D43FA0">
        <w:instrText xml:space="preserve"> ADDIN EN.CITE.DATA </w:instrText>
      </w:r>
      <w:r w:rsidR="00D43FA0">
        <w:fldChar w:fldCharType="end"/>
      </w:r>
      <w:r>
        <w:fldChar w:fldCharType="separate"/>
      </w:r>
      <w:r w:rsidR="00D43FA0" w:rsidRPr="00D43FA0">
        <w:rPr>
          <w:noProof/>
          <w:vertAlign w:val="superscript"/>
        </w:rPr>
        <w:t>57</w:t>
      </w:r>
      <w:r>
        <w:fldChar w:fldCharType="end"/>
      </w:r>
      <w:r>
        <w:t xml:space="preserve">. </w:t>
      </w:r>
      <w:r w:rsidR="00911EA8">
        <w:t>In doing so,</w:t>
      </w:r>
      <w:r w:rsidR="00B20CD2">
        <w:t xml:space="preserve"> earlier</w:t>
      </w:r>
      <w:r w:rsidR="00911EA8">
        <w:t xml:space="preserve"> </w:t>
      </w:r>
      <w:r w:rsidR="00A754DD" w:rsidRPr="004441D9">
        <w:rPr>
          <w:lang w:val="en-SG"/>
        </w:rPr>
        <w:t>identification</w:t>
      </w:r>
      <w:r w:rsidR="004441D9" w:rsidRPr="004441D9">
        <w:rPr>
          <w:lang w:val="en-SG"/>
        </w:rPr>
        <w:t xml:space="preserve"> of at-risk </w:t>
      </w:r>
      <w:r w:rsidR="00B20CD2">
        <w:rPr>
          <w:lang w:val="en-SG"/>
        </w:rPr>
        <w:t>endo</w:t>
      </w:r>
      <w:r w:rsidR="004441D9" w:rsidRPr="004441D9">
        <w:rPr>
          <w:lang w:val="en-SG"/>
        </w:rPr>
        <w:t>phenotypes</w:t>
      </w:r>
      <w:r w:rsidR="00911EA8">
        <w:rPr>
          <w:lang w:val="en-SG"/>
        </w:rPr>
        <w:t xml:space="preserve"> can occur earlier in </w:t>
      </w:r>
      <w:r w:rsidR="004C2C8F">
        <w:rPr>
          <w:lang w:val="en-SG"/>
        </w:rPr>
        <w:t>life during the critical wind</w:t>
      </w:r>
      <w:r w:rsidR="00750CF4">
        <w:rPr>
          <w:lang w:val="en-SG"/>
        </w:rPr>
        <w:t>ow for intervention.</w:t>
      </w:r>
      <w:r w:rsidR="005746B2">
        <w:rPr>
          <w:lang w:val="en-SG"/>
        </w:rPr>
        <w:br w:type="page"/>
      </w:r>
    </w:p>
    <w:p w14:paraId="51CE5D7E" w14:textId="23CE70F3" w:rsidR="00A73535" w:rsidRDefault="00A73535" w:rsidP="00A73535">
      <w:pPr>
        <w:pStyle w:val="Heading1"/>
      </w:pPr>
      <w:r>
        <w:t>References</w:t>
      </w:r>
    </w:p>
    <w:p w14:paraId="340C2E51" w14:textId="77777777" w:rsidR="00D43FA0" w:rsidRPr="00D43FA0" w:rsidRDefault="00A724F7" w:rsidP="00D43FA0">
      <w:pPr>
        <w:pStyle w:val="EndNoteBibliography"/>
        <w:spacing w:after="0"/>
      </w:pPr>
      <w:r>
        <w:fldChar w:fldCharType="begin"/>
      </w:r>
      <w:r>
        <w:instrText xml:space="preserve"> ADDIN EN.REFLIST </w:instrText>
      </w:r>
      <w:r>
        <w:fldChar w:fldCharType="separate"/>
      </w:r>
      <w:r w:rsidR="00D43FA0" w:rsidRPr="00D43FA0">
        <w:t>1.</w:t>
      </w:r>
      <w:r w:rsidR="00D43FA0" w:rsidRPr="00D43FA0">
        <w:tab/>
        <w:t xml:space="preserve">Tsakok T, Marrs T, Mohsin M, et al. Does atopic dermatitis cause food allergy? A systematic review. </w:t>
      </w:r>
      <w:r w:rsidR="00D43FA0" w:rsidRPr="00D43FA0">
        <w:rPr>
          <w:i/>
        </w:rPr>
        <w:t>J Allergy Clin Immunol</w:t>
      </w:r>
      <w:r w:rsidR="00D43FA0" w:rsidRPr="00D43FA0">
        <w:t xml:space="preserve"> 2016; 137: 1071-1078. 2016/02/22. DOI: 10.1016/j.jaci.2015.10.049.</w:t>
      </w:r>
    </w:p>
    <w:p w14:paraId="5B49506A" w14:textId="77777777" w:rsidR="00D43FA0" w:rsidRPr="00D43FA0" w:rsidRDefault="00D43FA0" w:rsidP="00D43FA0">
      <w:pPr>
        <w:pStyle w:val="EndNoteBibliography"/>
        <w:spacing w:after="0"/>
      </w:pPr>
      <w:r w:rsidRPr="00D43FA0">
        <w:t>2.</w:t>
      </w:r>
      <w:r w:rsidRPr="00D43FA0">
        <w:tab/>
        <w:t xml:space="preserve">Hudson TJ. Skin barrier function and allergic risk. </w:t>
      </w:r>
      <w:r w:rsidRPr="00D43FA0">
        <w:rPr>
          <w:i/>
        </w:rPr>
        <w:t>Nature Genetics</w:t>
      </w:r>
      <w:r w:rsidRPr="00D43FA0">
        <w:t xml:space="preserve"> 2006; 38: 399. DOI: 10.1038/ng0406-399.</w:t>
      </w:r>
    </w:p>
    <w:p w14:paraId="3D863280" w14:textId="70DCAFA5" w:rsidR="00D43FA0" w:rsidRPr="00D43FA0" w:rsidRDefault="00D43FA0" w:rsidP="00D43FA0">
      <w:pPr>
        <w:pStyle w:val="EndNoteBibliography"/>
        <w:spacing w:after="0"/>
      </w:pPr>
      <w:r w:rsidRPr="00D43FA0">
        <w:t>3.</w:t>
      </w:r>
      <w:r w:rsidRPr="00D43FA0">
        <w:tab/>
        <w:t xml:space="preserve">Baurecht H, Irvine AD, Novak N, et al. Toward a major risk factor for atopic eczema: Meta-analysis of filaggrin polymorphism data. </w:t>
      </w:r>
      <w:r w:rsidRPr="00D43FA0">
        <w:rPr>
          <w:i/>
        </w:rPr>
        <w:t>Journal of Allergy and Clinical Immunology</w:t>
      </w:r>
      <w:r w:rsidRPr="00D43FA0">
        <w:t xml:space="preserve"> 2007; 120: 1406-1412. DOI: </w:t>
      </w:r>
      <w:hyperlink r:id="rId12" w:history="1">
        <w:r w:rsidRPr="00D43FA0">
          <w:rPr>
            <w:rStyle w:val="Hyperlink"/>
          </w:rPr>
          <w:t>https://doi.org/10.1016/j.jaci.2007.08.067</w:t>
        </w:r>
      </w:hyperlink>
      <w:r w:rsidRPr="00D43FA0">
        <w:t>.</w:t>
      </w:r>
    </w:p>
    <w:p w14:paraId="675EF7D3" w14:textId="77777777" w:rsidR="00D43FA0" w:rsidRPr="00D43FA0" w:rsidRDefault="00D43FA0" w:rsidP="00D43FA0">
      <w:pPr>
        <w:pStyle w:val="EndNoteBibliography"/>
        <w:spacing w:after="0"/>
      </w:pPr>
      <w:r w:rsidRPr="00D43FA0">
        <w:t>4.</w:t>
      </w:r>
      <w:r w:rsidRPr="00D43FA0">
        <w:tab/>
        <w:t xml:space="preserve">Belgrave DC, Simpson A, Buchan IE, et al. Atopic Dermatitis and Respiratory Allergy: What is the Link. </w:t>
      </w:r>
      <w:r w:rsidRPr="00D43FA0">
        <w:rPr>
          <w:i/>
        </w:rPr>
        <w:t>Curr Dermatol Rep</w:t>
      </w:r>
      <w:r w:rsidRPr="00D43FA0">
        <w:t xml:space="preserve"> 2015; 4: 221-227. 2015/11/14. DOI: 10.1007/s13671-015-0121-6.</w:t>
      </w:r>
    </w:p>
    <w:p w14:paraId="3681E71A" w14:textId="77777777" w:rsidR="00D43FA0" w:rsidRPr="00D43FA0" w:rsidRDefault="00D43FA0" w:rsidP="00D43FA0">
      <w:pPr>
        <w:pStyle w:val="EndNoteBibliography"/>
        <w:spacing w:after="0"/>
      </w:pPr>
      <w:r w:rsidRPr="00D43FA0">
        <w:t>5.</w:t>
      </w:r>
      <w:r w:rsidRPr="00D43FA0">
        <w:tab/>
        <w:t xml:space="preserve">Ferreira MA, Vonk JM, Baurecht H, et al. Shared genetic origin of asthma, hay fever and eczema elucidates allergic disease biology. </w:t>
      </w:r>
      <w:r w:rsidRPr="00D43FA0">
        <w:rPr>
          <w:i/>
        </w:rPr>
        <w:t>Nat Genet</w:t>
      </w:r>
      <w:r w:rsidRPr="00D43FA0">
        <w:t xml:space="preserve"> 2017; 49: 1752-1757. 2017/10/31. DOI: 10.1038/ng.3985.</w:t>
      </w:r>
    </w:p>
    <w:p w14:paraId="5C97678B" w14:textId="77777777" w:rsidR="00D43FA0" w:rsidRPr="00D43FA0" w:rsidRDefault="00D43FA0" w:rsidP="00D43FA0">
      <w:pPr>
        <w:pStyle w:val="EndNoteBibliography"/>
        <w:spacing w:after="0"/>
      </w:pPr>
      <w:r w:rsidRPr="00D43FA0">
        <w:t>6.</w:t>
      </w:r>
      <w:r w:rsidRPr="00D43FA0">
        <w:tab/>
        <w:t xml:space="preserve">Marenholz I, Esparza-Gordillo J, Ruschendorf F, et al. Meta-analysis identifies seven susceptibility loci involved in the atopic march. </w:t>
      </w:r>
      <w:r w:rsidRPr="00D43FA0">
        <w:rPr>
          <w:i/>
        </w:rPr>
        <w:t>Nature communications</w:t>
      </w:r>
      <w:r w:rsidRPr="00D43FA0">
        <w:t xml:space="preserve"> 2015; 6: 8804. 2015/11/07. DOI: 10.1038/ncomms9804.</w:t>
      </w:r>
    </w:p>
    <w:p w14:paraId="3130AE29" w14:textId="77777777" w:rsidR="00D43FA0" w:rsidRPr="00D43FA0" w:rsidRDefault="00D43FA0" w:rsidP="00D43FA0">
      <w:pPr>
        <w:pStyle w:val="EndNoteBibliography"/>
        <w:spacing w:after="0"/>
      </w:pPr>
      <w:r w:rsidRPr="00D43FA0">
        <w:t>7.</w:t>
      </w:r>
      <w:r w:rsidRPr="00D43FA0">
        <w:tab/>
        <w:t xml:space="preserve">Gupta J, Johansson E, Bernstein JA, et al. Resolving the etiology of atopic disorders by using genetic analysis of racial ancestry. </w:t>
      </w:r>
      <w:r w:rsidRPr="00D43FA0">
        <w:rPr>
          <w:i/>
        </w:rPr>
        <w:t>Journal of Allergy and Clinical Immunology</w:t>
      </w:r>
      <w:r w:rsidRPr="00D43FA0">
        <w:t xml:space="preserve"> 2016; 138: 676-699. Review. DOI: 10.1016/j.jaci.2016.02.045.</w:t>
      </w:r>
    </w:p>
    <w:p w14:paraId="16EE052F" w14:textId="77777777" w:rsidR="00D43FA0" w:rsidRPr="00D43FA0" w:rsidRDefault="00D43FA0" w:rsidP="00D43FA0">
      <w:pPr>
        <w:pStyle w:val="EndNoteBibliography"/>
        <w:spacing w:after="0"/>
      </w:pPr>
      <w:r w:rsidRPr="00D43FA0">
        <w:t>8.</w:t>
      </w:r>
      <w:r w:rsidRPr="00D43FA0">
        <w:tab/>
        <w:t xml:space="preserve">Busse WW. The atopic march: Fact or folklore? </w:t>
      </w:r>
      <w:r w:rsidRPr="00D43FA0">
        <w:rPr>
          <w:i/>
        </w:rPr>
        <w:t>Ann Allergy Asthma Immunol</w:t>
      </w:r>
      <w:r w:rsidRPr="00D43FA0">
        <w:t xml:space="preserve"> 2018; 120: 116-118. 2018/02/08. DOI: 10.1016/j.anai.2017.10.029.</w:t>
      </w:r>
    </w:p>
    <w:p w14:paraId="553D2415" w14:textId="17CF4A5B" w:rsidR="00D43FA0" w:rsidRPr="00D43FA0" w:rsidRDefault="00D43FA0" w:rsidP="00D43FA0">
      <w:pPr>
        <w:pStyle w:val="EndNoteBibliography"/>
        <w:spacing w:after="0"/>
      </w:pPr>
      <w:r w:rsidRPr="00D43FA0">
        <w:t>9.</w:t>
      </w:r>
      <w:r w:rsidRPr="00D43FA0">
        <w:tab/>
        <w:t xml:space="preserve">Kim JP, Chao LX, Simpson EL, et al. Persistence of atopic dermatitis (AD): A systematic review and meta-analysis. </w:t>
      </w:r>
      <w:r w:rsidRPr="00D43FA0">
        <w:rPr>
          <w:i/>
        </w:rPr>
        <w:t>Journal of the American Academy of Dermatology</w:t>
      </w:r>
      <w:r w:rsidRPr="00D43FA0">
        <w:t xml:space="preserve"> 2016; 75: 681-687.e611. DOI: </w:t>
      </w:r>
      <w:hyperlink r:id="rId13" w:history="1">
        <w:r w:rsidRPr="00D43FA0">
          <w:rPr>
            <w:rStyle w:val="Hyperlink"/>
          </w:rPr>
          <w:t>https://doi.org/10.1016/j.jaad.2016.05.028</w:t>
        </w:r>
      </w:hyperlink>
      <w:r w:rsidRPr="00D43FA0">
        <w:t>.</w:t>
      </w:r>
    </w:p>
    <w:p w14:paraId="461002FA" w14:textId="77777777" w:rsidR="00D43FA0" w:rsidRPr="00D43FA0" w:rsidRDefault="00D43FA0" w:rsidP="00D43FA0">
      <w:pPr>
        <w:pStyle w:val="EndNoteBibliography"/>
        <w:spacing w:after="0"/>
      </w:pPr>
      <w:r w:rsidRPr="00D43FA0">
        <w:t>10.</w:t>
      </w:r>
      <w:r w:rsidRPr="00D43FA0">
        <w:tab/>
        <w:t xml:space="preserve">Mortz CG, Andersen KE, Dellgren C, et al. Atopic dermatitis from adolescence to adulthood in the TOACS cohort: prevalence, persistence and comorbidities. </w:t>
      </w:r>
      <w:r w:rsidRPr="00D43FA0">
        <w:rPr>
          <w:i/>
        </w:rPr>
        <w:t>Allergy</w:t>
      </w:r>
      <w:r w:rsidRPr="00D43FA0">
        <w:t xml:space="preserve"> 2015; 70: 836-845. DOI: 10.1111/all.12619.</w:t>
      </w:r>
    </w:p>
    <w:p w14:paraId="1DA0EBF9" w14:textId="77777777" w:rsidR="00D43FA0" w:rsidRPr="00D43FA0" w:rsidRDefault="00D43FA0" w:rsidP="00D43FA0">
      <w:pPr>
        <w:pStyle w:val="EndNoteBibliography"/>
        <w:spacing w:after="0"/>
      </w:pPr>
      <w:r w:rsidRPr="00D43FA0">
        <w:t>11.</w:t>
      </w:r>
      <w:r w:rsidRPr="00D43FA0">
        <w:tab/>
        <w:t xml:space="preserve">Seo E, Yoon J, Jung S, et al. Phenotypes of atopic dermatitis identified by cluster analysis in early childhood. </w:t>
      </w:r>
      <w:r w:rsidRPr="00D43FA0">
        <w:rPr>
          <w:i/>
        </w:rPr>
        <w:t>J Dermatol</w:t>
      </w:r>
      <w:r w:rsidRPr="00D43FA0">
        <w:t xml:space="preserve"> 2019; 46: 117-123. 2018/12/07. DOI: 10.1111/1346-8138.14714.</w:t>
      </w:r>
    </w:p>
    <w:p w14:paraId="60E530F5" w14:textId="77777777" w:rsidR="00D43FA0" w:rsidRPr="00D43FA0" w:rsidRDefault="00D43FA0" w:rsidP="00D43FA0">
      <w:pPr>
        <w:pStyle w:val="EndNoteBibliography"/>
        <w:spacing w:after="0"/>
      </w:pPr>
      <w:r w:rsidRPr="00D43FA0">
        <w:t>12.</w:t>
      </w:r>
      <w:r w:rsidRPr="00D43FA0">
        <w:tab/>
        <w:t xml:space="preserve">Eyerich K, Brown SJ, Perez White BE, et al. Human and computational models of atopic dermatitis: A review and perspectives by an expert panel of the International Eczema Council. </w:t>
      </w:r>
      <w:r w:rsidRPr="00D43FA0">
        <w:rPr>
          <w:i/>
        </w:rPr>
        <w:t>J Allergy Clin Immunol</w:t>
      </w:r>
      <w:r w:rsidRPr="00D43FA0">
        <w:t xml:space="preserve"> 2019; 143: 36-45. 2018/11/11. DOI: 10.1016/j.jaci.2018.10.033.</w:t>
      </w:r>
    </w:p>
    <w:p w14:paraId="14B79289" w14:textId="77777777" w:rsidR="00D43FA0" w:rsidRPr="00D43FA0" w:rsidRDefault="00D43FA0" w:rsidP="00D43FA0">
      <w:pPr>
        <w:pStyle w:val="EndNoteBibliography"/>
        <w:spacing w:after="0"/>
      </w:pPr>
      <w:r w:rsidRPr="00D43FA0">
        <w:t>13.</w:t>
      </w:r>
      <w:r w:rsidRPr="00D43FA0">
        <w:tab/>
        <w:t xml:space="preserve">Brew BK, Chiesa F, Lundholm C, et al. A modern approach to identifying and characterizing child asthma and wheeze phenotypes based on clinical data. </w:t>
      </w:r>
      <w:r w:rsidRPr="00D43FA0">
        <w:rPr>
          <w:i/>
        </w:rPr>
        <w:t>PLoS One</w:t>
      </w:r>
      <w:r w:rsidRPr="00D43FA0">
        <w:t xml:space="preserve"> 2019; 14: e0227091. 2019/12/31. DOI: 10.1371/journal.pone.0227091.</w:t>
      </w:r>
    </w:p>
    <w:p w14:paraId="75772F7E" w14:textId="77777777" w:rsidR="00D43FA0" w:rsidRPr="00D43FA0" w:rsidRDefault="00D43FA0" w:rsidP="00D43FA0">
      <w:pPr>
        <w:pStyle w:val="EndNoteBibliography"/>
        <w:spacing w:after="0"/>
      </w:pPr>
      <w:r w:rsidRPr="00D43FA0">
        <w:t>14.</w:t>
      </w:r>
      <w:r w:rsidRPr="00D43FA0">
        <w:tab/>
        <w:t xml:space="preserve">Spycher BD, Silverman M and Kuehni CE. Phenotypes of childhood asthma: are they real? </w:t>
      </w:r>
      <w:r w:rsidRPr="00D43FA0">
        <w:rPr>
          <w:i/>
        </w:rPr>
        <w:t>Clin Exp Allergy</w:t>
      </w:r>
      <w:r w:rsidRPr="00D43FA0">
        <w:t xml:space="preserve"> 2010; 40: 1130-1141. 2010/06/16. DOI: 10.1111/j.1365-2222.2010.03541.x.</w:t>
      </w:r>
    </w:p>
    <w:p w14:paraId="7A2C0FDF" w14:textId="77777777" w:rsidR="00D43FA0" w:rsidRPr="00D43FA0" w:rsidRDefault="00D43FA0" w:rsidP="00D43FA0">
      <w:pPr>
        <w:pStyle w:val="EndNoteBibliography"/>
        <w:spacing w:after="0"/>
      </w:pPr>
      <w:r w:rsidRPr="00D43FA0">
        <w:t>15.</w:t>
      </w:r>
      <w:r w:rsidRPr="00D43FA0">
        <w:tab/>
        <w:t xml:space="preserve">Soh SE, Tint MT, Gluckman PD, et al. Cohort profile: Growing Up in Singapore Towards healthy Outcomes (GUSTO) birth cohort study. </w:t>
      </w:r>
      <w:r w:rsidRPr="00D43FA0">
        <w:rPr>
          <w:i/>
        </w:rPr>
        <w:t>Int J Epidemiol</w:t>
      </w:r>
      <w:r w:rsidRPr="00D43FA0">
        <w:t xml:space="preserve"> 2014; 43: 1401-1409. DOI: 10.1093/ije/dyt125.</w:t>
      </w:r>
    </w:p>
    <w:p w14:paraId="4C8EC6BE" w14:textId="77777777" w:rsidR="00D43FA0" w:rsidRPr="00D43FA0" w:rsidRDefault="00D43FA0" w:rsidP="00D43FA0">
      <w:pPr>
        <w:pStyle w:val="EndNoteBibliography"/>
        <w:spacing w:after="0"/>
      </w:pPr>
      <w:r w:rsidRPr="00D43FA0">
        <w:t>16.</w:t>
      </w:r>
      <w:r w:rsidRPr="00D43FA0">
        <w:tab/>
        <w:t xml:space="preserve">Bunyavanich S, Rifas-Shiman SL, Platts-Mills TA, et al. Peanut, milk, and wheat intake during pregnancy is associated with reduced allergy and asthma in children. </w:t>
      </w:r>
      <w:r w:rsidRPr="00D43FA0">
        <w:rPr>
          <w:i/>
        </w:rPr>
        <w:t>J Allergy Clin Immunol</w:t>
      </w:r>
      <w:r w:rsidRPr="00D43FA0">
        <w:t xml:space="preserve"> 2014; 133: 1373-1382. DOI: 10.1016/j.jaci.2013.11.040.</w:t>
      </w:r>
    </w:p>
    <w:p w14:paraId="288F236C" w14:textId="77777777" w:rsidR="00D43FA0" w:rsidRPr="00D43FA0" w:rsidRDefault="00D43FA0" w:rsidP="00D43FA0">
      <w:pPr>
        <w:pStyle w:val="EndNoteBibliography"/>
        <w:spacing w:after="0"/>
      </w:pPr>
      <w:r w:rsidRPr="00D43FA0">
        <w:t>17.</w:t>
      </w:r>
      <w:r w:rsidRPr="00D43FA0">
        <w:tab/>
        <w:t xml:space="preserve">Hardjojo A, Goh A, Shek LP, et al. Rhinitis in the first 18 months of life: exploring the role of respiratory viruses. </w:t>
      </w:r>
      <w:r w:rsidRPr="00D43FA0">
        <w:rPr>
          <w:i/>
        </w:rPr>
        <w:t>Pediatr Allergy Immunol</w:t>
      </w:r>
      <w:r w:rsidRPr="00D43FA0">
        <w:t xml:space="preserve"> 2015; 26: 25-33. 2015/01/06. DOI: 10.1111/pai.12330.</w:t>
      </w:r>
    </w:p>
    <w:p w14:paraId="078E8DE6" w14:textId="77777777" w:rsidR="00D43FA0" w:rsidRPr="00D43FA0" w:rsidRDefault="00D43FA0" w:rsidP="00D43FA0">
      <w:pPr>
        <w:pStyle w:val="EndNoteBibliography"/>
        <w:spacing w:after="0"/>
      </w:pPr>
      <w:r w:rsidRPr="00D43FA0">
        <w:t>18.</w:t>
      </w:r>
      <w:r w:rsidRPr="00D43FA0">
        <w:tab/>
        <w:t xml:space="preserve">Bousquet J, Khaltaev N, Cruz AA, et al. Allergic Rhinitis and its Impact on Asthma (ARIA) 2008 update (in collaboration with the World Health Organization, GA(2)LEN and AllerGen). </w:t>
      </w:r>
      <w:r w:rsidRPr="00D43FA0">
        <w:rPr>
          <w:i/>
        </w:rPr>
        <w:t>Allergy</w:t>
      </w:r>
      <w:r w:rsidRPr="00D43FA0">
        <w:t xml:space="preserve"> 2008; 63 Suppl 86: 8-160. 2008/03/26. DOI: 10.1111/j.1398-9995.2007.01620.x.</w:t>
      </w:r>
    </w:p>
    <w:p w14:paraId="242349A8" w14:textId="77777777" w:rsidR="00D43FA0" w:rsidRPr="00D43FA0" w:rsidRDefault="00D43FA0" w:rsidP="00D43FA0">
      <w:pPr>
        <w:pStyle w:val="EndNoteBibliography"/>
        <w:spacing w:after="0"/>
      </w:pPr>
      <w:r w:rsidRPr="00D43FA0">
        <w:t>19.</w:t>
      </w:r>
      <w:r w:rsidRPr="00D43FA0">
        <w:tab/>
        <w:t xml:space="preserve">Brozek JL, Bousquet J, Agache I, et al. Allergic Rhinitis and its Impact on Asthma (ARIA) guidelines-2016 revision. </w:t>
      </w:r>
      <w:r w:rsidRPr="00D43FA0">
        <w:rPr>
          <w:i/>
        </w:rPr>
        <w:t>J Allergy Clin Immunol</w:t>
      </w:r>
      <w:r w:rsidRPr="00D43FA0">
        <w:t xml:space="preserve"> 2017; 140: 950-958. 2017/06/13. DOI: 10.1016/j.jaci.2017.03.050.</w:t>
      </w:r>
    </w:p>
    <w:p w14:paraId="5BA455FA" w14:textId="77777777" w:rsidR="00D43FA0" w:rsidRPr="00D43FA0" w:rsidRDefault="00D43FA0" w:rsidP="00D43FA0">
      <w:pPr>
        <w:pStyle w:val="EndNoteBibliography"/>
        <w:spacing w:after="0"/>
      </w:pPr>
      <w:r w:rsidRPr="00D43FA0">
        <w:t>20.</w:t>
      </w:r>
      <w:r w:rsidRPr="00D43FA0">
        <w:tab/>
        <w:t xml:space="preserve">Witten IH, Frank E, Hall MA, et al. </w:t>
      </w:r>
      <w:r w:rsidRPr="00D43FA0">
        <w:rPr>
          <w:i/>
        </w:rPr>
        <w:t>Data Mining, Fourth Edition: Practical Machine Learning Tools and Techniques</w:t>
      </w:r>
      <w:r w:rsidRPr="00D43FA0">
        <w:t>. Morgan Kaufmann Publishers Inc., 2016.</w:t>
      </w:r>
    </w:p>
    <w:p w14:paraId="08C98771" w14:textId="77777777" w:rsidR="00D43FA0" w:rsidRPr="00D43FA0" w:rsidRDefault="00D43FA0" w:rsidP="00D43FA0">
      <w:pPr>
        <w:pStyle w:val="EndNoteBibliography"/>
        <w:spacing w:after="0"/>
      </w:pPr>
      <w:r w:rsidRPr="00D43FA0">
        <w:t>21.</w:t>
      </w:r>
      <w:r w:rsidRPr="00D43FA0">
        <w:tab/>
        <w:t xml:space="preserve">Tham EH, Lee BW, Chan YH, et al. Low Food Allergy Prevalence Despite Delayed Introduction of Allergenic Foods-Data from the GUSTO Cohort. </w:t>
      </w:r>
      <w:r w:rsidRPr="00D43FA0">
        <w:rPr>
          <w:i/>
        </w:rPr>
        <w:t>J Allergy Clin Immunol Pract</w:t>
      </w:r>
      <w:r w:rsidRPr="00D43FA0">
        <w:t xml:space="preserve"> 2018; 6: 466-475.e461. 2017/07/25. DOI: 10.1016/j.jaip.2017.06.001.</w:t>
      </w:r>
    </w:p>
    <w:p w14:paraId="42CE461A" w14:textId="77777777" w:rsidR="00D43FA0" w:rsidRPr="00D43FA0" w:rsidRDefault="00D43FA0" w:rsidP="00D43FA0">
      <w:pPr>
        <w:pStyle w:val="EndNoteBibliography"/>
        <w:spacing w:after="0"/>
      </w:pPr>
      <w:r w:rsidRPr="00D43FA0">
        <w:t>22.</w:t>
      </w:r>
      <w:r w:rsidRPr="00D43FA0">
        <w:tab/>
        <w:t xml:space="preserve">Roduit C, Frei R, Depner M, et al. Phenotypes of Atopic Dermatitis Depending on the Timing of Onset and Progression in Childhood. </w:t>
      </w:r>
      <w:r w:rsidRPr="00D43FA0">
        <w:rPr>
          <w:i/>
        </w:rPr>
        <w:t>JAMA Pediatr</w:t>
      </w:r>
      <w:r w:rsidRPr="00D43FA0">
        <w:t xml:space="preserve"> 2017; 171: 655-662. 2017/05/23. DOI: 10.1001/jamapediatrics.2017.0556.</w:t>
      </w:r>
    </w:p>
    <w:p w14:paraId="3C1DC4E2" w14:textId="77777777" w:rsidR="00D43FA0" w:rsidRPr="00D43FA0" w:rsidRDefault="00D43FA0" w:rsidP="00D43FA0">
      <w:pPr>
        <w:pStyle w:val="EndNoteBibliography"/>
        <w:spacing w:after="0"/>
      </w:pPr>
      <w:r w:rsidRPr="00D43FA0">
        <w:t>23.</w:t>
      </w:r>
      <w:r w:rsidRPr="00D43FA0">
        <w:tab/>
        <w:t xml:space="preserve">Belgrave DC, Granell R, Simpson A, et al. Developmental profiles of eczema, wheeze, and rhinitis: two population-based birth cohort studies. </w:t>
      </w:r>
      <w:r w:rsidRPr="00D43FA0">
        <w:rPr>
          <w:i/>
        </w:rPr>
        <w:t>PLoS Med</w:t>
      </w:r>
      <w:r w:rsidRPr="00D43FA0">
        <w:t xml:space="preserve"> 2014; 11: e1001748. 2014/10/22. DOI: 10.1371/journal.pmed.1001748.</w:t>
      </w:r>
    </w:p>
    <w:p w14:paraId="3CC95BEA" w14:textId="77777777" w:rsidR="00D43FA0" w:rsidRPr="00D43FA0" w:rsidRDefault="00D43FA0" w:rsidP="00D43FA0">
      <w:pPr>
        <w:pStyle w:val="EndNoteBibliography"/>
        <w:spacing w:after="0"/>
      </w:pPr>
      <w:r w:rsidRPr="00D43FA0">
        <w:t>24.</w:t>
      </w:r>
      <w:r w:rsidRPr="00D43FA0">
        <w:tab/>
        <w:t xml:space="preserve">Paternoster L, Savenije OEM, Heron J, et al. Identification of atopic dermatitis subgroups in children from 2 longitudinal birth cohorts. </w:t>
      </w:r>
      <w:r w:rsidRPr="00D43FA0">
        <w:rPr>
          <w:i/>
        </w:rPr>
        <w:t>J Allergy Clin Immunol</w:t>
      </w:r>
      <w:r w:rsidRPr="00D43FA0">
        <w:t xml:space="preserve"> 2018; 141: 964-971. 2017/11/14. DOI: 10.1016/j.jaci.2017.09.044.</w:t>
      </w:r>
    </w:p>
    <w:p w14:paraId="23695159" w14:textId="77777777" w:rsidR="00D43FA0" w:rsidRPr="00D43FA0" w:rsidRDefault="00D43FA0" w:rsidP="00D43FA0">
      <w:pPr>
        <w:pStyle w:val="EndNoteBibliography"/>
        <w:spacing w:after="0"/>
      </w:pPr>
      <w:r w:rsidRPr="00D43FA0">
        <w:t>25.</w:t>
      </w:r>
      <w:r w:rsidRPr="00D43FA0">
        <w:tab/>
        <w:t xml:space="preserve">Taussig LM, Wright AL, Holberg CJ, et al. Tucson Children's Respiratory Study: 1980 to present. </w:t>
      </w:r>
      <w:r w:rsidRPr="00D43FA0">
        <w:rPr>
          <w:i/>
        </w:rPr>
        <w:t>J Allergy Clin Immunol</w:t>
      </w:r>
      <w:r w:rsidRPr="00D43FA0">
        <w:t xml:space="preserve"> 2003; 111: 661-675; quiz 676. 2003/04/22. DOI: 10.1067/mai.2003.162.</w:t>
      </w:r>
    </w:p>
    <w:p w14:paraId="54B847D2" w14:textId="77777777" w:rsidR="00D43FA0" w:rsidRPr="00D43FA0" w:rsidRDefault="00D43FA0" w:rsidP="00D43FA0">
      <w:pPr>
        <w:pStyle w:val="EndNoteBibliography"/>
        <w:spacing w:after="0"/>
      </w:pPr>
      <w:r w:rsidRPr="00D43FA0">
        <w:t>26.</w:t>
      </w:r>
      <w:r w:rsidRPr="00D43FA0">
        <w:tab/>
        <w:t xml:space="preserve">Amat F, Saint-Pierre P, Bourrat E, et al. Early-onset atopic dermatitis in children: which are the phenotypes at risk of asthma? Results from the ORCA cohort. </w:t>
      </w:r>
      <w:r w:rsidRPr="00D43FA0">
        <w:rPr>
          <w:i/>
        </w:rPr>
        <w:t>PLoS One</w:t>
      </w:r>
      <w:r w:rsidRPr="00D43FA0">
        <w:t xml:space="preserve"> 2015; 10: e0131369. 2015/06/25. DOI: 10.1371/journal.pone.0131369.</w:t>
      </w:r>
    </w:p>
    <w:p w14:paraId="3C4490DC" w14:textId="77777777" w:rsidR="00D43FA0" w:rsidRPr="00D43FA0" w:rsidRDefault="00D43FA0" w:rsidP="00D43FA0">
      <w:pPr>
        <w:pStyle w:val="EndNoteBibliography"/>
        <w:spacing w:after="0"/>
      </w:pPr>
      <w:r w:rsidRPr="00D43FA0">
        <w:t>27.</w:t>
      </w:r>
      <w:r w:rsidRPr="00D43FA0">
        <w:tab/>
        <w:t xml:space="preserve">Ubags ND, Trompette A, Pernot J, et al. Microbiome-induced antigen-presenting cell recruitment coordinates skin and lung allergic inflammation. </w:t>
      </w:r>
      <w:r w:rsidRPr="00D43FA0">
        <w:rPr>
          <w:i/>
        </w:rPr>
        <w:t>J Allergy Clin Immunol</w:t>
      </w:r>
      <w:r w:rsidRPr="00D43FA0">
        <w:t xml:space="preserve"> 2020 2020/07/18. DOI: 10.1016/j.jaci.2020.06.030.</w:t>
      </w:r>
    </w:p>
    <w:p w14:paraId="3C75793D" w14:textId="77777777" w:rsidR="00D43FA0" w:rsidRPr="00D43FA0" w:rsidRDefault="00D43FA0" w:rsidP="00D43FA0">
      <w:pPr>
        <w:pStyle w:val="EndNoteBibliography"/>
        <w:spacing w:after="0"/>
      </w:pPr>
      <w:r w:rsidRPr="00D43FA0">
        <w:t>28.</w:t>
      </w:r>
      <w:r w:rsidRPr="00D43FA0">
        <w:tab/>
        <w:t xml:space="preserve">Leyva-Castillo JM, Yoon J and Geha RS. IL-22 promotes allergic airway inflammation in epicutaneously sensitized mice. </w:t>
      </w:r>
      <w:r w:rsidRPr="00D43FA0">
        <w:rPr>
          <w:i/>
        </w:rPr>
        <w:t>J Allergy Clin Immunol</w:t>
      </w:r>
      <w:r w:rsidRPr="00D43FA0">
        <w:t xml:space="preserve"> 2019; 143: 619-630 e617. 2018/06/20. DOI: 10.1016/j.jaci.2018.05.032.</w:t>
      </w:r>
    </w:p>
    <w:p w14:paraId="55C80B25" w14:textId="77777777" w:rsidR="00D43FA0" w:rsidRPr="00D43FA0" w:rsidRDefault="00D43FA0" w:rsidP="00D43FA0">
      <w:pPr>
        <w:pStyle w:val="EndNoteBibliography"/>
        <w:spacing w:after="0"/>
      </w:pPr>
      <w:r w:rsidRPr="00D43FA0">
        <w:t>29.</w:t>
      </w:r>
      <w:r w:rsidRPr="00D43FA0">
        <w:tab/>
        <w:t xml:space="preserve">Rautava S, Luoto R, Salminen S, et al. Microbial contact during pregnancy, intestinal colonization and human disease. </w:t>
      </w:r>
      <w:r w:rsidRPr="00D43FA0">
        <w:rPr>
          <w:i/>
        </w:rPr>
        <w:t>Nature reviews Gastroenterology &amp; hepatology</w:t>
      </w:r>
      <w:r w:rsidRPr="00D43FA0">
        <w:t xml:space="preserve"> 2012; 9: 565-576. 2012/08/15. DOI: 10.1038/nrgastro.2012.144.</w:t>
      </w:r>
    </w:p>
    <w:p w14:paraId="6DD98E76" w14:textId="77777777" w:rsidR="00D43FA0" w:rsidRPr="00D43FA0" w:rsidRDefault="00D43FA0" w:rsidP="00D43FA0">
      <w:pPr>
        <w:pStyle w:val="EndNoteBibliography"/>
        <w:spacing w:after="0"/>
      </w:pPr>
      <w:r w:rsidRPr="00D43FA0">
        <w:t>30.</w:t>
      </w:r>
      <w:r w:rsidRPr="00D43FA0">
        <w:tab/>
        <w:t xml:space="preserve">Jenmalm MC. The mother-offspring dyad: microbial transmission, immune interactions and allergy development. </w:t>
      </w:r>
      <w:r w:rsidRPr="00D43FA0">
        <w:rPr>
          <w:i/>
        </w:rPr>
        <w:t>J Intern Med</w:t>
      </w:r>
      <w:r w:rsidRPr="00D43FA0">
        <w:t xml:space="preserve"> 2017; 282: 484-495. 2017/07/21. DOI: 10.1111/joim.12652.</w:t>
      </w:r>
    </w:p>
    <w:p w14:paraId="287B128D" w14:textId="77777777" w:rsidR="00D43FA0" w:rsidRPr="00D43FA0" w:rsidRDefault="00D43FA0" w:rsidP="00D43FA0">
      <w:pPr>
        <w:pStyle w:val="EndNoteBibliography"/>
        <w:spacing w:after="0"/>
      </w:pPr>
      <w:r w:rsidRPr="00D43FA0">
        <w:t>31.</w:t>
      </w:r>
      <w:r w:rsidRPr="00D43FA0">
        <w:tab/>
        <w:t xml:space="preserve">Gomez de Agüero M, Ganal-Vonarburg SC, Fuhrer T, et al. The maternal microbiota drives early postnatal innate immune development. </w:t>
      </w:r>
      <w:r w:rsidRPr="00D43FA0">
        <w:rPr>
          <w:i/>
        </w:rPr>
        <w:t>Science</w:t>
      </w:r>
      <w:r w:rsidRPr="00D43FA0">
        <w:t xml:space="preserve"> 2016; 351: 1296. DOI: 10.1126/science.aad2571.</w:t>
      </w:r>
    </w:p>
    <w:p w14:paraId="2737BCD8" w14:textId="77777777" w:rsidR="00D43FA0" w:rsidRPr="00D43FA0" w:rsidRDefault="00D43FA0" w:rsidP="00D43FA0">
      <w:pPr>
        <w:pStyle w:val="EndNoteBibliography"/>
        <w:spacing w:after="0"/>
      </w:pPr>
      <w:r w:rsidRPr="00D43FA0">
        <w:t>32.</w:t>
      </w:r>
      <w:r w:rsidRPr="00D43FA0">
        <w:tab/>
        <w:t xml:space="preserve">Baron R, Taye M, der Vaart IB, et al. The relationship of prenatal antibiotic exposure and infant antibiotic administration with childhood allergies: a systematic review. </w:t>
      </w:r>
      <w:r w:rsidRPr="00D43FA0">
        <w:rPr>
          <w:i/>
        </w:rPr>
        <w:t>BMC pediatrics</w:t>
      </w:r>
      <w:r w:rsidRPr="00D43FA0">
        <w:t xml:space="preserve"> 2020; 20: 312. 2020/07/01. DOI: 10.1186/s12887-020-02042-8.</w:t>
      </w:r>
    </w:p>
    <w:p w14:paraId="38EC24E0" w14:textId="77777777" w:rsidR="00D43FA0" w:rsidRPr="00D43FA0" w:rsidRDefault="00D43FA0" w:rsidP="00D43FA0">
      <w:pPr>
        <w:pStyle w:val="EndNoteBibliography"/>
        <w:spacing w:after="0"/>
      </w:pPr>
      <w:r w:rsidRPr="00D43FA0">
        <w:t>33.</w:t>
      </w:r>
      <w:r w:rsidRPr="00D43FA0">
        <w:tab/>
        <w:t xml:space="preserve">Dom S, Droste JH, Sariachvili MA, et al. Pre- and post-natal exposure to antibiotics and the development of eczema, recurrent wheezing and atopic sensitization in children up to the age of 4 years. </w:t>
      </w:r>
      <w:r w:rsidRPr="00D43FA0">
        <w:rPr>
          <w:i/>
        </w:rPr>
        <w:t>Clin Exp Allergy</w:t>
      </w:r>
      <w:r w:rsidRPr="00D43FA0">
        <w:t xml:space="preserve"> 2010; 40: 1378-1387. 2010/06/16. DOI: 10.1111/j.1365-2222.2010.03538.x.</w:t>
      </w:r>
    </w:p>
    <w:p w14:paraId="679B33EF" w14:textId="77777777" w:rsidR="00D43FA0" w:rsidRPr="00D43FA0" w:rsidRDefault="00D43FA0" w:rsidP="00D43FA0">
      <w:pPr>
        <w:pStyle w:val="EndNoteBibliography"/>
        <w:spacing w:after="0"/>
      </w:pPr>
      <w:r w:rsidRPr="00D43FA0">
        <w:t>34.</w:t>
      </w:r>
      <w:r w:rsidRPr="00D43FA0">
        <w:tab/>
        <w:t xml:space="preserve">Wohl DL, Curry WJ, Mauger D, et al. Intrapartum antibiotics and childhood atopic dermatitis. </w:t>
      </w:r>
      <w:r w:rsidRPr="00D43FA0">
        <w:rPr>
          <w:i/>
        </w:rPr>
        <w:t>J Am Board Fam Med</w:t>
      </w:r>
      <w:r w:rsidRPr="00D43FA0">
        <w:t xml:space="preserve"> 2015; 28: 82-89. 2015/01/09. DOI: 10.3122/jabfm.2015.01.140017.</w:t>
      </w:r>
    </w:p>
    <w:p w14:paraId="6B21C1AE" w14:textId="77777777" w:rsidR="00D43FA0" w:rsidRPr="00D43FA0" w:rsidRDefault="00D43FA0" w:rsidP="00D43FA0">
      <w:pPr>
        <w:pStyle w:val="EndNoteBibliography"/>
        <w:spacing w:after="0"/>
      </w:pPr>
      <w:r w:rsidRPr="00D43FA0">
        <w:t>35.</w:t>
      </w:r>
      <w:r w:rsidRPr="00D43FA0">
        <w:tab/>
        <w:t xml:space="preserve">Timm S, Schlünssen V, Olsen J, et al. Prenatal antibiotics and atopic dermatitis among 18-month-old children in the Danish National Birth Cohort. </w:t>
      </w:r>
      <w:r w:rsidRPr="00D43FA0">
        <w:rPr>
          <w:i/>
        </w:rPr>
        <w:t>Clin Exp Allergy</w:t>
      </w:r>
      <w:r w:rsidRPr="00D43FA0">
        <w:t xml:space="preserve"> 2017; 47: 929-936. 2017/03/10. DOI: 10.1111/cea.12916.</w:t>
      </w:r>
    </w:p>
    <w:p w14:paraId="4CA569B0" w14:textId="77777777" w:rsidR="00D43FA0" w:rsidRPr="00D43FA0" w:rsidRDefault="00D43FA0" w:rsidP="00D43FA0">
      <w:pPr>
        <w:pStyle w:val="EndNoteBibliography"/>
        <w:spacing w:after="0"/>
      </w:pPr>
      <w:r w:rsidRPr="00D43FA0">
        <w:t>36.</w:t>
      </w:r>
      <w:r w:rsidRPr="00D43FA0">
        <w:tab/>
        <w:t xml:space="preserve">Gasparrini AJ, Crofts TS, Gibson MK, et al. Antibiotic perturbation of the preterm infant gut microbiome and resistome. </w:t>
      </w:r>
      <w:r w:rsidRPr="00D43FA0">
        <w:rPr>
          <w:i/>
        </w:rPr>
        <w:t>Gut Microbes</w:t>
      </w:r>
      <w:r w:rsidRPr="00D43FA0">
        <w:t xml:space="preserve"> 2016; 7: 443-449. 2016/07/30. DOI: 10.1080/19490976.2016.1218584.</w:t>
      </w:r>
    </w:p>
    <w:p w14:paraId="292F75F2" w14:textId="77777777" w:rsidR="00D43FA0" w:rsidRPr="00D43FA0" w:rsidRDefault="00D43FA0" w:rsidP="00D43FA0">
      <w:pPr>
        <w:pStyle w:val="EndNoteBibliography"/>
        <w:spacing w:after="0"/>
      </w:pPr>
      <w:r w:rsidRPr="00D43FA0">
        <w:t>37.</w:t>
      </w:r>
      <w:r w:rsidRPr="00D43FA0">
        <w:tab/>
        <w:t xml:space="preserve">Azad MB, Konya T, Persaud RR, et al. Impact of maternal intrapartum antibiotics, method of birth and breastfeeding on gut microbiota during the first year of life: a prospective cohort study. </w:t>
      </w:r>
      <w:r w:rsidRPr="00D43FA0">
        <w:rPr>
          <w:i/>
        </w:rPr>
        <w:t>Bjog</w:t>
      </w:r>
      <w:r w:rsidRPr="00D43FA0">
        <w:t xml:space="preserve"> 2016; 123: 983-993. 2015/09/29. DOI: 10.1111/1471-0528.13601.</w:t>
      </w:r>
    </w:p>
    <w:p w14:paraId="4712F0A6" w14:textId="77777777" w:rsidR="00D43FA0" w:rsidRPr="00D43FA0" w:rsidRDefault="00D43FA0" w:rsidP="00D43FA0">
      <w:pPr>
        <w:pStyle w:val="EndNoteBibliography"/>
        <w:spacing w:after="0"/>
      </w:pPr>
      <w:r w:rsidRPr="00D43FA0">
        <w:t>38.</w:t>
      </w:r>
      <w:r w:rsidRPr="00D43FA0">
        <w:tab/>
        <w:t xml:space="preserve">Ip S, Chung M, Raman G, et al. Breastfeeding and maternal and infant health outcomes in developed countries. </w:t>
      </w:r>
      <w:r w:rsidRPr="00D43FA0">
        <w:rPr>
          <w:i/>
        </w:rPr>
        <w:t>Evidence report/technology assessment</w:t>
      </w:r>
      <w:r w:rsidRPr="00D43FA0">
        <w:t xml:space="preserve"> 2007: 1-186. 2007/09/04.</w:t>
      </w:r>
    </w:p>
    <w:p w14:paraId="2865A004" w14:textId="77777777" w:rsidR="00D43FA0" w:rsidRPr="00D43FA0" w:rsidRDefault="00D43FA0" w:rsidP="00D43FA0">
      <w:pPr>
        <w:pStyle w:val="EndNoteBibliography"/>
        <w:spacing w:after="0"/>
      </w:pPr>
      <w:r w:rsidRPr="00D43FA0">
        <w:t>39.</w:t>
      </w:r>
      <w:r w:rsidRPr="00D43FA0">
        <w:tab/>
        <w:t xml:space="preserve">Flohr C, Perkin M, Logan K, et al. Atopic dermatitis and disease severity are the main risk factors for food sensitization in exclusively breastfed infants. </w:t>
      </w:r>
      <w:r w:rsidRPr="00D43FA0">
        <w:rPr>
          <w:i/>
        </w:rPr>
        <w:t>J Invest Dermatol</w:t>
      </w:r>
      <w:r w:rsidRPr="00D43FA0">
        <w:t xml:space="preserve"> 2014; 134: 345-350. 2013/07/23. DOI: 10.1038/jid.2013.298.</w:t>
      </w:r>
    </w:p>
    <w:p w14:paraId="1ADBD42C" w14:textId="77777777" w:rsidR="00D43FA0" w:rsidRPr="00D43FA0" w:rsidRDefault="00D43FA0" w:rsidP="00D43FA0">
      <w:pPr>
        <w:pStyle w:val="EndNoteBibliography"/>
        <w:spacing w:after="0"/>
      </w:pPr>
      <w:r w:rsidRPr="00D43FA0">
        <w:t>40.</w:t>
      </w:r>
      <w:r w:rsidRPr="00D43FA0">
        <w:tab/>
        <w:t xml:space="preserve">Lack G. Epidemiologic risks for food allergy. </w:t>
      </w:r>
      <w:r w:rsidRPr="00D43FA0">
        <w:rPr>
          <w:i/>
        </w:rPr>
        <w:t>Journal of Allergy and Clinical Immunology</w:t>
      </w:r>
      <w:r w:rsidRPr="00D43FA0">
        <w:t xml:space="preserve"> 2008; 121: 1331-1336. DOI: 10.1016/j.jaci.2008.04.032.</w:t>
      </w:r>
    </w:p>
    <w:p w14:paraId="285C5DBF" w14:textId="77777777" w:rsidR="00D43FA0" w:rsidRPr="00D43FA0" w:rsidRDefault="00D43FA0" w:rsidP="00D43FA0">
      <w:pPr>
        <w:pStyle w:val="EndNoteBibliography"/>
        <w:spacing w:after="0"/>
      </w:pPr>
      <w:r w:rsidRPr="00D43FA0">
        <w:t>41.</w:t>
      </w:r>
      <w:r w:rsidRPr="00D43FA0">
        <w:tab/>
        <w:t xml:space="preserve">Hu C, Nijsten T, van Meel ER, et al. Eczema phenotypes and risk of allergic and respiratory conditions in school age children. </w:t>
      </w:r>
      <w:r w:rsidRPr="00D43FA0">
        <w:rPr>
          <w:i/>
        </w:rPr>
        <w:t>Clin Transl Allergy</w:t>
      </w:r>
      <w:r w:rsidRPr="00D43FA0">
        <w:t xml:space="preserve"> 2020; 10: 7. 2020/02/27. DOI: 10.1186/s13601-020-0310-7.</w:t>
      </w:r>
    </w:p>
    <w:p w14:paraId="61314BF2" w14:textId="77777777" w:rsidR="00D43FA0" w:rsidRPr="00D43FA0" w:rsidRDefault="00D43FA0" w:rsidP="00D43FA0">
      <w:pPr>
        <w:pStyle w:val="EndNoteBibliography"/>
        <w:spacing w:after="0"/>
      </w:pPr>
      <w:r w:rsidRPr="00D43FA0">
        <w:t>42.</w:t>
      </w:r>
      <w:r w:rsidRPr="00D43FA0">
        <w:tab/>
        <w:t xml:space="preserve">Lowe AJ, Angelica B, Su J, et al. Age at onset and persistence of eczema are related to subsequent risk of asthma and hay fever from birth to 18 years of age. </w:t>
      </w:r>
      <w:r w:rsidRPr="00D43FA0">
        <w:rPr>
          <w:i/>
        </w:rPr>
        <w:t>Pediatr Allergy Immunol</w:t>
      </w:r>
      <w:r w:rsidRPr="00D43FA0">
        <w:t xml:space="preserve"> 2017; 28: 384-390. 2017/03/17. DOI: 10.1111/pai.12714.</w:t>
      </w:r>
    </w:p>
    <w:p w14:paraId="13F80E42" w14:textId="77777777" w:rsidR="00D43FA0" w:rsidRPr="00D43FA0" w:rsidRDefault="00D43FA0" w:rsidP="00D43FA0">
      <w:pPr>
        <w:pStyle w:val="EndNoteBibliography"/>
        <w:spacing w:after="0"/>
      </w:pPr>
      <w:r w:rsidRPr="00D43FA0">
        <w:t>43.</w:t>
      </w:r>
      <w:r w:rsidRPr="00D43FA0">
        <w:tab/>
        <w:t xml:space="preserve">Belgrave DCM, Granell R, Simpson A, et al. Developmental Profiles of Eczema, Wheeze, and Rhinitis: Two Population-Based Birth Cohort Studies. </w:t>
      </w:r>
      <w:r w:rsidRPr="00D43FA0">
        <w:rPr>
          <w:i/>
        </w:rPr>
        <w:t>PLOS Medicine</w:t>
      </w:r>
      <w:r w:rsidRPr="00D43FA0">
        <w:t xml:space="preserve"> 2014; 11: e1001748. DOI: 10.1371/journal.pmed.1001748.</w:t>
      </w:r>
    </w:p>
    <w:p w14:paraId="1EA1A208" w14:textId="77777777" w:rsidR="00D43FA0" w:rsidRPr="00D43FA0" w:rsidRDefault="00D43FA0" w:rsidP="00D43FA0">
      <w:pPr>
        <w:pStyle w:val="EndNoteBibliography"/>
        <w:spacing w:after="0"/>
      </w:pPr>
      <w:r w:rsidRPr="00D43FA0">
        <w:t>44.</w:t>
      </w:r>
      <w:r w:rsidRPr="00D43FA0">
        <w:tab/>
        <w:t xml:space="preserve">Loo EX, Sim JZ, Goh A, et al. Predictors of allergen sensitization in Singapore children from birth to 3 years. </w:t>
      </w:r>
      <w:r w:rsidRPr="00D43FA0">
        <w:rPr>
          <w:i/>
        </w:rPr>
        <w:t>Allergy, asthma, and clinical immunology : official journal of the Canadian Society of Allergy and Clinical Immunology</w:t>
      </w:r>
      <w:r w:rsidRPr="00D43FA0">
        <w:t xml:space="preserve"> 2016; 12: 56. 2016/11/02. DOI: 10.1186/s13223-016-0161-x.</w:t>
      </w:r>
    </w:p>
    <w:p w14:paraId="6025C416" w14:textId="77777777" w:rsidR="00D43FA0" w:rsidRPr="00D43FA0" w:rsidRDefault="00D43FA0" w:rsidP="00D43FA0">
      <w:pPr>
        <w:pStyle w:val="EndNoteBibliography"/>
        <w:spacing w:after="0"/>
      </w:pPr>
      <w:r w:rsidRPr="00D43FA0">
        <w:t>45.</w:t>
      </w:r>
      <w:r w:rsidRPr="00D43FA0">
        <w:tab/>
        <w:t xml:space="preserve">Andiappan AK, Puan KJ, Lee B, et al. Allergic airway diseases in a tropical urban environment are driven by dominant mono-specific sensitization against house dust mites. </w:t>
      </w:r>
      <w:r w:rsidRPr="00D43FA0">
        <w:rPr>
          <w:i/>
        </w:rPr>
        <w:t>Allergy</w:t>
      </w:r>
      <w:r w:rsidRPr="00D43FA0">
        <w:t xml:space="preserve"> 2014; 69: 501-509. 2014/01/25. DOI: 10.1111/all.12364.</w:t>
      </w:r>
    </w:p>
    <w:p w14:paraId="3DFC4A68" w14:textId="77777777" w:rsidR="00D43FA0" w:rsidRPr="00D43FA0" w:rsidRDefault="00D43FA0" w:rsidP="00D43FA0">
      <w:pPr>
        <w:pStyle w:val="EndNoteBibliography"/>
        <w:spacing w:after="0"/>
      </w:pPr>
      <w:r w:rsidRPr="00D43FA0">
        <w:t>46.</w:t>
      </w:r>
      <w:r w:rsidRPr="00D43FA0">
        <w:tab/>
        <w:t xml:space="preserve">Chew FT, Zhang L, Ho TM, et al. House dust mite fauna of tropical Singapore. </w:t>
      </w:r>
      <w:r w:rsidRPr="00D43FA0">
        <w:rPr>
          <w:i/>
        </w:rPr>
        <w:t>Clin Exp Allergy</w:t>
      </w:r>
      <w:r w:rsidRPr="00D43FA0">
        <w:t xml:space="preserve"> 1999; 29: 201-206. 1999/03/03. DOI: 10.1046/j.1365-2222.1999.00493.x.</w:t>
      </w:r>
    </w:p>
    <w:p w14:paraId="6BEBBFF4" w14:textId="77777777" w:rsidR="00D43FA0" w:rsidRPr="00D43FA0" w:rsidRDefault="00D43FA0" w:rsidP="00D43FA0">
      <w:pPr>
        <w:pStyle w:val="EndNoteBibliography"/>
        <w:spacing w:after="0"/>
      </w:pPr>
      <w:r w:rsidRPr="00D43FA0">
        <w:t>47.</w:t>
      </w:r>
      <w:r w:rsidRPr="00D43FA0">
        <w:tab/>
        <w:t xml:space="preserve">Boralevi F, Hubiche T, Leaute-Labreze C, et al. Epicutaneous aeroallergen sensitization in atopic dermatitis infants - determining the role of epidermal barrier impairment. </w:t>
      </w:r>
      <w:r w:rsidRPr="00D43FA0">
        <w:rPr>
          <w:i/>
        </w:rPr>
        <w:t>Allergy</w:t>
      </w:r>
      <w:r w:rsidRPr="00D43FA0">
        <w:t xml:space="preserve"> 2008; 63: 205-210. 2008/01/12. DOI: 10.1111/j.1398-9995.2007.01556.x.</w:t>
      </w:r>
    </w:p>
    <w:p w14:paraId="319E8FA9" w14:textId="77777777" w:rsidR="00D43FA0" w:rsidRPr="00D43FA0" w:rsidRDefault="00D43FA0" w:rsidP="00D43FA0">
      <w:pPr>
        <w:pStyle w:val="EndNoteBibliography"/>
        <w:spacing w:after="0"/>
      </w:pPr>
      <w:r w:rsidRPr="00D43FA0">
        <w:t>48.</w:t>
      </w:r>
      <w:r w:rsidRPr="00D43FA0">
        <w:tab/>
        <w:t xml:space="preserve">Stremnitzer C, Manzano-Szalai K, Starkl P, et al. Epicutaneously applied Der p 2 induces a strong TH 2-biased antibody response in C57BL/6 mice, independent of functional TLR4. </w:t>
      </w:r>
      <w:r w:rsidRPr="00D43FA0">
        <w:rPr>
          <w:i/>
        </w:rPr>
        <w:t>Allergy</w:t>
      </w:r>
      <w:r w:rsidRPr="00D43FA0">
        <w:t xml:space="preserve"> 2014; 69: 741-751. 2014/04/17. DOI: 10.1111/all.12399.</w:t>
      </w:r>
    </w:p>
    <w:p w14:paraId="6F6AD1F0" w14:textId="77777777" w:rsidR="00D43FA0" w:rsidRPr="00D43FA0" w:rsidRDefault="00D43FA0" w:rsidP="00D43FA0">
      <w:pPr>
        <w:pStyle w:val="EndNoteBibliography"/>
        <w:spacing w:after="0"/>
      </w:pPr>
      <w:r w:rsidRPr="00D43FA0">
        <w:t>49.</w:t>
      </w:r>
      <w:r w:rsidRPr="00D43FA0">
        <w:tab/>
        <w:t xml:space="preserve">Shimura S, Takai T, Iida H, et al. Epicutaneous Allergic Sensitization by Cooperation between Allergen Protease Activity and Mechanical Skin Barrier Damage in Mice. </w:t>
      </w:r>
      <w:r w:rsidRPr="00D43FA0">
        <w:rPr>
          <w:i/>
        </w:rPr>
        <w:t>J Invest Dermatol</w:t>
      </w:r>
      <w:r w:rsidRPr="00D43FA0">
        <w:t xml:space="preserve"> 2016; 136: 1408-1417. 2016/03/19. DOI: 10.1016/j.jid.2016.02.810.</w:t>
      </w:r>
    </w:p>
    <w:p w14:paraId="7DF20000" w14:textId="77777777" w:rsidR="00D43FA0" w:rsidRPr="00D43FA0" w:rsidRDefault="00D43FA0" w:rsidP="00D43FA0">
      <w:pPr>
        <w:pStyle w:val="EndNoteBibliography"/>
        <w:spacing w:after="0"/>
      </w:pPr>
      <w:r w:rsidRPr="00D43FA0">
        <w:t>50.</w:t>
      </w:r>
      <w:r w:rsidRPr="00D43FA0">
        <w:tab/>
        <w:t xml:space="preserve">Coquet JM, Schuijs MJ, Smyth MJ, et al. Interleukin-21-Producing CD4(+) T Cells Promote Type 2 Immunity to House Dust Mites. </w:t>
      </w:r>
      <w:r w:rsidRPr="00D43FA0">
        <w:rPr>
          <w:i/>
        </w:rPr>
        <w:t>Immunity</w:t>
      </w:r>
      <w:r w:rsidRPr="00D43FA0">
        <w:t xml:space="preserve"> 2015; 43: 318-330. 2015/08/20. DOI: 10.1016/j.immuni.2015.07.015.</w:t>
      </w:r>
    </w:p>
    <w:p w14:paraId="768D743C" w14:textId="77777777" w:rsidR="00D43FA0" w:rsidRPr="00D43FA0" w:rsidRDefault="00D43FA0" w:rsidP="00D43FA0">
      <w:pPr>
        <w:pStyle w:val="EndNoteBibliography"/>
        <w:spacing w:after="0"/>
      </w:pPr>
      <w:r w:rsidRPr="00D43FA0">
        <w:t>51.</w:t>
      </w:r>
      <w:r w:rsidRPr="00D43FA0">
        <w:tab/>
        <w:t xml:space="preserve">Deckers J, Sichien D, Plantinga M, et al. Epicutaneous sensitization to house dust mite allergen requires interferon regulatory factor 4-dependent dermal dendritic cells. </w:t>
      </w:r>
      <w:r w:rsidRPr="00D43FA0">
        <w:rPr>
          <w:i/>
        </w:rPr>
        <w:t>J Allergy Clin Immunol</w:t>
      </w:r>
      <w:r w:rsidRPr="00D43FA0">
        <w:t xml:space="preserve"> 2017; 140: 1364-1377 e1362. 2017/02/13. DOI: 10.1016/j.jaci.2016.12.970.</w:t>
      </w:r>
    </w:p>
    <w:p w14:paraId="2F0D4FB4" w14:textId="77777777" w:rsidR="00D43FA0" w:rsidRPr="00D43FA0" w:rsidRDefault="00D43FA0" w:rsidP="00D43FA0">
      <w:pPr>
        <w:pStyle w:val="EndNoteBibliography"/>
        <w:spacing w:after="0"/>
      </w:pPr>
      <w:r w:rsidRPr="00D43FA0">
        <w:t>52.</w:t>
      </w:r>
      <w:r w:rsidRPr="00D43FA0">
        <w:tab/>
        <w:t xml:space="preserve">Lee HJ, Lee NR, Jung M, et al. Atopic March from Atopic Dermatitis to Asthma-Like Lesions in NC/Nga Mice Is Accelerated or Aggravated by Neutralization of Stratum Corneum but Partially Inhibited by Acidification. </w:t>
      </w:r>
      <w:r w:rsidRPr="00D43FA0">
        <w:rPr>
          <w:i/>
        </w:rPr>
        <w:t>J Invest Dermatol</w:t>
      </w:r>
      <w:r w:rsidRPr="00D43FA0">
        <w:t xml:space="preserve"> 2015; 135: 3025-3033. 2015/09/25. DOI: 10.1038/jid.2015.333.</w:t>
      </w:r>
    </w:p>
    <w:p w14:paraId="70ECEFFE" w14:textId="77777777" w:rsidR="00D43FA0" w:rsidRPr="00D43FA0" w:rsidRDefault="00D43FA0" w:rsidP="00D43FA0">
      <w:pPr>
        <w:pStyle w:val="EndNoteBibliography"/>
        <w:spacing w:after="0"/>
      </w:pPr>
      <w:r w:rsidRPr="00D43FA0">
        <w:t>53.</w:t>
      </w:r>
      <w:r w:rsidRPr="00D43FA0">
        <w:tab/>
        <w:t xml:space="preserve">Wan J, Mitra N, Hoffstad OJ, et al. Longitudinal atopic dermatitis control and persistence vary with timing of disease onset in children: A cohort study. </w:t>
      </w:r>
      <w:r w:rsidRPr="00D43FA0">
        <w:rPr>
          <w:i/>
        </w:rPr>
        <w:t>J Am Acad Dermatol</w:t>
      </w:r>
      <w:r w:rsidRPr="00D43FA0">
        <w:t xml:space="preserve"> 2019; 81: 1292-1299. 2019/05/16. DOI: 10.1016/j.jaad.2019.05.016.</w:t>
      </w:r>
    </w:p>
    <w:p w14:paraId="4F896BAE" w14:textId="77777777" w:rsidR="00D43FA0" w:rsidRPr="00D43FA0" w:rsidRDefault="00D43FA0" w:rsidP="00D43FA0">
      <w:pPr>
        <w:pStyle w:val="EndNoteBibliography"/>
        <w:spacing w:after="0"/>
      </w:pPr>
      <w:r w:rsidRPr="00D43FA0">
        <w:t>54.</w:t>
      </w:r>
      <w:r w:rsidRPr="00D43FA0">
        <w:tab/>
        <w:t xml:space="preserve">Lowe AJ, Leung DYM, Tang MLK, et al. The skin as a target for prevention of the atopic march. </w:t>
      </w:r>
      <w:r w:rsidRPr="00D43FA0">
        <w:rPr>
          <w:i/>
        </w:rPr>
        <w:t>Ann Allergy Asthma Immunol</w:t>
      </w:r>
      <w:r w:rsidRPr="00D43FA0">
        <w:t xml:space="preserve"> 2018; 120: 145-151. 2018/02/08. DOI: 10.1016/j.anai.2017.11.023.</w:t>
      </w:r>
    </w:p>
    <w:p w14:paraId="7DA644F9" w14:textId="77777777" w:rsidR="00D43FA0" w:rsidRPr="00D43FA0" w:rsidRDefault="00D43FA0" w:rsidP="00D43FA0">
      <w:pPr>
        <w:pStyle w:val="EndNoteBibliography"/>
        <w:spacing w:after="0"/>
      </w:pPr>
      <w:r w:rsidRPr="00D43FA0">
        <w:t>55.</w:t>
      </w:r>
      <w:r w:rsidRPr="00D43FA0">
        <w:tab/>
        <w:t xml:space="preserve">Irvine AD and Mina-Osorio P. Disease trajectories in childhood atopic dermatitis: an update and practitioner's guide. </w:t>
      </w:r>
      <w:r w:rsidRPr="00D43FA0">
        <w:rPr>
          <w:i/>
        </w:rPr>
        <w:t>Br J Dermatol</w:t>
      </w:r>
      <w:r w:rsidRPr="00D43FA0">
        <w:t xml:space="preserve"> 2019; 181: 895-906. 2019/02/14. DOI: 10.1111/bjd.17766.</w:t>
      </w:r>
    </w:p>
    <w:p w14:paraId="189D5A7D" w14:textId="77777777" w:rsidR="00D43FA0" w:rsidRPr="00D43FA0" w:rsidRDefault="00D43FA0" w:rsidP="00D43FA0">
      <w:pPr>
        <w:pStyle w:val="EndNoteBibliography"/>
        <w:spacing w:after="0"/>
      </w:pPr>
      <w:r w:rsidRPr="00D43FA0">
        <w:t>56.</w:t>
      </w:r>
      <w:r w:rsidRPr="00D43FA0">
        <w:tab/>
        <w:t xml:space="preserve">Boguniewicz M, Nicol N, Kelsay K, et al. A multidisciplinary approach to evaluation and treatment of atopic dermatitis. </w:t>
      </w:r>
      <w:r w:rsidRPr="00D43FA0">
        <w:rPr>
          <w:i/>
        </w:rPr>
        <w:t>Seminars in cutaneous medicine and surgery</w:t>
      </w:r>
      <w:r w:rsidRPr="00D43FA0">
        <w:t xml:space="preserve"> 2008; 27: 115-127. 2008/07/16. DOI: 10.1016/j.sder.2008.05.001.</w:t>
      </w:r>
    </w:p>
    <w:p w14:paraId="106548BF" w14:textId="77777777" w:rsidR="00D43FA0" w:rsidRPr="00D43FA0" w:rsidRDefault="00D43FA0" w:rsidP="00D43FA0">
      <w:pPr>
        <w:pStyle w:val="EndNoteBibliography"/>
      </w:pPr>
      <w:r w:rsidRPr="00D43FA0">
        <w:t>57.</w:t>
      </w:r>
      <w:r w:rsidRPr="00D43FA0">
        <w:tab/>
        <w:t xml:space="preserve">Paller AS, Spergel JM, Mina-Osorio P, et al. The atopic march and atopic multimorbidity: Many trajectories, many pathways. </w:t>
      </w:r>
      <w:r w:rsidRPr="00D43FA0">
        <w:rPr>
          <w:i/>
        </w:rPr>
        <w:t>J Allergy Clin Immunol</w:t>
      </w:r>
      <w:r w:rsidRPr="00D43FA0">
        <w:t xml:space="preserve"> 2019; 143: 46-55. 2018/11/21. DOI: 10.1016/j.jaci.2018.11.006.</w:t>
      </w:r>
    </w:p>
    <w:p w14:paraId="12569576" w14:textId="77777777" w:rsidR="00D43FA0" w:rsidRDefault="00D43FA0">
      <w:pPr>
        <w:spacing w:line="259" w:lineRule="auto"/>
        <w:jc w:val="left"/>
        <w:rPr>
          <w:rFonts w:eastAsiaTheme="majorEastAsia" w:cstheme="majorBidi"/>
          <w:b/>
          <w:szCs w:val="32"/>
        </w:rPr>
      </w:pPr>
      <w:r>
        <w:br w:type="page"/>
      </w:r>
    </w:p>
    <w:p w14:paraId="5EC86D91" w14:textId="717AE2AA" w:rsidR="003745E4" w:rsidRDefault="00A724F7" w:rsidP="000D0C65">
      <w:pPr>
        <w:pStyle w:val="Heading1"/>
      </w:pPr>
      <w:r>
        <w:fldChar w:fldCharType="end"/>
      </w:r>
      <w:r w:rsidR="003745E4">
        <w:t>Tables</w:t>
      </w:r>
    </w:p>
    <w:p w14:paraId="3016C69F" w14:textId="2365237B" w:rsidR="003745E4" w:rsidRPr="00915441" w:rsidRDefault="003745E4" w:rsidP="003745E4">
      <w:pPr>
        <w:pStyle w:val="Caption"/>
        <w:keepNext/>
        <w:rPr>
          <w:i w:val="0"/>
          <w:color w:val="auto"/>
          <w:sz w:val="24"/>
          <w:szCs w:val="24"/>
        </w:rPr>
      </w:pPr>
      <w:r w:rsidRPr="00915441">
        <w:rPr>
          <w:b/>
          <w:i w:val="0"/>
          <w:color w:val="auto"/>
          <w:sz w:val="24"/>
          <w:szCs w:val="24"/>
        </w:rPr>
        <w:t xml:space="preserve">Table </w:t>
      </w:r>
      <w:r w:rsidRPr="00915441">
        <w:rPr>
          <w:b/>
          <w:i w:val="0"/>
          <w:color w:val="auto"/>
          <w:sz w:val="24"/>
          <w:szCs w:val="24"/>
        </w:rPr>
        <w:fldChar w:fldCharType="begin"/>
      </w:r>
      <w:r w:rsidRPr="00915441">
        <w:rPr>
          <w:b/>
          <w:i w:val="0"/>
          <w:color w:val="auto"/>
          <w:sz w:val="24"/>
          <w:szCs w:val="24"/>
        </w:rPr>
        <w:instrText xml:space="preserve"> SEQ Table \* ARABIC </w:instrText>
      </w:r>
      <w:r w:rsidRPr="00915441">
        <w:rPr>
          <w:b/>
          <w:i w:val="0"/>
          <w:color w:val="auto"/>
          <w:sz w:val="24"/>
          <w:szCs w:val="24"/>
        </w:rPr>
        <w:fldChar w:fldCharType="separate"/>
      </w:r>
      <w:r w:rsidR="00670E6A">
        <w:rPr>
          <w:b/>
          <w:i w:val="0"/>
          <w:noProof/>
          <w:color w:val="auto"/>
          <w:sz w:val="24"/>
          <w:szCs w:val="24"/>
        </w:rPr>
        <w:t>1</w:t>
      </w:r>
      <w:r w:rsidRPr="00915441">
        <w:rPr>
          <w:b/>
          <w:i w:val="0"/>
          <w:color w:val="auto"/>
          <w:sz w:val="24"/>
          <w:szCs w:val="24"/>
        </w:rPr>
        <w:fldChar w:fldCharType="end"/>
      </w:r>
      <w:r w:rsidRPr="00915441">
        <w:rPr>
          <w:i w:val="0"/>
          <w:color w:val="auto"/>
          <w:sz w:val="24"/>
          <w:szCs w:val="24"/>
        </w:rPr>
        <w:t xml:space="preserve"> Demographics of study participants in each trajectory</w:t>
      </w:r>
      <w:r>
        <w:rPr>
          <w:i w:val="0"/>
          <w:color w:val="auto"/>
          <w:sz w:val="24"/>
          <w:szCs w:val="24"/>
        </w:rPr>
        <w:t>.</w:t>
      </w:r>
    </w:p>
    <w:tbl>
      <w:tblPr>
        <w:tblStyle w:val="GridTable21"/>
        <w:tblW w:w="9749" w:type="dxa"/>
        <w:tblLook w:val="04A0" w:firstRow="1" w:lastRow="0" w:firstColumn="1" w:lastColumn="0" w:noHBand="0" w:noVBand="1"/>
      </w:tblPr>
      <w:tblGrid>
        <w:gridCol w:w="3686"/>
        <w:gridCol w:w="1417"/>
        <w:gridCol w:w="1479"/>
        <w:gridCol w:w="1703"/>
        <w:gridCol w:w="1464"/>
      </w:tblGrid>
      <w:tr w:rsidR="003745E4" w:rsidRPr="003D244F" w14:paraId="2B294714" w14:textId="77777777" w:rsidTr="00525151">
        <w:trPr>
          <w:cnfStyle w:val="100000000000" w:firstRow="1" w:lastRow="0" w:firstColumn="0" w:lastColumn="0" w:oddVBand="0" w:evenVBand="0" w:oddHBand="0" w:evenHBand="0" w:firstRowFirstColumn="0" w:firstRowLastColumn="0" w:lastRowFirstColumn="0" w:lastRowLastColumn="0"/>
          <w:trHeight w:val="734"/>
          <w:tblHead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noWrap/>
            <w:hideMark/>
          </w:tcPr>
          <w:p w14:paraId="74CE906F" w14:textId="77777777" w:rsidR="003745E4" w:rsidRPr="003D244F" w:rsidRDefault="003745E4" w:rsidP="00525151">
            <w:pPr>
              <w:spacing w:line="276" w:lineRule="auto"/>
            </w:pPr>
          </w:p>
        </w:tc>
        <w:tc>
          <w:tcPr>
            <w:tcW w:w="1417" w:type="dxa"/>
            <w:tcBorders>
              <w:top w:val="single" w:sz="4" w:space="0" w:color="auto"/>
            </w:tcBorders>
            <w:hideMark/>
          </w:tcPr>
          <w:p w14:paraId="3387E7E3"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Reference group</w:t>
            </w:r>
          </w:p>
          <w:p w14:paraId="7FD7C927"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982)</w:t>
            </w:r>
          </w:p>
          <w:p w14:paraId="144CC745" w14:textId="77777777" w:rsidR="003745E4" w:rsidRPr="003D244F"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 (%)</w:t>
            </w:r>
          </w:p>
        </w:tc>
        <w:tc>
          <w:tcPr>
            <w:tcW w:w="1479" w:type="dxa"/>
            <w:tcBorders>
              <w:top w:val="single" w:sz="4" w:space="0" w:color="auto"/>
            </w:tcBorders>
            <w:hideMark/>
          </w:tcPr>
          <w:p w14:paraId="60855D55"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Early onset transient</w:t>
            </w:r>
          </w:p>
          <w:p w14:paraId="775A79B7"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73)</w:t>
            </w:r>
          </w:p>
          <w:p w14:paraId="64FC5AA3" w14:textId="77777777" w:rsidR="003745E4" w:rsidRPr="003D244F"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 (%)</w:t>
            </w:r>
          </w:p>
        </w:tc>
        <w:tc>
          <w:tcPr>
            <w:tcW w:w="1703" w:type="dxa"/>
            <w:tcBorders>
              <w:top w:val="single" w:sz="4" w:space="0" w:color="auto"/>
            </w:tcBorders>
            <w:hideMark/>
          </w:tcPr>
          <w:p w14:paraId="402E147A"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rsidRPr="003D244F">
              <w:t>Early onset persistent</w:t>
            </w:r>
          </w:p>
          <w:p w14:paraId="42D4706D"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24)</w:t>
            </w:r>
          </w:p>
          <w:p w14:paraId="6AE9D2D9" w14:textId="77777777" w:rsidR="003745E4" w:rsidRPr="003D244F"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 (%)</w:t>
            </w:r>
          </w:p>
        </w:tc>
        <w:tc>
          <w:tcPr>
            <w:tcW w:w="1464" w:type="dxa"/>
            <w:tcBorders>
              <w:top w:val="single" w:sz="4" w:space="0" w:color="auto"/>
            </w:tcBorders>
            <w:hideMark/>
          </w:tcPr>
          <w:p w14:paraId="274AB317"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L</w:t>
            </w:r>
            <w:r w:rsidRPr="003D244F">
              <w:t>ate onset persistent</w:t>
            </w:r>
          </w:p>
          <w:p w14:paraId="77C52E54" w14:textId="77777777" w:rsidR="003745E4"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73)</w:t>
            </w:r>
          </w:p>
          <w:p w14:paraId="628F3676" w14:textId="77777777" w:rsidR="003745E4" w:rsidRPr="003D244F" w:rsidRDefault="003745E4" w:rsidP="00525151">
            <w:pPr>
              <w:spacing w:line="276" w:lineRule="auto"/>
              <w:jc w:val="center"/>
              <w:cnfStyle w:val="100000000000" w:firstRow="1" w:lastRow="0" w:firstColumn="0" w:lastColumn="0" w:oddVBand="0" w:evenVBand="0" w:oddHBand="0" w:evenHBand="0" w:firstRowFirstColumn="0" w:firstRowLastColumn="0" w:lastRowFirstColumn="0" w:lastRowLastColumn="0"/>
            </w:pPr>
            <w:r>
              <w:t>N (%)</w:t>
            </w:r>
          </w:p>
        </w:tc>
      </w:tr>
      <w:tr w:rsidR="003745E4" w:rsidRPr="003D244F" w14:paraId="5D5822A5"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998878E" w14:textId="77777777" w:rsidR="003745E4" w:rsidRPr="00D22210" w:rsidRDefault="003745E4" w:rsidP="00525151">
            <w:pPr>
              <w:spacing w:line="276" w:lineRule="auto"/>
              <w:jc w:val="left"/>
            </w:pPr>
            <w:r w:rsidRPr="00D22210">
              <w:t>Male</w:t>
            </w:r>
          </w:p>
        </w:tc>
        <w:tc>
          <w:tcPr>
            <w:tcW w:w="1417" w:type="dxa"/>
            <w:noWrap/>
            <w:hideMark/>
          </w:tcPr>
          <w:p w14:paraId="1B9542C2"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468 (51)</w:t>
            </w:r>
          </w:p>
        </w:tc>
        <w:tc>
          <w:tcPr>
            <w:tcW w:w="1479" w:type="dxa"/>
            <w:noWrap/>
            <w:hideMark/>
          </w:tcPr>
          <w:p w14:paraId="482EBCBB" w14:textId="77777777" w:rsidR="003745E4" w:rsidRPr="0049773B"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rPr>
                <w:b/>
                <w:i/>
              </w:rPr>
            </w:pPr>
            <w:r w:rsidRPr="0049773B">
              <w:rPr>
                <w:b/>
                <w:i/>
              </w:rPr>
              <w:t>48 (65.8)</w:t>
            </w:r>
          </w:p>
        </w:tc>
        <w:tc>
          <w:tcPr>
            <w:tcW w:w="1703" w:type="dxa"/>
            <w:noWrap/>
            <w:hideMark/>
          </w:tcPr>
          <w:p w14:paraId="440B2AE0"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5 (62.5)</w:t>
            </w:r>
          </w:p>
        </w:tc>
        <w:tc>
          <w:tcPr>
            <w:tcW w:w="1464" w:type="dxa"/>
            <w:noWrap/>
            <w:hideMark/>
          </w:tcPr>
          <w:p w14:paraId="7B789E26"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40 (54.8)</w:t>
            </w:r>
          </w:p>
        </w:tc>
      </w:tr>
      <w:tr w:rsidR="003745E4" w:rsidRPr="003D244F" w14:paraId="7BE1D947"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936041D" w14:textId="77777777" w:rsidR="003745E4" w:rsidRPr="00D22210" w:rsidRDefault="003745E4" w:rsidP="00525151">
            <w:pPr>
              <w:spacing w:line="276" w:lineRule="auto"/>
              <w:jc w:val="left"/>
            </w:pPr>
            <w:r w:rsidRPr="00D22210">
              <w:t xml:space="preserve">Family history of atopy </w:t>
            </w:r>
          </w:p>
        </w:tc>
        <w:tc>
          <w:tcPr>
            <w:tcW w:w="1417" w:type="dxa"/>
            <w:noWrap/>
            <w:hideMark/>
          </w:tcPr>
          <w:p w14:paraId="48487CCA"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410 (51.3)</w:t>
            </w:r>
          </w:p>
        </w:tc>
        <w:tc>
          <w:tcPr>
            <w:tcW w:w="1479" w:type="dxa"/>
            <w:noWrap/>
            <w:hideMark/>
          </w:tcPr>
          <w:p w14:paraId="1FE82A53" w14:textId="77777777" w:rsidR="003745E4" w:rsidRPr="0049773B"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rPr>
                <w:b/>
                <w:i/>
              </w:rPr>
            </w:pPr>
            <w:r w:rsidRPr="0049773B">
              <w:rPr>
                <w:b/>
                <w:i/>
              </w:rPr>
              <w:t>49 (69)</w:t>
            </w:r>
          </w:p>
        </w:tc>
        <w:tc>
          <w:tcPr>
            <w:tcW w:w="1703" w:type="dxa"/>
            <w:noWrap/>
            <w:hideMark/>
          </w:tcPr>
          <w:p w14:paraId="28AC7CEF"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17 (70.8)</w:t>
            </w:r>
          </w:p>
        </w:tc>
        <w:tc>
          <w:tcPr>
            <w:tcW w:w="1464" w:type="dxa"/>
            <w:noWrap/>
            <w:hideMark/>
          </w:tcPr>
          <w:p w14:paraId="7C419AF0" w14:textId="77777777" w:rsidR="003745E4" w:rsidRPr="0049773B"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rPr>
                <w:b/>
                <w:i/>
              </w:rPr>
            </w:pPr>
            <w:r w:rsidRPr="0049773B">
              <w:rPr>
                <w:b/>
                <w:i/>
              </w:rPr>
              <w:t>49 (72.1)</w:t>
            </w:r>
          </w:p>
        </w:tc>
      </w:tr>
      <w:tr w:rsidR="003745E4" w:rsidRPr="003D244F" w14:paraId="6BAB892B"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22596ECF" w14:textId="77777777" w:rsidR="003745E4" w:rsidRPr="00D22210" w:rsidRDefault="003745E4" w:rsidP="00525151">
            <w:pPr>
              <w:spacing w:line="276" w:lineRule="auto"/>
              <w:jc w:val="left"/>
            </w:pPr>
            <w:r w:rsidRPr="00D22210">
              <w:t xml:space="preserve">Household income &gt; USD 4000 </w:t>
            </w:r>
          </w:p>
        </w:tc>
        <w:tc>
          <w:tcPr>
            <w:tcW w:w="1417" w:type="dxa"/>
            <w:noWrap/>
            <w:hideMark/>
          </w:tcPr>
          <w:p w14:paraId="5BFCB1F8"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 xml:space="preserve"> </w:t>
            </w:r>
            <w:r>
              <w:t xml:space="preserve">232 </w:t>
            </w:r>
            <w:r w:rsidRPr="003D244F">
              <w:t>(25.4)</w:t>
            </w:r>
          </w:p>
        </w:tc>
        <w:tc>
          <w:tcPr>
            <w:tcW w:w="1479" w:type="dxa"/>
            <w:noWrap/>
            <w:hideMark/>
          </w:tcPr>
          <w:p w14:paraId="08446ED5"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6 (36.6)</w:t>
            </w:r>
          </w:p>
        </w:tc>
        <w:tc>
          <w:tcPr>
            <w:tcW w:w="1703" w:type="dxa"/>
            <w:noWrap/>
            <w:hideMark/>
          </w:tcPr>
          <w:p w14:paraId="445C9EE5"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1 (47.8)</w:t>
            </w:r>
          </w:p>
        </w:tc>
        <w:tc>
          <w:tcPr>
            <w:tcW w:w="1464" w:type="dxa"/>
            <w:noWrap/>
            <w:hideMark/>
          </w:tcPr>
          <w:p w14:paraId="304895E7"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1 (30)</w:t>
            </w:r>
          </w:p>
        </w:tc>
      </w:tr>
      <w:tr w:rsidR="003745E4" w:rsidRPr="003D244F" w14:paraId="1CE221CE"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2EBA370D" w14:textId="77777777" w:rsidR="003745E4" w:rsidRPr="009F491D" w:rsidRDefault="003745E4" w:rsidP="00525151">
            <w:pPr>
              <w:spacing w:line="276" w:lineRule="auto"/>
              <w:jc w:val="left"/>
            </w:pPr>
            <w:r w:rsidRPr="009F491D">
              <w:t>Ethnicity</w:t>
            </w:r>
          </w:p>
        </w:tc>
        <w:tc>
          <w:tcPr>
            <w:tcW w:w="1417" w:type="dxa"/>
            <w:noWrap/>
            <w:hideMark/>
          </w:tcPr>
          <w:p w14:paraId="38DEAE16"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c>
          <w:tcPr>
            <w:tcW w:w="1479" w:type="dxa"/>
            <w:noWrap/>
            <w:hideMark/>
          </w:tcPr>
          <w:p w14:paraId="51C95CF4"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c>
          <w:tcPr>
            <w:tcW w:w="1703" w:type="dxa"/>
            <w:noWrap/>
            <w:hideMark/>
          </w:tcPr>
          <w:p w14:paraId="34FFEA1D"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c>
          <w:tcPr>
            <w:tcW w:w="1464" w:type="dxa"/>
            <w:noWrap/>
            <w:hideMark/>
          </w:tcPr>
          <w:p w14:paraId="58C51C79"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r>
      <w:tr w:rsidR="003745E4" w:rsidRPr="003D244F" w14:paraId="04C17EAF"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tcPr>
          <w:p w14:paraId="2A379921" w14:textId="77777777" w:rsidR="003745E4" w:rsidRPr="00D22210" w:rsidRDefault="003745E4" w:rsidP="00525151">
            <w:pPr>
              <w:spacing w:line="276" w:lineRule="auto"/>
              <w:jc w:val="left"/>
              <w:rPr>
                <w:b w:val="0"/>
                <w:i/>
              </w:rPr>
            </w:pPr>
            <w:r w:rsidRPr="00D22210">
              <w:rPr>
                <w:b w:val="0"/>
                <w:i/>
              </w:rPr>
              <w:t>Chinese</w:t>
            </w:r>
          </w:p>
        </w:tc>
        <w:tc>
          <w:tcPr>
            <w:tcW w:w="1417" w:type="dxa"/>
            <w:noWrap/>
          </w:tcPr>
          <w:p w14:paraId="31FA50CB"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520 (53)</w:t>
            </w:r>
          </w:p>
        </w:tc>
        <w:tc>
          <w:tcPr>
            <w:tcW w:w="1479" w:type="dxa"/>
            <w:noWrap/>
          </w:tcPr>
          <w:p w14:paraId="6AFA525C"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43 (58.9)</w:t>
            </w:r>
          </w:p>
        </w:tc>
        <w:tc>
          <w:tcPr>
            <w:tcW w:w="1703" w:type="dxa"/>
            <w:noWrap/>
          </w:tcPr>
          <w:p w14:paraId="203692BA"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6 (66.7)</w:t>
            </w:r>
          </w:p>
        </w:tc>
        <w:tc>
          <w:tcPr>
            <w:tcW w:w="1464" w:type="dxa"/>
            <w:noWrap/>
          </w:tcPr>
          <w:p w14:paraId="68A7B46C"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47 (64.4)</w:t>
            </w:r>
          </w:p>
        </w:tc>
      </w:tr>
      <w:tr w:rsidR="003745E4" w:rsidRPr="003D244F" w14:paraId="16418367"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E25C530" w14:textId="77777777" w:rsidR="003745E4" w:rsidRPr="00D22210" w:rsidRDefault="003745E4" w:rsidP="00525151">
            <w:pPr>
              <w:spacing w:line="276" w:lineRule="auto"/>
              <w:jc w:val="left"/>
              <w:rPr>
                <w:b w:val="0"/>
                <w:i/>
              </w:rPr>
            </w:pPr>
            <w:r w:rsidRPr="00D22210">
              <w:rPr>
                <w:b w:val="0"/>
                <w:i/>
              </w:rPr>
              <w:t>Malay</w:t>
            </w:r>
          </w:p>
        </w:tc>
        <w:tc>
          <w:tcPr>
            <w:tcW w:w="1417" w:type="dxa"/>
            <w:noWrap/>
            <w:hideMark/>
          </w:tcPr>
          <w:p w14:paraId="5A0A6C19"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267 (27.2)</w:t>
            </w:r>
          </w:p>
        </w:tc>
        <w:tc>
          <w:tcPr>
            <w:tcW w:w="1479" w:type="dxa"/>
            <w:noWrap/>
            <w:hideMark/>
          </w:tcPr>
          <w:p w14:paraId="5CE1D49F"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24 (32.9)</w:t>
            </w:r>
          </w:p>
        </w:tc>
        <w:tc>
          <w:tcPr>
            <w:tcW w:w="1703" w:type="dxa"/>
            <w:noWrap/>
            <w:hideMark/>
          </w:tcPr>
          <w:p w14:paraId="5EA6B3EC"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7 (29.2)</w:t>
            </w:r>
          </w:p>
        </w:tc>
        <w:tc>
          <w:tcPr>
            <w:tcW w:w="1464" w:type="dxa"/>
            <w:noWrap/>
            <w:hideMark/>
          </w:tcPr>
          <w:p w14:paraId="3C514E9C"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16 (21.9)</w:t>
            </w:r>
          </w:p>
        </w:tc>
      </w:tr>
      <w:tr w:rsidR="003745E4" w:rsidRPr="003D244F" w14:paraId="72843A01"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tcPr>
          <w:p w14:paraId="6A5AB9E4" w14:textId="77777777" w:rsidR="003745E4" w:rsidRPr="00D22210" w:rsidRDefault="003745E4" w:rsidP="00525151">
            <w:pPr>
              <w:spacing w:line="276" w:lineRule="auto"/>
              <w:jc w:val="left"/>
              <w:rPr>
                <w:b w:val="0"/>
                <w:i/>
              </w:rPr>
            </w:pPr>
            <w:r w:rsidRPr="00D22210">
              <w:rPr>
                <w:b w:val="0"/>
                <w:i/>
              </w:rPr>
              <w:t>Indian</w:t>
            </w:r>
          </w:p>
        </w:tc>
        <w:tc>
          <w:tcPr>
            <w:tcW w:w="1417" w:type="dxa"/>
            <w:noWrap/>
          </w:tcPr>
          <w:p w14:paraId="359A57DD"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93 (19.7)</w:t>
            </w:r>
          </w:p>
        </w:tc>
        <w:tc>
          <w:tcPr>
            <w:tcW w:w="1479" w:type="dxa"/>
            <w:noWrap/>
          </w:tcPr>
          <w:p w14:paraId="7D2992AC"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6 (8.2)</w:t>
            </w:r>
          </w:p>
        </w:tc>
        <w:tc>
          <w:tcPr>
            <w:tcW w:w="1703" w:type="dxa"/>
            <w:noWrap/>
          </w:tcPr>
          <w:p w14:paraId="3EECC513"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 (4.2)</w:t>
            </w:r>
          </w:p>
        </w:tc>
        <w:tc>
          <w:tcPr>
            <w:tcW w:w="1464" w:type="dxa"/>
            <w:noWrap/>
          </w:tcPr>
          <w:p w14:paraId="1C5135A8"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0 (13.7)</w:t>
            </w:r>
          </w:p>
        </w:tc>
      </w:tr>
      <w:tr w:rsidR="003745E4" w:rsidRPr="003D244F" w14:paraId="74A037D0"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tcPr>
          <w:p w14:paraId="55B23F9C" w14:textId="77777777" w:rsidR="003745E4" w:rsidRPr="00D22210" w:rsidRDefault="003745E4" w:rsidP="00525151">
            <w:pPr>
              <w:spacing w:line="276" w:lineRule="auto"/>
              <w:jc w:val="left"/>
              <w:rPr>
                <w:b w:val="0"/>
                <w:i/>
              </w:rPr>
            </w:pPr>
            <w:r w:rsidRPr="00D22210">
              <w:rPr>
                <w:b w:val="0"/>
                <w:i/>
              </w:rPr>
              <w:t>Others</w:t>
            </w:r>
          </w:p>
        </w:tc>
        <w:tc>
          <w:tcPr>
            <w:tcW w:w="1417" w:type="dxa"/>
            <w:noWrap/>
          </w:tcPr>
          <w:p w14:paraId="323F1844"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2 (0.2)</w:t>
            </w:r>
          </w:p>
        </w:tc>
        <w:tc>
          <w:tcPr>
            <w:tcW w:w="1479" w:type="dxa"/>
            <w:noWrap/>
          </w:tcPr>
          <w:p w14:paraId="3992C551"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0 (0)</w:t>
            </w:r>
          </w:p>
        </w:tc>
        <w:tc>
          <w:tcPr>
            <w:tcW w:w="1703" w:type="dxa"/>
            <w:noWrap/>
          </w:tcPr>
          <w:p w14:paraId="4EA87B62"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0 (0)</w:t>
            </w:r>
          </w:p>
        </w:tc>
        <w:tc>
          <w:tcPr>
            <w:tcW w:w="1464" w:type="dxa"/>
            <w:noWrap/>
          </w:tcPr>
          <w:p w14:paraId="309238F7"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0 (0)</w:t>
            </w:r>
          </w:p>
        </w:tc>
      </w:tr>
      <w:tr w:rsidR="003745E4" w:rsidRPr="003D244F" w14:paraId="30D43BEB"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18A2FD5" w14:textId="77777777" w:rsidR="003745E4" w:rsidRPr="003D244F" w:rsidRDefault="003745E4" w:rsidP="00525151">
            <w:pPr>
              <w:spacing w:line="276" w:lineRule="auto"/>
              <w:jc w:val="left"/>
            </w:pPr>
            <w:r w:rsidRPr="003D244F">
              <w:t>Presence of siblings</w:t>
            </w:r>
          </w:p>
        </w:tc>
        <w:tc>
          <w:tcPr>
            <w:tcW w:w="1417" w:type="dxa"/>
            <w:noWrap/>
            <w:hideMark/>
          </w:tcPr>
          <w:p w14:paraId="6D59CF39"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533 (58.1)</w:t>
            </w:r>
          </w:p>
        </w:tc>
        <w:tc>
          <w:tcPr>
            <w:tcW w:w="1479" w:type="dxa"/>
            <w:noWrap/>
            <w:hideMark/>
          </w:tcPr>
          <w:p w14:paraId="296FBD89"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37 (50.7)</w:t>
            </w:r>
          </w:p>
        </w:tc>
        <w:tc>
          <w:tcPr>
            <w:tcW w:w="1703" w:type="dxa"/>
            <w:noWrap/>
            <w:hideMark/>
          </w:tcPr>
          <w:p w14:paraId="3EC7061D"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2 (50)</w:t>
            </w:r>
          </w:p>
        </w:tc>
        <w:tc>
          <w:tcPr>
            <w:tcW w:w="1464" w:type="dxa"/>
            <w:noWrap/>
            <w:hideMark/>
          </w:tcPr>
          <w:p w14:paraId="74425C1A"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38 (52.1)</w:t>
            </w:r>
          </w:p>
        </w:tc>
      </w:tr>
      <w:tr w:rsidR="003745E4" w:rsidRPr="003D244F" w14:paraId="010E3751"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590B848E" w14:textId="77777777" w:rsidR="003745E4" w:rsidRPr="003D244F" w:rsidRDefault="003745E4" w:rsidP="00525151">
            <w:pPr>
              <w:spacing w:line="276" w:lineRule="auto"/>
              <w:jc w:val="left"/>
            </w:pPr>
            <w:r>
              <w:t xml:space="preserve">Antenatal &amp; intrapartum antibiotics </w:t>
            </w:r>
          </w:p>
        </w:tc>
        <w:tc>
          <w:tcPr>
            <w:tcW w:w="1417" w:type="dxa"/>
            <w:noWrap/>
            <w:hideMark/>
          </w:tcPr>
          <w:p w14:paraId="29E921CA"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404 (44)</w:t>
            </w:r>
          </w:p>
        </w:tc>
        <w:tc>
          <w:tcPr>
            <w:tcW w:w="1479" w:type="dxa"/>
            <w:noWrap/>
            <w:hideMark/>
          </w:tcPr>
          <w:p w14:paraId="6FC212EE"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33 (45.8)</w:t>
            </w:r>
          </w:p>
        </w:tc>
        <w:tc>
          <w:tcPr>
            <w:tcW w:w="1703" w:type="dxa"/>
            <w:noWrap/>
            <w:hideMark/>
          </w:tcPr>
          <w:p w14:paraId="035D186B"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16 (66.7)</w:t>
            </w:r>
          </w:p>
        </w:tc>
        <w:tc>
          <w:tcPr>
            <w:tcW w:w="1464" w:type="dxa"/>
            <w:noWrap/>
            <w:hideMark/>
          </w:tcPr>
          <w:p w14:paraId="257E8056"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30 (41.1)</w:t>
            </w:r>
          </w:p>
        </w:tc>
      </w:tr>
      <w:tr w:rsidR="003745E4" w:rsidRPr="003D244F" w14:paraId="2A2EF95E"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96CCA43" w14:textId="77777777" w:rsidR="003745E4" w:rsidRPr="003D244F" w:rsidRDefault="003745E4" w:rsidP="00525151">
            <w:pPr>
              <w:spacing w:line="276" w:lineRule="auto"/>
              <w:jc w:val="left"/>
            </w:pPr>
            <w:r w:rsidRPr="003D244F">
              <w:t xml:space="preserve">Caesarean </w:t>
            </w:r>
            <w:r>
              <w:t>delivery</w:t>
            </w:r>
          </w:p>
        </w:tc>
        <w:tc>
          <w:tcPr>
            <w:tcW w:w="1417" w:type="dxa"/>
            <w:noWrap/>
            <w:hideMark/>
          </w:tcPr>
          <w:p w14:paraId="7D9829C7"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70 (29.4)</w:t>
            </w:r>
          </w:p>
        </w:tc>
        <w:tc>
          <w:tcPr>
            <w:tcW w:w="1479" w:type="dxa"/>
            <w:noWrap/>
            <w:hideMark/>
          </w:tcPr>
          <w:p w14:paraId="5187C0E6"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6 (36.1)</w:t>
            </w:r>
          </w:p>
        </w:tc>
        <w:tc>
          <w:tcPr>
            <w:tcW w:w="1703" w:type="dxa"/>
            <w:noWrap/>
            <w:hideMark/>
          </w:tcPr>
          <w:p w14:paraId="600014B0"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4 (16.7)</w:t>
            </w:r>
          </w:p>
        </w:tc>
        <w:tc>
          <w:tcPr>
            <w:tcW w:w="1464" w:type="dxa"/>
            <w:noWrap/>
            <w:hideMark/>
          </w:tcPr>
          <w:p w14:paraId="7E269BAB"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2 (30.1)</w:t>
            </w:r>
          </w:p>
        </w:tc>
      </w:tr>
      <w:tr w:rsidR="003745E4" w:rsidRPr="003D244F" w14:paraId="1FB02741"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7214391" w14:textId="31702A27" w:rsidR="003745E4" w:rsidRPr="009F491D" w:rsidRDefault="00E5541A" w:rsidP="00525151">
            <w:pPr>
              <w:spacing w:line="276" w:lineRule="auto"/>
              <w:jc w:val="left"/>
            </w:pPr>
            <w:r>
              <w:t>Breastfeeding level</w:t>
            </w:r>
          </w:p>
        </w:tc>
        <w:tc>
          <w:tcPr>
            <w:tcW w:w="1417" w:type="dxa"/>
            <w:noWrap/>
            <w:hideMark/>
          </w:tcPr>
          <w:p w14:paraId="022A0944"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c>
          <w:tcPr>
            <w:tcW w:w="1479" w:type="dxa"/>
            <w:noWrap/>
            <w:hideMark/>
          </w:tcPr>
          <w:p w14:paraId="21B22549"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c>
          <w:tcPr>
            <w:tcW w:w="1703" w:type="dxa"/>
            <w:noWrap/>
            <w:hideMark/>
          </w:tcPr>
          <w:p w14:paraId="4A4D221C"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c>
          <w:tcPr>
            <w:tcW w:w="1464" w:type="dxa"/>
            <w:noWrap/>
            <w:hideMark/>
          </w:tcPr>
          <w:p w14:paraId="0C226CAF"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p>
        </w:tc>
      </w:tr>
      <w:tr w:rsidR="003745E4" w:rsidRPr="003D244F" w14:paraId="0B3096D0"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43DEAC80" w14:textId="5BE6A0C4" w:rsidR="003745E4" w:rsidRPr="00D22210" w:rsidRDefault="00475B1A" w:rsidP="00525151">
            <w:pPr>
              <w:spacing w:line="276" w:lineRule="auto"/>
              <w:jc w:val="left"/>
              <w:rPr>
                <w:b w:val="0"/>
                <w:i/>
              </w:rPr>
            </w:pPr>
            <w:r>
              <w:rPr>
                <w:b w:val="0"/>
                <w:i/>
              </w:rPr>
              <w:t>Low</w:t>
            </w:r>
          </w:p>
        </w:tc>
        <w:tc>
          <w:tcPr>
            <w:tcW w:w="1417" w:type="dxa"/>
            <w:noWrap/>
            <w:hideMark/>
          </w:tcPr>
          <w:p w14:paraId="508C73B4" w14:textId="0D02CAA9"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381</w:t>
            </w:r>
            <w:r w:rsidRPr="003D244F">
              <w:t xml:space="preserve"> </w:t>
            </w:r>
            <w:r w:rsidR="003745E4" w:rsidRPr="003D244F">
              <w:t>(</w:t>
            </w:r>
            <w:r>
              <w:t>47.7</w:t>
            </w:r>
            <w:r w:rsidR="003745E4" w:rsidRPr="003D244F">
              <w:t>)</w:t>
            </w:r>
          </w:p>
        </w:tc>
        <w:tc>
          <w:tcPr>
            <w:tcW w:w="1479" w:type="dxa"/>
            <w:noWrap/>
            <w:hideMark/>
          </w:tcPr>
          <w:p w14:paraId="373FABFD" w14:textId="72653494"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26</w:t>
            </w:r>
            <w:r w:rsidRPr="003D244F">
              <w:t xml:space="preserve"> </w:t>
            </w:r>
            <w:r w:rsidR="003745E4" w:rsidRPr="003D244F">
              <w:t>(</w:t>
            </w:r>
            <w:r>
              <w:t>36.6</w:t>
            </w:r>
            <w:r w:rsidR="003745E4" w:rsidRPr="003D244F">
              <w:t>)</w:t>
            </w:r>
          </w:p>
        </w:tc>
        <w:tc>
          <w:tcPr>
            <w:tcW w:w="1703" w:type="dxa"/>
            <w:noWrap/>
            <w:hideMark/>
          </w:tcPr>
          <w:p w14:paraId="20B5DC75" w14:textId="71E26AEE"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5</w:t>
            </w:r>
            <w:r w:rsidRPr="003D244F">
              <w:t xml:space="preserve"> </w:t>
            </w:r>
            <w:r w:rsidR="003745E4" w:rsidRPr="003D244F">
              <w:t>(</w:t>
            </w:r>
            <w:r>
              <w:t>21.7</w:t>
            </w:r>
            <w:r w:rsidR="003745E4" w:rsidRPr="003D244F">
              <w:t>)</w:t>
            </w:r>
          </w:p>
        </w:tc>
        <w:tc>
          <w:tcPr>
            <w:tcW w:w="1464" w:type="dxa"/>
            <w:noWrap/>
            <w:hideMark/>
          </w:tcPr>
          <w:p w14:paraId="7BD73C48" w14:textId="25C4B41B"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27 </w:t>
            </w:r>
            <w:r w:rsidR="003745E4" w:rsidRPr="003D244F">
              <w:t>(</w:t>
            </w:r>
            <w:r>
              <w:t>39.7</w:t>
            </w:r>
            <w:r w:rsidR="003745E4" w:rsidRPr="003D244F">
              <w:t>)</w:t>
            </w:r>
          </w:p>
        </w:tc>
      </w:tr>
      <w:tr w:rsidR="003745E4" w:rsidRPr="003D244F" w14:paraId="566B3B10"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2165864" w14:textId="097AB250" w:rsidR="003745E4" w:rsidRPr="00D22210" w:rsidRDefault="00475B1A" w:rsidP="00525151">
            <w:pPr>
              <w:spacing w:line="276" w:lineRule="auto"/>
              <w:jc w:val="left"/>
              <w:rPr>
                <w:b w:val="0"/>
                <w:i/>
              </w:rPr>
            </w:pPr>
            <w:r>
              <w:rPr>
                <w:b w:val="0"/>
                <w:i/>
              </w:rPr>
              <w:t>Mid</w:t>
            </w:r>
          </w:p>
        </w:tc>
        <w:tc>
          <w:tcPr>
            <w:tcW w:w="1417" w:type="dxa"/>
            <w:noWrap/>
            <w:hideMark/>
          </w:tcPr>
          <w:p w14:paraId="0E49E254" w14:textId="1D6C7424" w:rsidR="003745E4" w:rsidRPr="003D244F" w:rsidRDefault="00475B1A" w:rsidP="00475B1A">
            <w:pPr>
              <w:spacing w:line="276" w:lineRule="auto"/>
              <w:jc w:val="left"/>
              <w:cnfStyle w:val="000000000000" w:firstRow="0" w:lastRow="0" w:firstColumn="0" w:lastColumn="0" w:oddVBand="0" w:evenVBand="0" w:oddHBand="0" w:evenHBand="0" w:firstRowFirstColumn="0" w:firstRowLastColumn="0" w:lastRowFirstColumn="0" w:lastRowLastColumn="0"/>
            </w:pPr>
            <w:r>
              <w:t>319</w:t>
            </w:r>
            <w:r w:rsidRPr="003D244F">
              <w:t xml:space="preserve"> </w:t>
            </w:r>
            <w:r w:rsidR="003745E4" w:rsidRPr="003D244F">
              <w:t>(</w:t>
            </w:r>
            <w:r>
              <w:t>40</w:t>
            </w:r>
            <w:r w:rsidR="003745E4" w:rsidRPr="003D244F">
              <w:t>)</w:t>
            </w:r>
          </w:p>
        </w:tc>
        <w:tc>
          <w:tcPr>
            <w:tcW w:w="1479" w:type="dxa"/>
            <w:noWrap/>
            <w:hideMark/>
          </w:tcPr>
          <w:p w14:paraId="437C5681" w14:textId="29E89397" w:rsidR="003745E4" w:rsidRPr="003D244F" w:rsidRDefault="00475B1A" w:rsidP="00475B1A">
            <w:pPr>
              <w:spacing w:line="276" w:lineRule="auto"/>
              <w:jc w:val="left"/>
              <w:cnfStyle w:val="000000000000" w:firstRow="0" w:lastRow="0" w:firstColumn="0" w:lastColumn="0" w:oddVBand="0" w:evenVBand="0" w:oddHBand="0" w:evenHBand="0" w:firstRowFirstColumn="0" w:firstRowLastColumn="0" w:lastRowFirstColumn="0" w:lastRowLastColumn="0"/>
            </w:pPr>
            <w:r>
              <w:t>36</w:t>
            </w:r>
            <w:r w:rsidRPr="003D244F">
              <w:t xml:space="preserve"> </w:t>
            </w:r>
            <w:r w:rsidR="003745E4" w:rsidRPr="003D244F">
              <w:t>(</w:t>
            </w:r>
            <w:r>
              <w:t>50.7</w:t>
            </w:r>
            <w:r w:rsidR="003745E4" w:rsidRPr="003D244F">
              <w:t>)</w:t>
            </w:r>
          </w:p>
        </w:tc>
        <w:tc>
          <w:tcPr>
            <w:tcW w:w="1703" w:type="dxa"/>
            <w:noWrap/>
            <w:hideMark/>
          </w:tcPr>
          <w:p w14:paraId="140F703A" w14:textId="404480AA" w:rsidR="003745E4" w:rsidRPr="003D244F" w:rsidRDefault="00475B1A" w:rsidP="00475B1A">
            <w:pPr>
              <w:spacing w:line="276" w:lineRule="auto"/>
              <w:jc w:val="left"/>
              <w:cnfStyle w:val="000000000000" w:firstRow="0" w:lastRow="0" w:firstColumn="0" w:lastColumn="0" w:oddVBand="0" w:evenVBand="0" w:oddHBand="0" w:evenHBand="0" w:firstRowFirstColumn="0" w:firstRowLastColumn="0" w:lastRowFirstColumn="0" w:lastRowLastColumn="0"/>
            </w:pPr>
            <w:r>
              <w:t>14</w:t>
            </w:r>
            <w:r w:rsidRPr="003D244F">
              <w:t xml:space="preserve"> </w:t>
            </w:r>
            <w:r w:rsidR="003745E4" w:rsidRPr="003D244F">
              <w:t>(</w:t>
            </w:r>
            <w:r>
              <w:t>60.9</w:t>
            </w:r>
            <w:r w:rsidR="003745E4" w:rsidRPr="003D244F">
              <w:t>)</w:t>
            </w:r>
          </w:p>
        </w:tc>
        <w:tc>
          <w:tcPr>
            <w:tcW w:w="1464" w:type="dxa"/>
            <w:noWrap/>
            <w:hideMark/>
          </w:tcPr>
          <w:p w14:paraId="2F5120FC" w14:textId="6062A064" w:rsidR="003745E4" w:rsidRPr="003D244F" w:rsidRDefault="00475B1A" w:rsidP="00475B1A">
            <w:pPr>
              <w:spacing w:line="276" w:lineRule="auto"/>
              <w:jc w:val="left"/>
              <w:cnfStyle w:val="000000000000" w:firstRow="0" w:lastRow="0" w:firstColumn="0" w:lastColumn="0" w:oddVBand="0" w:evenVBand="0" w:oddHBand="0" w:evenHBand="0" w:firstRowFirstColumn="0" w:firstRowLastColumn="0" w:lastRowFirstColumn="0" w:lastRowLastColumn="0"/>
            </w:pPr>
            <w:r>
              <w:t>39</w:t>
            </w:r>
            <w:r w:rsidRPr="003D244F">
              <w:t xml:space="preserve"> </w:t>
            </w:r>
            <w:r w:rsidR="003745E4" w:rsidRPr="003D244F">
              <w:t>(</w:t>
            </w:r>
            <w:r>
              <w:t>57.4</w:t>
            </w:r>
            <w:r w:rsidR="003745E4" w:rsidRPr="003D244F">
              <w:t>)</w:t>
            </w:r>
          </w:p>
        </w:tc>
      </w:tr>
      <w:tr w:rsidR="003745E4" w:rsidRPr="003D244F" w14:paraId="25B0D288"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AC5B4A5" w14:textId="42AFF665" w:rsidR="003745E4" w:rsidRPr="00D22210" w:rsidRDefault="00475B1A" w:rsidP="00525151">
            <w:pPr>
              <w:spacing w:line="276" w:lineRule="auto"/>
              <w:jc w:val="left"/>
              <w:rPr>
                <w:b w:val="0"/>
                <w:i/>
              </w:rPr>
            </w:pPr>
            <w:r>
              <w:rPr>
                <w:b w:val="0"/>
                <w:i/>
              </w:rPr>
              <w:t>High</w:t>
            </w:r>
          </w:p>
        </w:tc>
        <w:tc>
          <w:tcPr>
            <w:tcW w:w="1417" w:type="dxa"/>
            <w:noWrap/>
            <w:hideMark/>
          </w:tcPr>
          <w:p w14:paraId="3DB003FF" w14:textId="6A15499A"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98</w:t>
            </w:r>
            <w:r w:rsidRPr="003D244F">
              <w:t xml:space="preserve"> </w:t>
            </w:r>
            <w:r w:rsidR="003745E4" w:rsidRPr="003D244F">
              <w:t>(</w:t>
            </w:r>
            <w:r>
              <w:t>12.3</w:t>
            </w:r>
            <w:r w:rsidR="003745E4" w:rsidRPr="003D244F">
              <w:t>)</w:t>
            </w:r>
          </w:p>
        </w:tc>
        <w:tc>
          <w:tcPr>
            <w:tcW w:w="1479" w:type="dxa"/>
            <w:noWrap/>
            <w:hideMark/>
          </w:tcPr>
          <w:p w14:paraId="24961066" w14:textId="1688CF64"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9</w:t>
            </w:r>
            <w:r w:rsidRPr="003D244F">
              <w:t xml:space="preserve"> </w:t>
            </w:r>
            <w:r w:rsidR="003745E4" w:rsidRPr="003D244F">
              <w:t>(</w:t>
            </w:r>
            <w:r>
              <w:t>12.7</w:t>
            </w:r>
            <w:r w:rsidR="003745E4" w:rsidRPr="003D244F">
              <w:t>)</w:t>
            </w:r>
          </w:p>
        </w:tc>
        <w:tc>
          <w:tcPr>
            <w:tcW w:w="1703" w:type="dxa"/>
            <w:noWrap/>
            <w:hideMark/>
          </w:tcPr>
          <w:p w14:paraId="2BFFECD3" w14:textId="35A53129"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4</w:t>
            </w:r>
            <w:r w:rsidRPr="003D244F">
              <w:t xml:space="preserve"> </w:t>
            </w:r>
            <w:r w:rsidR="003745E4" w:rsidRPr="003D244F">
              <w:t>(</w:t>
            </w:r>
            <w:r>
              <w:t>17.4</w:t>
            </w:r>
            <w:r w:rsidR="003745E4" w:rsidRPr="003D244F">
              <w:t>)</w:t>
            </w:r>
          </w:p>
        </w:tc>
        <w:tc>
          <w:tcPr>
            <w:tcW w:w="1464" w:type="dxa"/>
            <w:noWrap/>
            <w:hideMark/>
          </w:tcPr>
          <w:p w14:paraId="142D3757" w14:textId="6BF46F60" w:rsidR="003745E4" w:rsidRPr="003D244F" w:rsidRDefault="00475B1A" w:rsidP="00475B1A">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2 </w:t>
            </w:r>
            <w:r w:rsidR="003745E4" w:rsidRPr="003D244F">
              <w:t>(</w:t>
            </w:r>
            <w:r>
              <w:t>2.9</w:t>
            </w:r>
            <w:r w:rsidR="003745E4" w:rsidRPr="003D244F">
              <w:t>)</w:t>
            </w:r>
          </w:p>
        </w:tc>
      </w:tr>
      <w:tr w:rsidR="003745E4" w:rsidRPr="003D244F" w14:paraId="062C08D3"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0B8981A7" w14:textId="77777777" w:rsidR="003745E4" w:rsidRPr="003D244F" w:rsidRDefault="003745E4" w:rsidP="00525151">
            <w:pPr>
              <w:spacing w:line="276" w:lineRule="auto"/>
              <w:jc w:val="left"/>
            </w:pPr>
            <w:r w:rsidRPr="003D244F">
              <w:t xml:space="preserve">Pet ownership </w:t>
            </w:r>
            <w:r>
              <w:t>in</w:t>
            </w:r>
            <w:r w:rsidRPr="003D244F">
              <w:t xml:space="preserve"> first year of life</w:t>
            </w:r>
          </w:p>
        </w:tc>
        <w:tc>
          <w:tcPr>
            <w:tcW w:w="1417" w:type="dxa"/>
            <w:noWrap/>
            <w:hideMark/>
          </w:tcPr>
          <w:p w14:paraId="353F99C4"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47 (6.1)</w:t>
            </w:r>
          </w:p>
        </w:tc>
        <w:tc>
          <w:tcPr>
            <w:tcW w:w="1479" w:type="dxa"/>
            <w:noWrap/>
            <w:hideMark/>
          </w:tcPr>
          <w:p w14:paraId="63FAD396" w14:textId="77777777" w:rsidR="003745E4" w:rsidRPr="0049773B"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rPr>
                <w:b/>
                <w:i/>
              </w:rPr>
            </w:pPr>
            <w:r w:rsidRPr="0049773B">
              <w:rPr>
                <w:b/>
                <w:i/>
              </w:rPr>
              <w:t>10 (14.3)</w:t>
            </w:r>
          </w:p>
        </w:tc>
        <w:tc>
          <w:tcPr>
            <w:tcW w:w="1703" w:type="dxa"/>
            <w:noWrap/>
            <w:hideMark/>
          </w:tcPr>
          <w:p w14:paraId="28940419"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4 (16.7)</w:t>
            </w:r>
          </w:p>
        </w:tc>
        <w:tc>
          <w:tcPr>
            <w:tcW w:w="1464" w:type="dxa"/>
            <w:noWrap/>
            <w:hideMark/>
          </w:tcPr>
          <w:p w14:paraId="516E0E6B"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5 (7.5)</w:t>
            </w:r>
          </w:p>
        </w:tc>
      </w:tr>
      <w:tr w:rsidR="003745E4" w:rsidRPr="003D244F" w14:paraId="1D2D934E"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625B33FB" w14:textId="77777777" w:rsidR="003745E4" w:rsidRPr="003D244F" w:rsidRDefault="003745E4" w:rsidP="00525151">
            <w:pPr>
              <w:spacing w:line="276" w:lineRule="auto"/>
              <w:jc w:val="left"/>
            </w:pPr>
            <w:r w:rsidRPr="003D244F">
              <w:t xml:space="preserve">Household </w:t>
            </w:r>
            <w:r>
              <w:t xml:space="preserve">exposure to tobacco </w:t>
            </w:r>
            <w:r w:rsidRPr="003D244F">
              <w:t>smok</w:t>
            </w:r>
            <w:r>
              <w:t>e</w:t>
            </w:r>
          </w:p>
        </w:tc>
        <w:tc>
          <w:tcPr>
            <w:tcW w:w="1417" w:type="dxa"/>
            <w:noWrap/>
            <w:hideMark/>
          </w:tcPr>
          <w:p w14:paraId="5FE62043"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26 (38.7)</w:t>
            </w:r>
          </w:p>
        </w:tc>
        <w:tc>
          <w:tcPr>
            <w:tcW w:w="1479" w:type="dxa"/>
            <w:noWrap/>
            <w:hideMark/>
          </w:tcPr>
          <w:p w14:paraId="1A70A2C1"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7 (42.9)</w:t>
            </w:r>
          </w:p>
        </w:tc>
        <w:tc>
          <w:tcPr>
            <w:tcW w:w="1703" w:type="dxa"/>
            <w:noWrap/>
            <w:hideMark/>
          </w:tcPr>
          <w:p w14:paraId="6E20759E"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3 (15.8)</w:t>
            </w:r>
          </w:p>
        </w:tc>
        <w:tc>
          <w:tcPr>
            <w:tcW w:w="1464" w:type="dxa"/>
            <w:noWrap/>
            <w:hideMark/>
          </w:tcPr>
          <w:p w14:paraId="6E4D0E61"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0 (35.1)</w:t>
            </w:r>
          </w:p>
        </w:tc>
      </w:tr>
      <w:tr w:rsidR="003745E4" w:rsidRPr="003D244F" w14:paraId="5DCD142A" w14:textId="77777777" w:rsidTr="00525151">
        <w:trPr>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878D8BF" w14:textId="77777777" w:rsidR="003745E4" w:rsidRPr="003D244F" w:rsidRDefault="003745E4" w:rsidP="00525151">
            <w:pPr>
              <w:spacing w:line="276" w:lineRule="auto"/>
              <w:jc w:val="left"/>
            </w:pPr>
            <w:r w:rsidRPr="003D244F">
              <w:t>Childcare attendance in first year of life</w:t>
            </w:r>
          </w:p>
        </w:tc>
        <w:tc>
          <w:tcPr>
            <w:tcW w:w="1417" w:type="dxa"/>
            <w:noWrap/>
            <w:hideMark/>
          </w:tcPr>
          <w:p w14:paraId="4F20072E"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53 (8.3)</w:t>
            </w:r>
          </w:p>
        </w:tc>
        <w:tc>
          <w:tcPr>
            <w:tcW w:w="1479" w:type="dxa"/>
            <w:noWrap/>
            <w:hideMark/>
          </w:tcPr>
          <w:p w14:paraId="1AC049DA"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11 (16.9)</w:t>
            </w:r>
          </w:p>
        </w:tc>
        <w:tc>
          <w:tcPr>
            <w:tcW w:w="1703" w:type="dxa"/>
            <w:noWrap/>
            <w:hideMark/>
          </w:tcPr>
          <w:p w14:paraId="5DDDF760"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5 (25)</w:t>
            </w:r>
          </w:p>
        </w:tc>
        <w:tc>
          <w:tcPr>
            <w:tcW w:w="1464" w:type="dxa"/>
            <w:noWrap/>
            <w:hideMark/>
          </w:tcPr>
          <w:p w14:paraId="27680D25" w14:textId="77777777" w:rsidR="003745E4" w:rsidRPr="003D244F" w:rsidRDefault="003745E4" w:rsidP="00525151">
            <w:pPr>
              <w:spacing w:line="276" w:lineRule="auto"/>
              <w:cnfStyle w:val="000000000000" w:firstRow="0" w:lastRow="0" w:firstColumn="0" w:lastColumn="0" w:oddVBand="0" w:evenVBand="0" w:oddHBand="0" w:evenHBand="0" w:firstRowFirstColumn="0" w:firstRowLastColumn="0" w:lastRowFirstColumn="0" w:lastRowLastColumn="0"/>
            </w:pPr>
            <w:r w:rsidRPr="003D244F">
              <w:t>3 (5.1)</w:t>
            </w:r>
          </w:p>
        </w:tc>
      </w:tr>
      <w:tr w:rsidR="003745E4" w:rsidRPr="003D244F" w14:paraId="30EC3F6E" w14:textId="77777777" w:rsidTr="0052515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F8B734A" w14:textId="77777777" w:rsidR="003745E4" w:rsidRPr="003D244F" w:rsidRDefault="003745E4" w:rsidP="00525151">
            <w:pPr>
              <w:spacing w:line="276" w:lineRule="auto"/>
              <w:jc w:val="left"/>
            </w:pPr>
            <w:r w:rsidRPr="003D244F">
              <w:t>Infant antibiotic use</w:t>
            </w:r>
            <w:r>
              <w:t xml:space="preserve"> in first year of life</w:t>
            </w:r>
          </w:p>
        </w:tc>
        <w:tc>
          <w:tcPr>
            <w:tcW w:w="1417" w:type="dxa"/>
            <w:noWrap/>
            <w:hideMark/>
          </w:tcPr>
          <w:p w14:paraId="43D2A42A"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287 (46.1)</w:t>
            </w:r>
          </w:p>
        </w:tc>
        <w:tc>
          <w:tcPr>
            <w:tcW w:w="1479" w:type="dxa"/>
            <w:noWrap/>
            <w:hideMark/>
          </w:tcPr>
          <w:p w14:paraId="02F0C7A3"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33 (50)</w:t>
            </w:r>
          </w:p>
        </w:tc>
        <w:tc>
          <w:tcPr>
            <w:tcW w:w="1703" w:type="dxa"/>
            <w:noWrap/>
            <w:hideMark/>
          </w:tcPr>
          <w:p w14:paraId="6A276CAA"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2 (57.1)</w:t>
            </w:r>
          </w:p>
        </w:tc>
        <w:tc>
          <w:tcPr>
            <w:tcW w:w="1464" w:type="dxa"/>
            <w:noWrap/>
            <w:hideMark/>
          </w:tcPr>
          <w:p w14:paraId="0580954C" w14:textId="77777777" w:rsidR="003745E4" w:rsidRPr="003D244F" w:rsidRDefault="003745E4" w:rsidP="00525151">
            <w:pPr>
              <w:spacing w:line="276" w:lineRule="auto"/>
              <w:cnfStyle w:val="000000100000" w:firstRow="0" w:lastRow="0" w:firstColumn="0" w:lastColumn="0" w:oddVBand="0" w:evenVBand="0" w:oddHBand="1" w:evenHBand="0" w:firstRowFirstColumn="0" w:firstRowLastColumn="0" w:lastRowFirstColumn="0" w:lastRowLastColumn="0"/>
            </w:pPr>
            <w:r w:rsidRPr="003D244F">
              <w:t>19 (34.5)</w:t>
            </w:r>
          </w:p>
        </w:tc>
      </w:tr>
    </w:tbl>
    <w:p w14:paraId="3A8CCE0C" w14:textId="77777777" w:rsidR="00475B1A" w:rsidRDefault="003745E4" w:rsidP="003745E4">
      <w:pPr>
        <w:spacing w:line="240" w:lineRule="auto"/>
      </w:pPr>
      <w:r>
        <w:t>Cells in bold and italics indicate significance at p value ≤0.05 compared to reference group in univariate analysis after Bonferroni correction.</w:t>
      </w:r>
    </w:p>
    <w:p w14:paraId="724A28FD" w14:textId="736CDD1A" w:rsidR="003745E4" w:rsidRPr="00475B1A" w:rsidRDefault="003745E4" w:rsidP="003745E4">
      <w:pPr>
        <w:spacing w:line="240" w:lineRule="auto"/>
        <w:rPr>
          <w:vertAlign w:val="superscript"/>
        </w:rPr>
      </w:pPr>
      <w:r w:rsidRPr="00475B1A">
        <w:rPr>
          <w:vertAlign w:val="superscript"/>
        </w:rPr>
        <w:br w:type="page"/>
      </w:r>
    </w:p>
    <w:p w14:paraId="0389EBB8" w14:textId="77777777" w:rsidR="00021476" w:rsidRDefault="00021476" w:rsidP="003745E4">
      <w:pPr>
        <w:pStyle w:val="Caption"/>
        <w:keepNext/>
        <w:rPr>
          <w:b/>
          <w:i w:val="0"/>
          <w:color w:val="auto"/>
          <w:sz w:val="24"/>
          <w:szCs w:val="24"/>
        </w:rPr>
        <w:sectPr w:rsidR="00021476" w:rsidSect="002B0196">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lnNumType w:countBy="1" w:restart="continuous"/>
          <w:cols w:space="720"/>
          <w:docGrid w:linePitch="360"/>
        </w:sectPr>
      </w:pPr>
    </w:p>
    <w:p w14:paraId="22135D6F" w14:textId="4504BDAB" w:rsidR="003745E4" w:rsidRPr="00D15CF5" w:rsidRDefault="003745E4" w:rsidP="003745E4">
      <w:pPr>
        <w:pStyle w:val="Caption"/>
        <w:keepNext/>
        <w:rPr>
          <w:b/>
          <w:i w:val="0"/>
          <w:color w:val="auto"/>
          <w:sz w:val="24"/>
          <w:szCs w:val="24"/>
        </w:rPr>
      </w:pPr>
      <w:r w:rsidRPr="00D15CF5">
        <w:rPr>
          <w:b/>
          <w:i w:val="0"/>
          <w:color w:val="auto"/>
          <w:sz w:val="24"/>
          <w:szCs w:val="24"/>
        </w:rPr>
        <w:t xml:space="preserve">Table </w:t>
      </w:r>
      <w:r w:rsidRPr="00D15CF5">
        <w:rPr>
          <w:b/>
          <w:i w:val="0"/>
          <w:color w:val="auto"/>
          <w:sz w:val="24"/>
          <w:szCs w:val="24"/>
        </w:rPr>
        <w:fldChar w:fldCharType="begin"/>
      </w:r>
      <w:r w:rsidRPr="00D15CF5">
        <w:rPr>
          <w:b/>
          <w:i w:val="0"/>
          <w:color w:val="auto"/>
          <w:sz w:val="24"/>
          <w:szCs w:val="24"/>
        </w:rPr>
        <w:instrText xml:space="preserve"> SEQ Table \* ARABIC </w:instrText>
      </w:r>
      <w:r w:rsidRPr="00D15CF5">
        <w:rPr>
          <w:b/>
          <w:i w:val="0"/>
          <w:color w:val="auto"/>
          <w:sz w:val="24"/>
          <w:szCs w:val="24"/>
        </w:rPr>
        <w:fldChar w:fldCharType="separate"/>
      </w:r>
      <w:r w:rsidR="00670E6A">
        <w:rPr>
          <w:b/>
          <w:i w:val="0"/>
          <w:noProof/>
          <w:color w:val="auto"/>
          <w:sz w:val="24"/>
          <w:szCs w:val="24"/>
        </w:rPr>
        <w:t>2</w:t>
      </w:r>
      <w:r w:rsidRPr="00D15CF5">
        <w:rPr>
          <w:b/>
          <w:i w:val="0"/>
          <w:color w:val="auto"/>
          <w:sz w:val="24"/>
          <w:szCs w:val="24"/>
        </w:rPr>
        <w:fldChar w:fldCharType="end"/>
      </w:r>
      <w:r w:rsidRPr="00D15CF5">
        <w:rPr>
          <w:b/>
          <w:i w:val="0"/>
          <w:color w:val="auto"/>
          <w:sz w:val="24"/>
          <w:szCs w:val="24"/>
        </w:rPr>
        <w:t xml:space="preserve"> </w:t>
      </w:r>
      <w:r w:rsidRPr="00D15CF5">
        <w:rPr>
          <w:i w:val="0"/>
          <w:color w:val="auto"/>
          <w:sz w:val="24"/>
          <w:szCs w:val="24"/>
        </w:rPr>
        <w:t xml:space="preserve">Prevalence of comorbidities </w:t>
      </w:r>
      <w:r>
        <w:rPr>
          <w:i w:val="0"/>
          <w:color w:val="auto"/>
          <w:sz w:val="24"/>
          <w:szCs w:val="24"/>
        </w:rPr>
        <w:t>at 8 years in each</w:t>
      </w:r>
      <w:r w:rsidRPr="00D15CF5">
        <w:rPr>
          <w:i w:val="0"/>
          <w:color w:val="auto"/>
          <w:sz w:val="24"/>
          <w:szCs w:val="24"/>
        </w:rPr>
        <w:t xml:space="preserve"> AD </w:t>
      </w:r>
      <w:r>
        <w:rPr>
          <w:i w:val="0"/>
          <w:color w:val="auto"/>
          <w:sz w:val="24"/>
          <w:szCs w:val="24"/>
        </w:rPr>
        <w:t>trajectory.</w:t>
      </w:r>
    </w:p>
    <w:tbl>
      <w:tblPr>
        <w:tblW w:w="12626" w:type="dxa"/>
        <w:tblLook w:val="04A0" w:firstRow="1" w:lastRow="0" w:firstColumn="1" w:lastColumn="0" w:noHBand="0" w:noVBand="1"/>
      </w:tblPr>
      <w:tblGrid>
        <w:gridCol w:w="4350"/>
        <w:gridCol w:w="576"/>
        <w:gridCol w:w="1505"/>
        <w:gridCol w:w="463"/>
        <w:gridCol w:w="1602"/>
        <w:gridCol w:w="516"/>
        <w:gridCol w:w="1549"/>
        <w:gridCol w:w="456"/>
        <w:gridCol w:w="1609"/>
      </w:tblGrid>
      <w:tr w:rsidR="000A02EA" w:rsidRPr="000A02EA" w14:paraId="5DA13B87" w14:textId="77777777" w:rsidTr="00FA778A">
        <w:trPr>
          <w:trHeight w:val="306"/>
        </w:trPr>
        <w:tc>
          <w:tcPr>
            <w:tcW w:w="4350" w:type="dxa"/>
            <w:vMerge w:val="restart"/>
            <w:tcBorders>
              <w:top w:val="nil"/>
              <w:left w:val="nil"/>
              <w:bottom w:val="single" w:sz="12" w:space="0" w:color="666666"/>
              <w:right w:val="nil"/>
            </w:tcBorders>
            <w:shd w:val="clear" w:color="000000" w:fill="FFFFFF"/>
            <w:noWrap/>
            <w:hideMark/>
          </w:tcPr>
          <w:p w14:paraId="7D808540"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r w:rsidRPr="000A02EA">
              <w:rPr>
                <w:rFonts w:ascii="Calibri" w:eastAsia="Times New Roman" w:hAnsi="Calibri" w:cs="Calibri"/>
                <w:color w:val="000000"/>
                <w:sz w:val="22"/>
                <w:lang w:val="en-SG" w:eastAsia="en-SG"/>
              </w:rPr>
              <w:t> </w:t>
            </w:r>
          </w:p>
        </w:tc>
        <w:tc>
          <w:tcPr>
            <w:tcW w:w="2081" w:type="dxa"/>
            <w:gridSpan w:val="2"/>
            <w:tcBorders>
              <w:top w:val="nil"/>
              <w:left w:val="nil"/>
              <w:bottom w:val="nil"/>
              <w:right w:val="nil"/>
            </w:tcBorders>
            <w:shd w:val="clear" w:color="000000" w:fill="FFFFFF"/>
            <w:vAlign w:val="center"/>
            <w:hideMark/>
          </w:tcPr>
          <w:p w14:paraId="4684F2A4"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Reference group</w:t>
            </w:r>
          </w:p>
        </w:tc>
        <w:tc>
          <w:tcPr>
            <w:tcW w:w="2065" w:type="dxa"/>
            <w:gridSpan w:val="2"/>
            <w:tcBorders>
              <w:top w:val="nil"/>
              <w:left w:val="nil"/>
              <w:bottom w:val="nil"/>
              <w:right w:val="nil"/>
            </w:tcBorders>
            <w:shd w:val="clear" w:color="000000" w:fill="FFFFFF"/>
            <w:vAlign w:val="center"/>
            <w:hideMark/>
          </w:tcPr>
          <w:p w14:paraId="755D6A4C"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Early onset transient</w:t>
            </w:r>
          </w:p>
        </w:tc>
        <w:tc>
          <w:tcPr>
            <w:tcW w:w="2065" w:type="dxa"/>
            <w:gridSpan w:val="2"/>
            <w:tcBorders>
              <w:top w:val="nil"/>
              <w:left w:val="nil"/>
              <w:bottom w:val="nil"/>
              <w:right w:val="nil"/>
            </w:tcBorders>
            <w:shd w:val="clear" w:color="000000" w:fill="FFFFFF"/>
            <w:vAlign w:val="center"/>
            <w:hideMark/>
          </w:tcPr>
          <w:p w14:paraId="1BC3D4F5"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Early onset persistent</w:t>
            </w:r>
          </w:p>
        </w:tc>
        <w:tc>
          <w:tcPr>
            <w:tcW w:w="2065" w:type="dxa"/>
            <w:gridSpan w:val="2"/>
            <w:tcBorders>
              <w:top w:val="nil"/>
              <w:left w:val="nil"/>
              <w:bottom w:val="nil"/>
              <w:right w:val="nil"/>
            </w:tcBorders>
            <w:shd w:val="clear" w:color="000000" w:fill="FFFFFF"/>
            <w:vAlign w:val="center"/>
            <w:hideMark/>
          </w:tcPr>
          <w:p w14:paraId="42CD6B7C"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Late onset persistent</w:t>
            </w:r>
          </w:p>
        </w:tc>
      </w:tr>
      <w:tr w:rsidR="000A02EA" w:rsidRPr="000A02EA" w14:paraId="5E359776" w14:textId="77777777" w:rsidTr="00D43FA0">
        <w:trPr>
          <w:trHeight w:val="306"/>
        </w:trPr>
        <w:tc>
          <w:tcPr>
            <w:tcW w:w="4350" w:type="dxa"/>
            <w:vMerge/>
            <w:tcBorders>
              <w:top w:val="nil"/>
              <w:left w:val="nil"/>
              <w:bottom w:val="single" w:sz="12" w:space="0" w:color="666666"/>
              <w:right w:val="nil"/>
            </w:tcBorders>
            <w:vAlign w:val="center"/>
            <w:hideMark/>
          </w:tcPr>
          <w:p w14:paraId="0D758ED3"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p>
        </w:tc>
        <w:tc>
          <w:tcPr>
            <w:tcW w:w="2081" w:type="dxa"/>
            <w:gridSpan w:val="2"/>
            <w:tcBorders>
              <w:top w:val="nil"/>
              <w:left w:val="nil"/>
              <w:bottom w:val="nil"/>
              <w:right w:val="nil"/>
            </w:tcBorders>
            <w:shd w:val="clear" w:color="000000" w:fill="FFFFFF"/>
            <w:noWrap/>
            <w:vAlign w:val="center"/>
            <w:hideMark/>
          </w:tcPr>
          <w:p w14:paraId="71F4F3E4"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982)</w:t>
            </w:r>
          </w:p>
        </w:tc>
        <w:tc>
          <w:tcPr>
            <w:tcW w:w="2065" w:type="dxa"/>
            <w:gridSpan w:val="2"/>
            <w:tcBorders>
              <w:top w:val="nil"/>
              <w:left w:val="nil"/>
              <w:bottom w:val="nil"/>
              <w:right w:val="nil"/>
            </w:tcBorders>
            <w:shd w:val="clear" w:color="000000" w:fill="FFFFFF"/>
            <w:noWrap/>
            <w:vAlign w:val="center"/>
            <w:hideMark/>
          </w:tcPr>
          <w:p w14:paraId="5D3D575B"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73)</w:t>
            </w:r>
          </w:p>
        </w:tc>
        <w:tc>
          <w:tcPr>
            <w:tcW w:w="2065" w:type="dxa"/>
            <w:gridSpan w:val="2"/>
            <w:tcBorders>
              <w:top w:val="nil"/>
              <w:left w:val="nil"/>
              <w:bottom w:val="nil"/>
              <w:right w:val="nil"/>
            </w:tcBorders>
            <w:shd w:val="clear" w:color="000000" w:fill="FFFFFF"/>
            <w:noWrap/>
            <w:vAlign w:val="center"/>
            <w:hideMark/>
          </w:tcPr>
          <w:p w14:paraId="154D1CB2"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24)</w:t>
            </w:r>
          </w:p>
        </w:tc>
        <w:tc>
          <w:tcPr>
            <w:tcW w:w="2065" w:type="dxa"/>
            <w:gridSpan w:val="2"/>
            <w:tcBorders>
              <w:top w:val="nil"/>
              <w:left w:val="nil"/>
              <w:bottom w:val="nil"/>
              <w:right w:val="nil"/>
            </w:tcBorders>
            <w:shd w:val="clear" w:color="000000" w:fill="FFFFFF"/>
            <w:noWrap/>
            <w:vAlign w:val="center"/>
            <w:hideMark/>
          </w:tcPr>
          <w:p w14:paraId="4A529BF3"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73)</w:t>
            </w:r>
          </w:p>
        </w:tc>
      </w:tr>
      <w:tr w:rsidR="000A02EA" w:rsidRPr="000A02EA" w14:paraId="511A8967" w14:textId="77777777" w:rsidTr="00D43FA0">
        <w:trPr>
          <w:trHeight w:val="318"/>
        </w:trPr>
        <w:tc>
          <w:tcPr>
            <w:tcW w:w="4350" w:type="dxa"/>
            <w:vMerge/>
            <w:tcBorders>
              <w:top w:val="nil"/>
              <w:left w:val="nil"/>
              <w:bottom w:val="single" w:sz="12" w:space="0" w:color="666666"/>
              <w:right w:val="nil"/>
            </w:tcBorders>
            <w:vAlign w:val="center"/>
            <w:hideMark/>
          </w:tcPr>
          <w:p w14:paraId="49007012"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p>
        </w:tc>
        <w:tc>
          <w:tcPr>
            <w:tcW w:w="576" w:type="dxa"/>
            <w:tcBorders>
              <w:top w:val="nil"/>
              <w:left w:val="nil"/>
              <w:bottom w:val="single" w:sz="12" w:space="0" w:color="666666"/>
              <w:right w:val="nil"/>
            </w:tcBorders>
            <w:shd w:val="clear" w:color="000000" w:fill="FFFFFF"/>
            <w:noWrap/>
            <w:hideMark/>
          </w:tcPr>
          <w:p w14:paraId="30D83317"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r w:rsidRPr="000A02EA">
              <w:rPr>
                <w:rFonts w:ascii="Calibri" w:eastAsia="Times New Roman" w:hAnsi="Calibri" w:cs="Calibri"/>
                <w:color w:val="000000"/>
                <w:sz w:val="22"/>
                <w:lang w:val="en-SG" w:eastAsia="en-SG"/>
              </w:rPr>
              <w:t>N</w:t>
            </w:r>
          </w:p>
        </w:tc>
        <w:tc>
          <w:tcPr>
            <w:tcW w:w="1505" w:type="dxa"/>
            <w:tcBorders>
              <w:top w:val="nil"/>
              <w:left w:val="nil"/>
              <w:bottom w:val="single" w:sz="12" w:space="0" w:color="666666"/>
              <w:right w:val="nil"/>
            </w:tcBorders>
            <w:shd w:val="clear" w:color="000000" w:fill="FFFFFF"/>
            <w:noWrap/>
            <w:vAlign w:val="center"/>
            <w:hideMark/>
          </w:tcPr>
          <w:p w14:paraId="712CB6F2"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 (%)</w:t>
            </w:r>
          </w:p>
        </w:tc>
        <w:tc>
          <w:tcPr>
            <w:tcW w:w="463" w:type="dxa"/>
            <w:tcBorders>
              <w:top w:val="nil"/>
              <w:left w:val="nil"/>
              <w:bottom w:val="single" w:sz="12" w:space="0" w:color="666666"/>
              <w:right w:val="nil"/>
            </w:tcBorders>
            <w:shd w:val="clear" w:color="000000" w:fill="FFFFFF"/>
            <w:noWrap/>
            <w:hideMark/>
          </w:tcPr>
          <w:p w14:paraId="5B734797"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r w:rsidRPr="000A02EA">
              <w:rPr>
                <w:rFonts w:ascii="Calibri" w:eastAsia="Times New Roman" w:hAnsi="Calibri" w:cs="Calibri"/>
                <w:color w:val="000000"/>
                <w:sz w:val="22"/>
                <w:lang w:val="en-SG" w:eastAsia="en-SG"/>
              </w:rPr>
              <w:t>N</w:t>
            </w:r>
          </w:p>
        </w:tc>
        <w:tc>
          <w:tcPr>
            <w:tcW w:w="1602" w:type="dxa"/>
            <w:tcBorders>
              <w:top w:val="nil"/>
              <w:left w:val="nil"/>
              <w:bottom w:val="single" w:sz="12" w:space="0" w:color="666666"/>
              <w:right w:val="nil"/>
            </w:tcBorders>
            <w:shd w:val="clear" w:color="000000" w:fill="FFFFFF"/>
            <w:noWrap/>
            <w:vAlign w:val="center"/>
            <w:hideMark/>
          </w:tcPr>
          <w:p w14:paraId="708E586D"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 (%)</w:t>
            </w:r>
          </w:p>
        </w:tc>
        <w:tc>
          <w:tcPr>
            <w:tcW w:w="516" w:type="dxa"/>
            <w:tcBorders>
              <w:top w:val="nil"/>
              <w:left w:val="nil"/>
              <w:bottom w:val="single" w:sz="12" w:space="0" w:color="666666"/>
              <w:right w:val="nil"/>
            </w:tcBorders>
            <w:shd w:val="clear" w:color="000000" w:fill="FFFFFF"/>
            <w:noWrap/>
            <w:hideMark/>
          </w:tcPr>
          <w:p w14:paraId="1FE32F02"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r w:rsidRPr="000A02EA">
              <w:rPr>
                <w:rFonts w:ascii="Calibri" w:eastAsia="Times New Roman" w:hAnsi="Calibri" w:cs="Calibri"/>
                <w:color w:val="000000"/>
                <w:sz w:val="22"/>
                <w:lang w:val="en-SG" w:eastAsia="en-SG"/>
              </w:rPr>
              <w:t>N</w:t>
            </w:r>
          </w:p>
        </w:tc>
        <w:tc>
          <w:tcPr>
            <w:tcW w:w="1549" w:type="dxa"/>
            <w:tcBorders>
              <w:top w:val="nil"/>
              <w:left w:val="nil"/>
              <w:bottom w:val="single" w:sz="12" w:space="0" w:color="666666"/>
              <w:right w:val="nil"/>
            </w:tcBorders>
            <w:shd w:val="clear" w:color="000000" w:fill="FFFFFF"/>
            <w:noWrap/>
            <w:vAlign w:val="center"/>
            <w:hideMark/>
          </w:tcPr>
          <w:p w14:paraId="698F184C"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 (%)</w:t>
            </w:r>
          </w:p>
        </w:tc>
        <w:tc>
          <w:tcPr>
            <w:tcW w:w="456" w:type="dxa"/>
            <w:tcBorders>
              <w:top w:val="nil"/>
              <w:left w:val="nil"/>
              <w:bottom w:val="single" w:sz="12" w:space="0" w:color="666666"/>
              <w:right w:val="nil"/>
            </w:tcBorders>
            <w:shd w:val="clear" w:color="000000" w:fill="FFFFFF"/>
            <w:noWrap/>
            <w:hideMark/>
          </w:tcPr>
          <w:p w14:paraId="31A3FAC5" w14:textId="77777777" w:rsidR="000A02EA" w:rsidRPr="000A02EA" w:rsidRDefault="000A02EA" w:rsidP="000A02EA">
            <w:pPr>
              <w:spacing w:after="0" w:line="240" w:lineRule="auto"/>
              <w:jc w:val="left"/>
              <w:rPr>
                <w:rFonts w:ascii="Calibri" w:eastAsia="Times New Roman" w:hAnsi="Calibri" w:cs="Calibri"/>
                <w:color w:val="000000"/>
                <w:sz w:val="22"/>
                <w:lang w:val="en-SG" w:eastAsia="en-SG"/>
              </w:rPr>
            </w:pPr>
            <w:r w:rsidRPr="000A02EA">
              <w:rPr>
                <w:rFonts w:ascii="Calibri" w:eastAsia="Times New Roman" w:hAnsi="Calibri" w:cs="Calibri"/>
                <w:color w:val="000000"/>
                <w:sz w:val="22"/>
                <w:lang w:val="en-SG" w:eastAsia="en-SG"/>
              </w:rPr>
              <w:t>N</w:t>
            </w:r>
          </w:p>
        </w:tc>
        <w:tc>
          <w:tcPr>
            <w:tcW w:w="1609" w:type="dxa"/>
            <w:tcBorders>
              <w:top w:val="nil"/>
              <w:left w:val="nil"/>
              <w:bottom w:val="single" w:sz="12" w:space="0" w:color="666666"/>
              <w:right w:val="nil"/>
            </w:tcBorders>
            <w:shd w:val="clear" w:color="000000" w:fill="FFFFFF"/>
            <w:noWrap/>
            <w:vAlign w:val="center"/>
            <w:hideMark/>
          </w:tcPr>
          <w:p w14:paraId="7AD82544" w14:textId="77777777" w:rsidR="000A02EA" w:rsidRPr="000A02EA" w:rsidRDefault="000A02EA" w:rsidP="000A02EA">
            <w:pPr>
              <w:spacing w:after="0" w:line="240" w:lineRule="auto"/>
              <w:jc w:val="center"/>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n (%)</w:t>
            </w:r>
          </w:p>
        </w:tc>
      </w:tr>
      <w:tr w:rsidR="000A02EA" w:rsidRPr="000A02EA" w14:paraId="6C96F99A" w14:textId="77777777" w:rsidTr="00D43FA0">
        <w:trPr>
          <w:trHeight w:val="341"/>
        </w:trPr>
        <w:tc>
          <w:tcPr>
            <w:tcW w:w="4350" w:type="dxa"/>
            <w:tcBorders>
              <w:top w:val="nil"/>
              <w:left w:val="nil"/>
              <w:bottom w:val="single" w:sz="8" w:space="0" w:color="666666"/>
              <w:right w:val="single" w:sz="8" w:space="0" w:color="666666"/>
            </w:tcBorders>
            <w:shd w:val="clear" w:color="000000" w:fill="CCCCCC"/>
            <w:noWrap/>
            <w:vAlign w:val="center"/>
            <w:hideMark/>
          </w:tcPr>
          <w:p w14:paraId="02161D3F"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AR diagnosis (n=744)</w:t>
            </w:r>
          </w:p>
        </w:tc>
        <w:tc>
          <w:tcPr>
            <w:tcW w:w="576" w:type="dxa"/>
            <w:tcBorders>
              <w:top w:val="nil"/>
              <w:left w:val="nil"/>
              <w:bottom w:val="single" w:sz="8" w:space="0" w:color="666666"/>
              <w:right w:val="single" w:sz="8" w:space="0" w:color="666666"/>
            </w:tcBorders>
            <w:shd w:val="clear" w:color="000000" w:fill="CCCCCC"/>
            <w:noWrap/>
            <w:vAlign w:val="center"/>
            <w:hideMark/>
          </w:tcPr>
          <w:p w14:paraId="256CB1C9"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04</w:t>
            </w:r>
          </w:p>
        </w:tc>
        <w:tc>
          <w:tcPr>
            <w:tcW w:w="1505" w:type="dxa"/>
            <w:tcBorders>
              <w:top w:val="nil"/>
              <w:left w:val="nil"/>
              <w:bottom w:val="single" w:sz="8" w:space="0" w:color="666666"/>
              <w:right w:val="single" w:sz="8" w:space="0" w:color="666666"/>
            </w:tcBorders>
            <w:shd w:val="clear" w:color="000000" w:fill="CCCCCC"/>
            <w:noWrap/>
            <w:vAlign w:val="center"/>
            <w:hideMark/>
          </w:tcPr>
          <w:p w14:paraId="55ED32D4"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7 (4.5)</w:t>
            </w:r>
          </w:p>
        </w:tc>
        <w:tc>
          <w:tcPr>
            <w:tcW w:w="463" w:type="dxa"/>
            <w:tcBorders>
              <w:top w:val="nil"/>
              <w:left w:val="nil"/>
              <w:bottom w:val="single" w:sz="8" w:space="0" w:color="666666"/>
              <w:right w:val="single" w:sz="8" w:space="0" w:color="666666"/>
            </w:tcBorders>
            <w:shd w:val="clear" w:color="000000" w:fill="CCCCCC"/>
            <w:noWrap/>
            <w:vAlign w:val="center"/>
            <w:hideMark/>
          </w:tcPr>
          <w:p w14:paraId="07C3D27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9</w:t>
            </w:r>
          </w:p>
        </w:tc>
        <w:tc>
          <w:tcPr>
            <w:tcW w:w="1602" w:type="dxa"/>
            <w:tcBorders>
              <w:top w:val="nil"/>
              <w:left w:val="nil"/>
              <w:bottom w:val="single" w:sz="8" w:space="0" w:color="666666"/>
              <w:right w:val="single" w:sz="8" w:space="0" w:color="666666"/>
            </w:tcBorders>
            <w:shd w:val="clear" w:color="000000" w:fill="CCCCCC"/>
            <w:noWrap/>
            <w:vAlign w:val="center"/>
            <w:hideMark/>
          </w:tcPr>
          <w:p w14:paraId="7E6D3AAC"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 (6.8)</w:t>
            </w:r>
          </w:p>
        </w:tc>
        <w:tc>
          <w:tcPr>
            <w:tcW w:w="516" w:type="dxa"/>
            <w:tcBorders>
              <w:top w:val="nil"/>
              <w:left w:val="nil"/>
              <w:bottom w:val="single" w:sz="8" w:space="0" w:color="666666"/>
              <w:right w:val="single" w:sz="8" w:space="0" w:color="666666"/>
            </w:tcBorders>
            <w:shd w:val="clear" w:color="000000" w:fill="CCCCCC"/>
            <w:noWrap/>
            <w:vAlign w:val="center"/>
            <w:hideMark/>
          </w:tcPr>
          <w:p w14:paraId="3F70E1D4"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4</w:t>
            </w:r>
          </w:p>
        </w:tc>
        <w:tc>
          <w:tcPr>
            <w:tcW w:w="1549" w:type="dxa"/>
            <w:tcBorders>
              <w:top w:val="nil"/>
              <w:left w:val="nil"/>
              <w:bottom w:val="single" w:sz="8" w:space="0" w:color="666666"/>
              <w:right w:val="single" w:sz="8" w:space="0" w:color="666666"/>
            </w:tcBorders>
            <w:shd w:val="clear" w:color="000000" w:fill="CCCCCC"/>
            <w:noWrap/>
            <w:vAlign w:val="center"/>
            <w:hideMark/>
          </w:tcPr>
          <w:p w14:paraId="689459E8"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5 (20.8)</w:t>
            </w:r>
          </w:p>
        </w:tc>
        <w:tc>
          <w:tcPr>
            <w:tcW w:w="456" w:type="dxa"/>
            <w:tcBorders>
              <w:top w:val="nil"/>
              <w:left w:val="nil"/>
              <w:bottom w:val="single" w:sz="8" w:space="0" w:color="666666"/>
              <w:right w:val="nil"/>
            </w:tcBorders>
            <w:shd w:val="clear" w:color="000000" w:fill="CCCCCC"/>
            <w:noWrap/>
            <w:vAlign w:val="center"/>
            <w:hideMark/>
          </w:tcPr>
          <w:p w14:paraId="1E49F59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7</w:t>
            </w:r>
          </w:p>
        </w:tc>
        <w:tc>
          <w:tcPr>
            <w:tcW w:w="1609" w:type="dxa"/>
            <w:tcBorders>
              <w:top w:val="nil"/>
              <w:left w:val="nil"/>
              <w:bottom w:val="single" w:sz="8" w:space="0" w:color="666666"/>
              <w:right w:val="nil"/>
            </w:tcBorders>
            <w:shd w:val="clear" w:color="000000" w:fill="CCCCCC"/>
            <w:noWrap/>
            <w:vAlign w:val="center"/>
            <w:hideMark/>
          </w:tcPr>
          <w:p w14:paraId="165F99AB"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9 (15.8)</w:t>
            </w:r>
          </w:p>
        </w:tc>
      </w:tr>
      <w:tr w:rsidR="000A02EA" w:rsidRPr="000A02EA" w14:paraId="451E6BB5" w14:textId="77777777" w:rsidTr="00FA778A">
        <w:trPr>
          <w:trHeight w:val="330"/>
        </w:trPr>
        <w:tc>
          <w:tcPr>
            <w:tcW w:w="4350" w:type="dxa"/>
            <w:tcBorders>
              <w:top w:val="nil"/>
              <w:left w:val="nil"/>
              <w:bottom w:val="single" w:sz="8" w:space="0" w:color="666666"/>
              <w:right w:val="single" w:sz="8" w:space="0" w:color="666666"/>
            </w:tcBorders>
            <w:shd w:val="clear" w:color="auto" w:fill="auto"/>
            <w:noWrap/>
            <w:vAlign w:val="center"/>
            <w:hideMark/>
          </w:tcPr>
          <w:p w14:paraId="76F289E5"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Current AR (n=744)</w:t>
            </w:r>
          </w:p>
        </w:tc>
        <w:tc>
          <w:tcPr>
            <w:tcW w:w="576" w:type="dxa"/>
            <w:tcBorders>
              <w:top w:val="nil"/>
              <w:left w:val="nil"/>
              <w:bottom w:val="single" w:sz="8" w:space="0" w:color="666666"/>
              <w:right w:val="single" w:sz="8" w:space="0" w:color="666666"/>
            </w:tcBorders>
            <w:shd w:val="clear" w:color="auto" w:fill="auto"/>
            <w:noWrap/>
            <w:vAlign w:val="center"/>
            <w:hideMark/>
          </w:tcPr>
          <w:p w14:paraId="51A10742"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04</w:t>
            </w:r>
          </w:p>
        </w:tc>
        <w:tc>
          <w:tcPr>
            <w:tcW w:w="1505" w:type="dxa"/>
            <w:tcBorders>
              <w:top w:val="nil"/>
              <w:left w:val="nil"/>
              <w:bottom w:val="single" w:sz="8" w:space="0" w:color="666666"/>
              <w:right w:val="single" w:sz="8" w:space="0" w:color="666666"/>
            </w:tcBorders>
            <w:shd w:val="clear" w:color="auto" w:fill="auto"/>
            <w:noWrap/>
            <w:vAlign w:val="center"/>
            <w:hideMark/>
          </w:tcPr>
          <w:p w14:paraId="29A04C90"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01 (16.7)</w:t>
            </w:r>
          </w:p>
        </w:tc>
        <w:tc>
          <w:tcPr>
            <w:tcW w:w="463" w:type="dxa"/>
            <w:tcBorders>
              <w:top w:val="nil"/>
              <w:left w:val="nil"/>
              <w:bottom w:val="single" w:sz="8" w:space="0" w:color="666666"/>
              <w:right w:val="single" w:sz="8" w:space="0" w:color="666666"/>
            </w:tcBorders>
            <w:shd w:val="clear" w:color="auto" w:fill="auto"/>
            <w:noWrap/>
            <w:vAlign w:val="center"/>
            <w:hideMark/>
          </w:tcPr>
          <w:p w14:paraId="05A6052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9</w:t>
            </w:r>
          </w:p>
        </w:tc>
        <w:tc>
          <w:tcPr>
            <w:tcW w:w="1602" w:type="dxa"/>
            <w:tcBorders>
              <w:top w:val="nil"/>
              <w:left w:val="nil"/>
              <w:bottom w:val="single" w:sz="8" w:space="0" w:color="666666"/>
              <w:right w:val="single" w:sz="8" w:space="0" w:color="666666"/>
            </w:tcBorders>
            <w:shd w:val="clear" w:color="auto" w:fill="auto"/>
            <w:noWrap/>
            <w:vAlign w:val="center"/>
            <w:hideMark/>
          </w:tcPr>
          <w:p w14:paraId="4D1FB481"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8 (30.5)</w:t>
            </w:r>
          </w:p>
        </w:tc>
        <w:tc>
          <w:tcPr>
            <w:tcW w:w="516" w:type="dxa"/>
            <w:tcBorders>
              <w:top w:val="nil"/>
              <w:left w:val="nil"/>
              <w:bottom w:val="single" w:sz="8" w:space="0" w:color="666666"/>
              <w:right w:val="single" w:sz="8" w:space="0" w:color="666666"/>
            </w:tcBorders>
            <w:shd w:val="clear" w:color="auto" w:fill="auto"/>
            <w:noWrap/>
            <w:vAlign w:val="center"/>
            <w:hideMark/>
          </w:tcPr>
          <w:p w14:paraId="545C99D2"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4</w:t>
            </w:r>
          </w:p>
        </w:tc>
        <w:tc>
          <w:tcPr>
            <w:tcW w:w="1549" w:type="dxa"/>
            <w:tcBorders>
              <w:top w:val="nil"/>
              <w:left w:val="nil"/>
              <w:bottom w:val="single" w:sz="8" w:space="0" w:color="666666"/>
              <w:right w:val="single" w:sz="8" w:space="0" w:color="666666"/>
            </w:tcBorders>
            <w:shd w:val="clear" w:color="auto" w:fill="auto"/>
            <w:noWrap/>
            <w:vAlign w:val="center"/>
            <w:hideMark/>
          </w:tcPr>
          <w:p w14:paraId="7F85E8C6"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9 (37.5)</w:t>
            </w:r>
          </w:p>
        </w:tc>
        <w:tc>
          <w:tcPr>
            <w:tcW w:w="456" w:type="dxa"/>
            <w:tcBorders>
              <w:top w:val="nil"/>
              <w:left w:val="nil"/>
              <w:bottom w:val="single" w:sz="8" w:space="0" w:color="666666"/>
              <w:right w:val="nil"/>
            </w:tcBorders>
            <w:shd w:val="clear" w:color="auto" w:fill="auto"/>
            <w:noWrap/>
            <w:vAlign w:val="center"/>
            <w:hideMark/>
          </w:tcPr>
          <w:p w14:paraId="4F3FEBD0"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7</w:t>
            </w:r>
          </w:p>
        </w:tc>
        <w:tc>
          <w:tcPr>
            <w:tcW w:w="1609" w:type="dxa"/>
            <w:tcBorders>
              <w:top w:val="nil"/>
              <w:left w:val="nil"/>
              <w:bottom w:val="single" w:sz="8" w:space="0" w:color="666666"/>
              <w:right w:val="nil"/>
            </w:tcBorders>
            <w:shd w:val="clear" w:color="auto" w:fill="auto"/>
            <w:noWrap/>
            <w:vAlign w:val="center"/>
            <w:hideMark/>
          </w:tcPr>
          <w:p w14:paraId="62467C60"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22 (38.6)</w:t>
            </w:r>
          </w:p>
        </w:tc>
      </w:tr>
      <w:tr w:rsidR="000A02EA" w:rsidRPr="000A02EA" w14:paraId="7DC17F86" w14:textId="77777777" w:rsidTr="00FA778A">
        <w:trPr>
          <w:trHeight w:val="330"/>
        </w:trPr>
        <w:tc>
          <w:tcPr>
            <w:tcW w:w="4350" w:type="dxa"/>
            <w:tcBorders>
              <w:top w:val="nil"/>
              <w:left w:val="nil"/>
              <w:bottom w:val="single" w:sz="8" w:space="0" w:color="666666"/>
              <w:right w:val="single" w:sz="8" w:space="0" w:color="666666"/>
            </w:tcBorders>
            <w:shd w:val="clear" w:color="000000" w:fill="CCCCCC"/>
            <w:noWrap/>
            <w:vAlign w:val="center"/>
            <w:hideMark/>
          </w:tcPr>
          <w:p w14:paraId="3B16C9C2"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Current AR + sensitization (n=734)</w:t>
            </w:r>
          </w:p>
        </w:tc>
        <w:tc>
          <w:tcPr>
            <w:tcW w:w="576" w:type="dxa"/>
            <w:tcBorders>
              <w:top w:val="nil"/>
              <w:left w:val="nil"/>
              <w:bottom w:val="single" w:sz="8" w:space="0" w:color="666666"/>
              <w:right w:val="single" w:sz="8" w:space="0" w:color="666666"/>
            </w:tcBorders>
            <w:shd w:val="clear" w:color="000000" w:fill="CCCCCC"/>
            <w:noWrap/>
            <w:vAlign w:val="center"/>
            <w:hideMark/>
          </w:tcPr>
          <w:p w14:paraId="7446EA7F"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99</w:t>
            </w:r>
          </w:p>
        </w:tc>
        <w:tc>
          <w:tcPr>
            <w:tcW w:w="1505" w:type="dxa"/>
            <w:tcBorders>
              <w:top w:val="nil"/>
              <w:left w:val="nil"/>
              <w:bottom w:val="single" w:sz="8" w:space="0" w:color="666666"/>
              <w:right w:val="single" w:sz="8" w:space="0" w:color="666666"/>
            </w:tcBorders>
            <w:shd w:val="clear" w:color="000000" w:fill="CCCCCC"/>
            <w:noWrap/>
            <w:vAlign w:val="center"/>
            <w:hideMark/>
          </w:tcPr>
          <w:p w14:paraId="5F9EEDDD"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73 (12.2)</w:t>
            </w:r>
          </w:p>
        </w:tc>
        <w:tc>
          <w:tcPr>
            <w:tcW w:w="463" w:type="dxa"/>
            <w:tcBorders>
              <w:top w:val="nil"/>
              <w:left w:val="nil"/>
              <w:bottom w:val="single" w:sz="8" w:space="0" w:color="666666"/>
              <w:right w:val="single" w:sz="8" w:space="0" w:color="666666"/>
            </w:tcBorders>
            <w:shd w:val="clear" w:color="000000" w:fill="CCCCCC"/>
            <w:noWrap/>
            <w:vAlign w:val="center"/>
            <w:hideMark/>
          </w:tcPr>
          <w:p w14:paraId="6F182E7E"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w:t>
            </w:r>
          </w:p>
        </w:tc>
        <w:tc>
          <w:tcPr>
            <w:tcW w:w="1602" w:type="dxa"/>
            <w:tcBorders>
              <w:top w:val="nil"/>
              <w:left w:val="nil"/>
              <w:bottom w:val="single" w:sz="8" w:space="0" w:color="666666"/>
              <w:right w:val="single" w:sz="8" w:space="0" w:color="666666"/>
            </w:tcBorders>
            <w:shd w:val="clear" w:color="000000" w:fill="CCCCCC"/>
            <w:noWrap/>
            <w:vAlign w:val="center"/>
            <w:hideMark/>
          </w:tcPr>
          <w:p w14:paraId="0DBC979B"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1 (19)</w:t>
            </w:r>
          </w:p>
        </w:tc>
        <w:tc>
          <w:tcPr>
            <w:tcW w:w="516" w:type="dxa"/>
            <w:tcBorders>
              <w:top w:val="nil"/>
              <w:left w:val="nil"/>
              <w:bottom w:val="single" w:sz="8" w:space="0" w:color="666666"/>
              <w:right w:val="single" w:sz="8" w:space="0" w:color="666666"/>
            </w:tcBorders>
            <w:shd w:val="clear" w:color="000000" w:fill="CCCCCC"/>
            <w:noWrap/>
            <w:vAlign w:val="center"/>
            <w:hideMark/>
          </w:tcPr>
          <w:p w14:paraId="1710C44B"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2</w:t>
            </w:r>
          </w:p>
        </w:tc>
        <w:tc>
          <w:tcPr>
            <w:tcW w:w="1549" w:type="dxa"/>
            <w:tcBorders>
              <w:top w:val="nil"/>
              <w:left w:val="nil"/>
              <w:bottom w:val="single" w:sz="8" w:space="0" w:color="666666"/>
              <w:right w:val="single" w:sz="8" w:space="0" w:color="666666"/>
            </w:tcBorders>
            <w:shd w:val="clear" w:color="000000" w:fill="CCCCCC"/>
            <w:noWrap/>
            <w:vAlign w:val="center"/>
            <w:hideMark/>
          </w:tcPr>
          <w:p w14:paraId="7947207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 (27.3)</w:t>
            </w:r>
          </w:p>
        </w:tc>
        <w:tc>
          <w:tcPr>
            <w:tcW w:w="456" w:type="dxa"/>
            <w:tcBorders>
              <w:top w:val="nil"/>
              <w:left w:val="nil"/>
              <w:bottom w:val="single" w:sz="8" w:space="0" w:color="666666"/>
              <w:right w:val="nil"/>
            </w:tcBorders>
            <w:shd w:val="clear" w:color="000000" w:fill="CCCCCC"/>
            <w:noWrap/>
            <w:vAlign w:val="center"/>
            <w:hideMark/>
          </w:tcPr>
          <w:p w14:paraId="38B4C640"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5</w:t>
            </w:r>
          </w:p>
        </w:tc>
        <w:tc>
          <w:tcPr>
            <w:tcW w:w="1609" w:type="dxa"/>
            <w:tcBorders>
              <w:top w:val="nil"/>
              <w:left w:val="nil"/>
              <w:bottom w:val="single" w:sz="8" w:space="0" w:color="666666"/>
              <w:right w:val="nil"/>
            </w:tcBorders>
            <w:shd w:val="clear" w:color="000000" w:fill="CCCCCC"/>
            <w:noWrap/>
            <w:vAlign w:val="center"/>
            <w:hideMark/>
          </w:tcPr>
          <w:p w14:paraId="0A266370"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8 (32.7)</w:t>
            </w:r>
          </w:p>
        </w:tc>
      </w:tr>
      <w:tr w:rsidR="000A02EA" w:rsidRPr="000A02EA" w14:paraId="752CB8C5" w14:textId="77777777" w:rsidTr="00FA778A">
        <w:trPr>
          <w:trHeight w:val="330"/>
        </w:trPr>
        <w:tc>
          <w:tcPr>
            <w:tcW w:w="4350" w:type="dxa"/>
            <w:tcBorders>
              <w:top w:val="nil"/>
              <w:left w:val="nil"/>
              <w:bottom w:val="single" w:sz="8" w:space="0" w:color="666666"/>
              <w:right w:val="single" w:sz="8" w:space="0" w:color="666666"/>
            </w:tcBorders>
            <w:shd w:val="clear" w:color="auto" w:fill="auto"/>
            <w:noWrap/>
            <w:vAlign w:val="center"/>
            <w:hideMark/>
          </w:tcPr>
          <w:p w14:paraId="03462E98"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Persistent AR (n=483)</w:t>
            </w:r>
          </w:p>
        </w:tc>
        <w:tc>
          <w:tcPr>
            <w:tcW w:w="576" w:type="dxa"/>
            <w:tcBorders>
              <w:top w:val="nil"/>
              <w:left w:val="nil"/>
              <w:bottom w:val="single" w:sz="8" w:space="0" w:color="666666"/>
              <w:right w:val="single" w:sz="8" w:space="0" w:color="666666"/>
            </w:tcBorders>
            <w:shd w:val="clear" w:color="auto" w:fill="auto"/>
            <w:noWrap/>
            <w:vAlign w:val="center"/>
            <w:hideMark/>
          </w:tcPr>
          <w:p w14:paraId="36763AE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85</w:t>
            </w:r>
          </w:p>
        </w:tc>
        <w:tc>
          <w:tcPr>
            <w:tcW w:w="1505" w:type="dxa"/>
            <w:tcBorders>
              <w:top w:val="nil"/>
              <w:left w:val="nil"/>
              <w:bottom w:val="single" w:sz="8" w:space="0" w:color="666666"/>
              <w:right w:val="single" w:sz="8" w:space="0" w:color="666666"/>
            </w:tcBorders>
            <w:shd w:val="clear" w:color="auto" w:fill="auto"/>
            <w:noWrap/>
            <w:vAlign w:val="center"/>
            <w:hideMark/>
          </w:tcPr>
          <w:p w14:paraId="70BDDCBF"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2 (8.3)</w:t>
            </w:r>
          </w:p>
        </w:tc>
        <w:tc>
          <w:tcPr>
            <w:tcW w:w="463" w:type="dxa"/>
            <w:tcBorders>
              <w:top w:val="nil"/>
              <w:left w:val="nil"/>
              <w:bottom w:val="single" w:sz="8" w:space="0" w:color="666666"/>
              <w:right w:val="single" w:sz="8" w:space="0" w:color="666666"/>
            </w:tcBorders>
            <w:shd w:val="clear" w:color="auto" w:fill="auto"/>
            <w:noWrap/>
            <w:vAlign w:val="center"/>
            <w:hideMark/>
          </w:tcPr>
          <w:p w14:paraId="3ECA8AC4"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9</w:t>
            </w:r>
          </w:p>
        </w:tc>
        <w:tc>
          <w:tcPr>
            <w:tcW w:w="1602" w:type="dxa"/>
            <w:tcBorders>
              <w:top w:val="nil"/>
              <w:left w:val="nil"/>
              <w:bottom w:val="single" w:sz="8" w:space="0" w:color="666666"/>
              <w:right w:val="single" w:sz="8" w:space="0" w:color="666666"/>
            </w:tcBorders>
            <w:shd w:val="clear" w:color="auto" w:fill="auto"/>
            <w:noWrap/>
            <w:vAlign w:val="center"/>
            <w:hideMark/>
          </w:tcPr>
          <w:p w14:paraId="7B3A52F2"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0 (20.4)</w:t>
            </w:r>
          </w:p>
        </w:tc>
        <w:tc>
          <w:tcPr>
            <w:tcW w:w="516" w:type="dxa"/>
            <w:tcBorders>
              <w:top w:val="nil"/>
              <w:left w:val="nil"/>
              <w:bottom w:val="single" w:sz="8" w:space="0" w:color="666666"/>
              <w:right w:val="single" w:sz="8" w:space="0" w:color="666666"/>
            </w:tcBorders>
            <w:shd w:val="clear" w:color="auto" w:fill="auto"/>
            <w:noWrap/>
            <w:vAlign w:val="center"/>
            <w:hideMark/>
          </w:tcPr>
          <w:p w14:paraId="078D14A4"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7</w:t>
            </w:r>
          </w:p>
        </w:tc>
        <w:tc>
          <w:tcPr>
            <w:tcW w:w="1549" w:type="dxa"/>
            <w:tcBorders>
              <w:top w:val="nil"/>
              <w:left w:val="nil"/>
              <w:bottom w:val="single" w:sz="8" w:space="0" w:color="666666"/>
              <w:right w:val="single" w:sz="8" w:space="0" w:color="666666"/>
            </w:tcBorders>
            <w:shd w:val="clear" w:color="auto" w:fill="auto"/>
            <w:noWrap/>
            <w:vAlign w:val="center"/>
            <w:hideMark/>
          </w:tcPr>
          <w:p w14:paraId="4A5D7B7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 (23.5)</w:t>
            </w:r>
          </w:p>
        </w:tc>
        <w:tc>
          <w:tcPr>
            <w:tcW w:w="456" w:type="dxa"/>
            <w:tcBorders>
              <w:top w:val="nil"/>
              <w:left w:val="nil"/>
              <w:bottom w:val="single" w:sz="8" w:space="0" w:color="666666"/>
              <w:right w:val="nil"/>
            </w:tcBorders>
            <w:shd w:val="clear" w:color="auto" w:fill="auto"/>
            <w:noWrap/>
            <w:vAlign w:val="center"/>
            <w:hideMark/>
          </w:tcPr>
          <w:p w14:paraId="7F5684A7"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2</w:t>
            </w:r>
          </w:p>
        </w:tc>
        <w:tc>
          <w:tcPr>
            <w:tcW w:w="1609" w:type="dxa"/>
            <w:tcBorders>
              <w:top w:val="nil"/>
              <w:left w:val="nil"/>
              <w:bottom w:val="single" w:sz="8" w:space="0" w:color="666666"/>
              <w:right w:val="nil"/>
            </w:tcBorders>
            <w:shd w:val="clear" w:color="auto" w:fill="auto"/>
            <w:noWrap/>
            <w:vAlign w:val="center"/>
            <w:hideMark/>
          </w:tcPr>
          <w:p w14:paraId="352C079C"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1 (34.4)</w:t>
            </w:r>
          </w:p>
        </w:tc>
      </w:tr>
      <w:tr w:rsidR="000A02EA" w:rsidRPr="000A02EA" w14:paraId="4E2A8B86" w14:textId="77777777" w:rsidTr="00FA778A">
        <w:trPr>
          <w:trHeight w:val="330"/>
        </w:trPr>
        <w:tc>
          <w:tcPr>
            <w:tcW w:w="4350" w:type="dxa"/>
            <w:tcBorders>
              <w:top w:val="nil"/>
              <w:left w:val="nil"/>
              <w:bottom w:val="single" w:sz="8" w:space="0" w:color="666666"/>
              <w:right w:val="single" w:sz="8" w:space="0" w:color="666666"/>
            </w:tcBorders>
            <w:shd w:val="clear" w:color="000000" w:fill="CCCCCC"/>
            <w:noWrap/>
            <w:vAlign w:val="center"/>
            <w:hideMark/>
          </w:tcPr>
          <w:p w14:paraId="4FB95A3F"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Persistent AR + sensitization (n=483)</w:t>
            </w:r>
          </w:p>
        </w:tc>
        <w:tc>
          <w:tcPr>
            <w:tcW w:w="576" w:type="dxa"/>
            <w:tcBorders>
              <w:top w:val="nil"/>
              <w:left w:val="nil"/>
              <w:bottom w:val="single" w:sz="8" w:space="0" w:color="666666"/>
              <w:right w:val="single" w:sz="8" w:space="0" w:color="666666"/>
            </w:tcBorders>
            <w:shd w:val="clear" w:color="000000" w:fill="CCCCCC"/>
            <w:noWrap/>
            <w:vAlign w:val="center"/>
            <w:hideMark/>
          </w:tcPr>
          <w:p w14:paraId="14C80652"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85</w:t>
            </w:r>
          </w:p>
        </w:tc>
        <w:tc>
          <w:tcPr>
            <w:tcW w:w="1505" w:type="dxa"/>
            <w:tcBorders>
              <w:top w:val="nil"/>
              <w:left w:val="nil"/>
              <w:bottom w:val="single" w:sz="8" w:space="0" w:color="666666"/>
              <w:right w:val="single" w:sz="8" w:space="0" w:color="666666"/>
            </w:tcBorders>
            <w:shd w:val="clear" w:color="000000" w:fill="CCCCCC"/>
            <w:noWrap/>
            <w:vAlign w:val="center"/>
            <w:hideMark/>
          </w:tcPr>
          <w:p w14:paraId="58A72CB0"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9 (4.9)</w:t>
            </w:r>
          </w:p>
        </w:tc>
        <w:tc>
          <w:tcPr>
            <w:tcW w:w="463" w:type="dxa"/>
            <w:tcBorders>
              <w:top w:val="nil"/>
              <w:left w:val="nil"/>
              <w:bottom w:val="single" w:sz="8" w:space="0" w:color="666666"/>
              <w:right w:val="single" w:sz="8" w:space="0" w:color="666666"/>
            </w:tcBorders>
            <w:shd w:val="clear" w:color="000000" w:fill="CCCCCC"/>
            <w:noWrap/>
            <w:vAlign w:val="center"/>
            <w:hideMark/>
          </w:tcPr>
          <w:p w14:paraId="206A3EEC"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9</w:t>
            </w:r>
          </w:p>
        </w:tc>
        <w:tc>
          <w:tcPr>
            <w:tcW w:w="1602" w:type="dxa"/>
            <w:tcBorders>
              <w:top w:val="nil"/>
              <w:left w:val="nil"/>
              <w:bottom w:val="single" w:sz="8" w:space="0" w:color="666666"/>
              <w:right w:val="single" w:sz="8" w:space="0" w:color="666666"/>
            </w:tcBorders>
            <w:shd w:val="clear" w:color="000000" w:fill="CCCCCC"/>
            <w:noWrap/>
            <w:vAlign w:val="center"/>
            <w:hideMark/>
          </w:tcPr>
          <w:p w14:paraId="26FC9530"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7 (14.3)</w:t>
            </w:r>
          </w:p>
        </w:tc>
        <w:tc>
          <w:tcPr>
            <w:tcW w:w="516" w:type="dxa"/>
            <w:tcBorders>
              <w:top w:val="nil"/>
              <w:left w:val="nil"/>
              <w:bottom w:val="single" w:sz="8" w:space="0" w:color="666666"/>
              <w:right w:val="single" w:sz="8" w:space="0" w:color="666666"/>
            </w:tcBorders>
            <w:shd w:val="clear" w:color="000000" w:fill="CCCCCC"/>
            <w:noWrap/>
            <w:vAlign w:val="center"/>
            <w:hideMark/>
          </w:tcPr>
          <w:p w14:paraId="42F427C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7</w:t>
            </w:r>
          </w:p>
        </w:tc>
        <w:tc>
          <w:tcPr>
            <w:tcW w:w="1549" w:type="dxa"/>
            <w:tcBorders>
              <w:top w:val="nil"/>
              <w:left w:val="nil"/>
              <w:bottom w:val="single" w:sz="8" w:space="0" w:color="666666"/>
              <w:right w:val="single" w:sz="8" w:space="0" w:color="666666"/>
            </w:tcBorders>
            <w:shd w:val="clear" w:color="000000" w:fill="CCCCCC"/>
            <w:noWrap/>
            <w:vAlign w:val="center"/>
            <w:hideMark/>
          </w:tcPr>
          <w:p w14:paraId="2BA6F93A"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 (11.8)</w:t>
            </w:r>
          </w:p>
        </w:tc>
        <w:tc>
          <w:tcPr>
            <w:tcW w:w="456" w:type="dxa"/>
            <w:tcBorders>
              <w:top w:val="nil"/>
              <w:left w:val="nil"/>
              <w:bottom w:val="single" w:sz="8" w:space="0" w:color="666666"/>
              <w:right w:val="nil"/>
            </w:tcBorders>
            <w:shd w:val="clear" w:color="000000" w:fill="CCCCCC"/>
            <w:noWrap/>
            <w:vAlign w:val="center"/>
            <w:hideMark/>
          </w:tcPr>
          <w:p w14:paraId="3FB3EA2E"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2</w:t>
            </w:r>
          </w:p>
        </w:tc>
        <w:tc>
          <w:tcPr>
            <w:tcW w:w="1609" w:type="dxa"/>
            <w:tcBorders>
              <w:top w:val="nil"/>
              <w:left w:val="nil"/>
              <w:bottom w:val="single" w:sz="8" w:space="0" w:color="666666"/>
              <w:right w:val="nil"/>
            </w:tcBorders>
            <w:shd w:val="clear" w:color="000000" w:fill="CCCCCC"/>
            <w:noWrap/>
            <w:vAlign w:val="center"/>
            <w:hideMark/>
          </w:tcPr>
          <w:p w14:paraId="742BC4D1"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8 (25)</w:t>
            </w:r>
          </w:p>
        </w:tc>
      </w:tr>
      <w:tr w:rsidR="000A02EA" w:rsidRPr="000A02EA" w14:paraId="2E4A764A" w14:textId="77777777" w:rsidTr="00FA778A">
        <w:trPr>
          <w:trHeight w:val="330"/>
        </w:trPr>
        <w:tc>
          <w:tcPr>
            <w:tcW w:w="4350" w:type="dxa"/>
            <w:tcBorders>
              <w:top w:val="nil"/>
              <w:left w:val="nil"/>
              <w:bottom w:val="single" w:sz="8" w:space="0" w:color="666666"/>
              <w:right w:val="single" w:sz="8" w:space="0" w:color="666666"/>
            </w:tcBorders>
            <w:shd w:val="clear" w:color="auto" w:fill="auto"/>
            <w:noWrap/>
            <w:vAlign w:val="center"/>
            <w:hideMark/>
          </w:tcPr>
          <w:p w14:paraId="5137686C"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Current wheezing (n=722)</w:t>
            </w:r>
          </w:p>
        </w:tc>
        <w:tc>
          <w:tcPr>
            <w:tcW w:w="576" w:type="dxa"/>
            <w:tcBorders>
              <w:top w:val="nil"/>
              <w:left w:val="nil"/>
              <w:bottom w:val="single" w:sz="8" w:space="0" w:color="666666"/>
              <w:right w:val="single" w:sz="8" w:space="0" w:color="666666"/>
            </w:tcBorders>
            <w:shd w:val="clear" w:color="auto" w:fill="auto"/>
            <w:noWrap/>
            <w:vAlign w:val="center"/>
            <w:hideMark/>
          </w:tcPr>
          <w:p w14:paraId="55ADE1C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6</w:t>
            </w:r>
          </w:p>
        </w:tc>
        <w:tc>
          <w:tcPr>
            <w:tcW w:w="1505" w:type="dxa"/>
            <w:tcBorders>
              <w:top w:val="nil"/>
              <w:left w:val="nil"/>
              <w:bottom w:val="single" w:sz="8" w:space="0" w:color="666666"/>
              <w:right w:val="single" w:sz="8" w:space="0" w:color="666666"/>
            </w:tcBorders>
            <w:shd w:val="clear" w:color="auto" w:fill="auto"/>
            <w:noWrap/>
            <w:vAlign w:val="center"/>
            <w:hideMark/>
          </w:tcPr>
          <w:p w14:paraId="0ABB9ABD"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4 (4.1)</w:t>
            </w:r>
          </w:p>
        </w:tc>
        <w:tc>
          <w:tcPr>
            <w:tcW w:w="463" w:type="dxa"/>
            <w:tcBorders>
              <w:top w:val="nil"/>
              <w:left w:val="nil"/>
              <w:bottom w:val="single" w:sz="8" w:space="0" w:color="666666"/>
              <w:right w:val="single" w:sz="8" w:space="0" w:color="666666"/>
            </w:tcBorders>
            <w:shd w:val="clear" w:color="auto" w:fill="auto"/>
            <w:noWrap/>
            <w:vAlign w:val="center"/>
            <w:hideMark/>
          </w:tcPr>
          <w:p w14:paraId="5A2BF969"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9</w:t>
            </w:r>
          </w:p>
        </w:tc>
        <w:tc>
          <w:tcPr>
            <w:tcW w:w="1602" w:type="dxa"/>
            <w:tcBorders>
              <w:top w:val="nil"/>
              <w:left w:val="nil"/>
              <w:bottom w:val="single" w:sz="8" w:space="0" w:color="666666"/>
              <w:right w:val="single" w:sz="8" w:space="0" w:color="666666"/>
            </w:tcBorders>
            <w:shd w:val="clear" w:color="auto" w:fill="auto"/>
            <w:noWrap/>
            <w:vAlign w:val="center"/>
            <w:hideMark/>
          </w:tcPr>
          <w:p w14:paraId="640C0630"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0 (16.9)</w:t>
            </w:r>
          </w:p>
        </w:tc>
        <w:tc>
          <w:tcPr>
            <w:tcW w:w="516" w:type="dxa"/>
            <w:tcBorders>
              <w:top w:val="nil"/>
              <w:left w:val="nil"/>
              <w:bottom w:val="single" w:sz="8" w:space="0" w:color="666666"/>
              <w:right w:val="single" w:sz="8" w:space="0" w:color="666666"/>
            </w:tcBorders>
            <w:shd w:val="clear" w:color="auto" w:fill="auto"/>
            <w:noWrap/>
            <w:vAlign w:val="center"/>
            <w:hideMark/>
          </w:tcPr>
          <w:p w14:paraId="3C563F7F"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4</w:t>
            </w:r>
          </w:p>
        </w:tc>
        <w:tc>
          <w:tcPr>
            <w:tcW w:w="1549" w:type="dxa"/>
            <w:tcBorders>
              <w:top w:val="nil"/>
              <w:left w:val="nil"/>
              <w:bottom w:val="single" w:sz="8" w:space="0" w:color="666666"/>
              <w:right w:val="single" w:sz="8" w:space="0" w:color="666666"/>
            </w:tcBorders>
            <w:shd w:val="clear" w:color="auto" w:fill="auto"/>
            <w:noWrap/>
            <w:vAlign w:val="center"/>
            <w:hideMark/>
          </w:tcPr>
          <w:p w14:paraId="53CEBFBB"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8 (33.3)</w:t>
            </w:r>
          </w:p>
        </w:tc>
        <w:tc>
          <w:tcPr>
            <w:tcW w:w="456" w:type="dxa"/>
            <w:tcBorders>
              <w:top w:val="nil"/>
              <w:left w:val="nil"/>
              <w:bottom w:val="single" w:sz="8" w:space="0" w:color="666666"/>
              <w:right w:val="nil"/>
            </w:tcBorders>
            <w:shd w:val="clear" w:color="auto" w:fill="auto"/>
            <w:noWrap/>
            <w:vAlign w:val="center"/>
            <w:hideMark/>
          </w:tcPr>
          <w:p w14:paraId="3D9E458C"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3</w:t>
            </w:r>
          </w:p>
        </w:tc>
        <w:tc>
          <w:tcPr>
            <w:tcW w:w="1609" w:type="dxa"/>
            <w:tcBorders>
              <w:top w:val="nil"/>
              <w:left w:val="nil"/>
              <w:bottom w:val="single" w:sz="8" w:space="0" w:color="666666"/>
              <w:right w:val="nil"/>
            </w:tcBorders>
            <w:shd w:val="clear" w:color="auto" w:fill="auto"/>
            <w:noWrap/>
            <w:vAlign w:val="center"/>
            <w:hideMark/>
          </w:tcPr>
          <w:p w14:paraId="7BDED2D0"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 (11.3)</w:t>
            </w:r>
          </w:p>
        </w:tc>
      </w:tr>
      <w:tr w:rsidR="000A02EA" w:rsidRPr="000A02EA" w14:paraId="7F9AC5CE" w14:textId="77777777" w:rsidTr="00FA778A">
        <w:trPr>
          <w:trHeight w:val="330"/>
        </w:trPr>
        <w:tc>
          <w:tcPr>
            <w:tcW w:w="4350" w:type="dxa"/>
            <w:tcBorders>
              <w:top w:val="nil"/>
              <w:left w:val="nil"/>
              <w:bottom w:val="single" w:sz="8" w:space="0" w:color="666666"/>
              <w:right w:val="single" w:sz="8" w:space="0" w:color="666666"/>
            </w:tcBorders>
            <w:shd w:val="clear" w:color="000000" w:fill="CCCCCC"/>
            <w:noWrap/>
            <w:vAlign w:val="center"/>
            <w:hideMark/>
          </w:tcPr>
          <w:p w14:paraId="79A8D11E"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Current wheezing + sensitization (n=350)</w:t>
            </w:r>
          </w:p>
        </w:tc>
        <w:tc>
          <w:tcPr>
            <w:tcW w:w="576" w:type="dxa"/>
            <w:tcBorders>
              <w:top w:val="nil"/>
              <w:left w:val="nil"/>
              <w:bottom w:val="single" w:sz="8" w:space="0" w:color="666666"/>
              <w:right w:val="single" w:sz="8" w:space="0" w:color="666666"/>
            </w:tcBorders>
            <w:shd w:val="clear" w:color="000000" w:fill="CCCCCC"/>
            <w:noWrap/>
            <w:vAlign w:val="center"/>
            <w:hideMark/>
          </w:tcPr>
          <w:p w14:paraId="5C6B5CBD"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01</w:t>
            </w:r>
          </w:p>
        </w:tc>
        <w:tc>
          <w:tcPr>
            <w:tcW w:w="1505" w:type="dxa"/>
            <w:tcBorders>
              <w:top w:val="nil"/>
              <w:left w:val="nil"/>
              <w:bottom w:val="single" w:sz="8" w:space="0" w:color="666666"/>
              <w:right w:val="single" w:sz="8" w:space="0" w:color="666666"/>
            </w:tcBorders>
            <w:shd w:val="clear" w:color="000000" w:fill="CCCCCC"/>
            <w:noWrap/>
            <w:vAlign w:val="center"/>
            <w:hideMark/>
          </w:tcPr>
          <w:p w14:paraId="1DD1ADC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5 (5)</w:t>
            </w:r>
          </w:p>
        </w:tc>
        <w:tc>
          <w:tcPr>
            <w:tcW w:w="463" w:type="dxa"/>
            <w:tcBorders>
              <w:top w:val="nil"/>
              <w:left w:val="nil"/>
              <w:bottom w:val="single" w:sz="8" w:space="0" w:color="666666"/>
              <w:right w:val="single" w:sz="8" w:space="0" w:color="666666"/>
            </w:tcBorders>
            <w:shd w:val="clear" w:color="000000" w:fill="CCCCCC"/>
            <w:noWrap/>
            <w:vAlign w:val="center"/>
            <w:hideMark/>
          </w:tcPr>
          <w:p w14:paraId="10049372"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1</w:t>
            </w:r>
          </w:p>
        </w:tc>
        <w:tc>
          <w:tcPr>
            <w:tcW w:w="1602" w:type="dxa"/>
            <w:tcBorders>
              <w:top w:val="nil"/>
              <w:left w:val="nil"/>
              <w:bottom w:val="single" w:sz="8" w:space="0" w:color="666666"/>
              <w:right w:val="single" w:sz="8" w:space="0" w:color="666666"/>
            </w:tcBorders>
            <w:shd w:val="clear" w:color="000000" w:fill="CCCCCC"/>
            <w:noWrap/>
            <w:vAlign w:val="center"/>
            <w:hideMark/>
          </w:tcPr>
          <w:p w14:paraId="1A994253"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9 (42.9)</w:t>
            </w:r>
          </w:p>
        </w:tc>
        <w:tc>
          <w:tcPr>
            <w:tcW w:w="516" w:type="dxa"/>
            <w:tcBorders>
              <w:top w:val="nil"/>
              <w:left w:val="nil"/>
              <w:bottom w:val="single" w:sz="8" w:space="0" w:color="666666"/>
              <w:right w:val="single" w:sz="8" w:space="0" w:color="666666"/>
            </w:tcBorders>
            <w:shd w:val="clear" w:color="000000" w:fill="CCCCCC"/>
            <w:noWrap/>
            <w:vAlign w:val="center"/>
            <w:hideMark/>
          </w:tcPr>
          <w:p w14:paraId="04922FB1"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8</w:t>
            </w:r>
          </w:p>
        </w:tc>
        <w:tc>
          <w:tcPr>
            <w:tcW w:w="1549" w:type="dxa"/>
            <w:tcBorders>
              <w:top w:val="nil"/>
              <w:left w:val="nil"/>
              <w:bottom w:val="single" w:sz="8" w:space="0" w:color="666666"/>
              <w:right w:val="single" w:sz="8" w:space="0" w:color="666666"/>
            </w:tcBorders>
            <w:shd w:val="clear" w:color="000000" w:fill="CCCCCC"/>
            <w:noWrap/>
            <w:vAlign w:val="center"/>
            <w:hideMark/>
          </w:tcPr>
          <w:p w14:paraId="773C3BFD"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5 (62.5)</w:t>
            </w:r>
          </w:p>
        </w:tc>
        <w:tc>
          <w:tcPr>
            <w:tcW w:w="456" w:type="dxa"/>
            <w:tcBorders>
              <w:top w:val="nil"/>
              <w:left w:val="nil"/>
              <w:bottom w:val="single" w:sz="8" w:space="0" w:color="666666"/>
              <w:right w:val="nil"/>
            </w:tcBorders>
            <w:shd w:val="clear" w:color="000000" w:fill="CCCCCC"/>
            <w:noWrap/>
            <w:vAlign w:val="center"/>
            <w:hideMark/>
          </w:tcPr>
          <w:p w14:paraId="5CD65CEF"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0</w:t>
            </w:r>
          </w:p>
        </w:tc>
        <w:tc>
          <w:tcPr>
            <w:tcW w:w="1609" w:type="dxa"/>
            <w:tcBorders>
              <w:top w:val="nil"/>
              <w:left w:val="nil"/>
              <w:bottom w:val="single" w:sz="8" w:space="0" w:color="666666"/>
              <w:right w:val="nil"/>
            </w:tcBorders>
            <w:shd w:val="clear" w:color="000000" w:fill="CCCCCC"/>
            <w:noWrap/>
            <w:vAlign w:val="center"/>
            <w:hideMark/>
          </w:tcPr>
          <w:p w14:paraId="26B818C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 (20)</w:t>
            </w:r>
          </w:p>
        </w:tc>
      </w:tr>
      <w:tr w:rsidR="000A02EA" w:rsidRPr="000A02EA" w14:paraId="454B4FAE" w14:textId="77777777" w:rsidTr="00FA778A">
        <w:trPr>
          <w:trHeight w:val="318"/>
        </w:trPr>
        <w:tc>
          <w:tcPr>
            <w:tcW w:w="4350" w:type="dxa"/>
            <w:tcBorders>
              <w:top w:val="nil"/>
              <w:left w:val="nil"/>
              <w:bottom w:val="single" w:sz="8" w:space="0" w:color="666666"/>
              <w:right w:val="single" w:sz="8" w:space="0" w:color="666666"/>
            </w:tcBorders>
            <w:shd w:val="clear" w:color="auto" w:fill="auto"/>
            <w:noWrap/>
            <w:vAlign w:val="center"/>
            <w:hideMark/>
          </w:tcPr>
          <w:p w14:paraId="6FA36F49"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Food allergic (n=736)</w:t>
            </w:r>
          </w:p>
        </w:tc>
        <w:tc>
          <w:tcPr>
            <w:tcW w:w="576" w:type="dxa"/>
            <w:tcBorders>
              <w:top w:val="nil"/>
              <w:left w:val="nil"/>
              <w:bottom w:val="single" w:sz="8" w:space="0" w:color="666666"/>
              <w:right w:val="single" w:sz="8" w:space="0" w:color="666666"/>
            </w:tcBorders>
            <w:shd w:val="clear" w:color="auto" w:fill="auto"/>
            <w:noWrap/>
            <w:vAlign w:val="center"/>
            <w:hideMark/>
          </w:tcPr>
          <w:p w14:paraId="6BF142AC"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00</w:t>
            </w:r>
          </w:p>
        </w:tc>
        <w:tc>
          <w:tcPr>
            <w:tcW w:w="1505" w:type="dxa"/>
            <w:tcBorders>
              <w:top w:val="nil"/>
              <w:left w:val="nil"/>
              <w:bottom w:val="single" w:sz="8" w:space="0" w:color="666666"/>
              <w:right w:val="single" w:sz="8" w:space="0" w:color="666666"/>
            </w:tcBorders>
            <w:shd w:val="clear" w:color="auto" w:fill="auto"/>
            <w:noWrap/>
            <w:vAlign w:val="center"/>
            <w:hideMark/>
          </w:tcPr>
          <w:p w14:paraId="2197A3C4"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 (0.5)</w:t>
            </w:r>
          </w:p>
        </w:tc>
        <w:tc>
          <w:tcPr>
            <w:tcW w:w="463" w:type="dxa"/>
            <w:tcBorders>
              <w:top w:val="nil"/>
              <w:left w:val="nil"/>
              <w:bottom w:val="single" w:sz="8" w:space="0" w:color="666666"/>
              <w:right w:val="single" w:sz="8" w:space="0" w:color="666666"/>
            </w:tcBorders>
            <w:shd w:val="clear" w:color="auto" w:fill="auto"/>
            <w:noWrap/>
            <w:vAlign w:val="center"/>
            <w:hideMark/>
          </w:tcPr>
          <w:p w14:paraId="5172639A"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w:t>
            </w:r>
          </w:p>
        </w:tc>
        <w:tc>
          <w:tcPr>
            <w:tcW w:w="1602" w:type="dxa"/>
            <w:tcBorders>
              <w:top w:val="nil"/>
              <w:left w:val="nil"/>
              <w:bottom w:val="single" w:sz="8" w:space="0" w:color="666666"/>
              <w:right w:val="single" w:sz="8" w:space="0" w:color="666666"/>
            </w:tcBorders>
            <w:shd w:val="clear" w:color="auto" w:fill="auto"/>
            <w:noWrap/>
            <w:vAlign w:val="center"/>
            <w:hideMark/>
          </w:tcPr>
          <w:p w14:paraId="2C63FD2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0 (0)</w:t>
            </w:r>
          </w:p>
        </w:tc>
        <w:tc>
          <w:tcPr>
            <w:tcW w:w="516" w:type="dxa"/>
            <w:tcBorders>
              <w:top w:val="nil"/>
              <w:left w:val="nil"/>
              <w:bottom w:val="single" w:sz="8" w:space="0" w:color="666666"/>
              <w:right w:val="single" w:sz="8" w:space="0" w:color="666666"/>
            </w:tcBorders>
            <w:shd w:val="clear" w:color="auto" w:fill="auto"/>
            <w:noWrap/>
            <w:vAlign w:val="center"/>
            <w:hideMark/>
          </w:tcPr>
          <w:p w14:paraId="12F2FAAA"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2</w:t>
            </w:r>
          </w:p>
        </w:tc>
        <w:tc>
          <w:tcPr>
            <w:tcW w:w="1549" w:type="dxa"/>
            <w:tcBorders>
              <w:top w:val="nil"/>
              <w:left w:val="nil"/>
              <w:bottom w:val="single" w:sz="8" w:space="0" w:color="666666"/>
              <w:right w:val="single" w:sz="8" w:space="0" w:color="666666"/>
            </w:tcBorders>
            <w:shd w:val="clear" w:color="auto" w:fill="auto"/>
            <w:noWrap/>
            <w:vAlign w:val="center"/>
            <w:hideMark/>
          </w:tcPr>
          <w:p w14:paraId="0E870229"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 (4.5)</w:t>
            </w:r>
          </w:p>
        </w:tc>
        <w:tc>
          <w:tcPr>
            <w:tcW w:w="456" w:type="dxa"/>
            <w:tcBorders>
              <w:top w:val="nil"/>
              <w:left w:val="nil"/>
              <w:bottom w:val="single" w:sz="8" w:space="0" w:color="666666"/>
              <w:right w:val="nil"/>
            </w:tcBorders>
            <w:shd w:val="clear" w:color="auto" w:fill="auto"/>
            <w:noWrap/>
            <w:vAlign w:val="center"/>
            <w:hideMark/>
          </w:tcPr>
          <w:p w14:paraId="6C6A8D6C"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6</w:t>
            </w:r>
          </w:p>
        </w:tc>
        <w:tc>
          <w:tcPr>
            <w:tcW w:w="1609" w:type="dxa"/>
            <w:tcBorders>
              <w:top w:val="nil"/>
              <w:left w:val="nil"/>
              <w:bottom w:val="single" w:sz="8" w:space="0" w:color="666666"/>
              <w:right w:val="nil"/>
            </w:tcBorders>
            <w:shd w:val="clear" w:color="auto" w:fill="auto"/>
            <w:noWrap/>
            <w:vAlign w:val="center"/>
            <w:hideMark/>
          </w:tcPr>
          <w:p w14:paraId="4EC060B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0 (0)</w:t>
            </w:r>
          </w:p>
        </w:tc>
      </w:tr>
      <w:tr w:rsidR="000A02EA" w:rsidRPr="000A02EA" w14:paraId="4E4D70DB" w14:textId="77777777" w:rsidTr="00FA778A">
        <w:trPr>
          <w:trHeight w:val="318"/>
        </w:trPr>
        <w:tc>
          <w:tcPr>
            <w:tcW w:w="4350" w:type="dxa"/>
            <w:tcBorders>
              <w:top w:val="nil"/>
              <w:left w:val="nil"/>
              <w:bottom w:val="single" w:sz="8" w:space="0" w:color="666666"/>
              <w:right w:val="single" w:sz="8" w:space="0" w:color="666666"/>
            </w:tcBorders>
            <w:shd w:val="clear" w:color="000000" w:fill="CCCCCC"/>
            <w:noWrap/>
            <w:vAlign w:val="center"/>
            <w:hideMark/>
          </w:tcPr>
          <w:p w14:paraId="753CA212"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Food sensitized tolerant (n=736)</w:t>
            </w:r>
          </w:p>
        </w:tc>
        <w:tc>
          <w:tcPr>
            <w:tcW w:w="576" w:type="dxa"/>
            <w:tcBorders>
              <w:top w:val="nil"/>
              <w:left w:val="nil"/>
              <w:bottom w:val="single" w:sz="8" w:space="0" w:color="666666"/>
              <w:right w:val="single" w:sz="8" w:space="0" w:color="666666"/>
            </w:tcBorders>
            <w:shd w:val="clear" w:color="000000" w:fill="CCCCCC"/>
            <w:noWrap/>
            <w:vAlign w:val="center"/>
            <w:hideMark/>
          </w:tcPr>
          <w:p w14:paraId="322280E7"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00</w:t>
            </w:r>
          </w:p>
        </w:tc>
        <w:tc>
          <w:tcPr>
            <w:tcW w:w="1505" w:type="dxa"/>
            <w:tcBorders>
              <w:top w:val="nil"/>
              <w:left w:val="nil"/>
              <w:bottom w:val="single" w:sz="8" w:space="0" w:color="666666"/>
              <w:right w:val="single" w:sz="8" w:space="0" w:color="666666"/>
            </w:tcBorders>
            <w:shd w:val="clear" w:color="000000" w:fill="CCCCCC"/>
            <w:noWrap/>
            <w:vAlign w:val="center"/>
            <w:hideMark/>
          </w:tcPr>
          <w:p w14:paraId="70B7FB3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13 (2.2)</w:t>
            </w:r>
          </w:p>
        </w:tc>
        <w:tc>
          <w:tcPr>
            <w:tcW w:w="463" w:type="dxa"/>
            <w:tcBorders>
              <w:top w:val="nil"/>
              <w:left w:val="nil"/>
              <w:bottom w:val="single" w:sz="8" w:space="0" w:color="666666"/>
              <w:right w:val="single" w:sz="8" w:space="0" w:color="666666"/>
            </w:tcBorders>
            <w:shd w:val="clear" w:color="000000" w:fill="CCCCCC"/>
            <w:noWrap/>
            <w:vAlign w:val="center"/>
            <w:hideMark/>
          </w:tcPr>
          <w:p w14:paraId="5D2CD933"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w:t>
            </w:r>
          </w:p>
        </w:tc>
        <w:tc>
          <w:tcPr>
            <w:tcW w:w="1602" w:type="dxa"/>
            <w:tcBorders>
              <w:top w:val="nil"/>
              <w:left w:val="nil"/>
              <w:bottom w:val="single" w:sz="8" w:space="0" w:color="666666"/>
              <w:right w:val="single" w:sz="8" w:space="0" w:color="666666"/>
            </w:tcBorders>
            <w:shd w:val="clear" w:color="000000" w:fill="CCCCCC"/>
            <w:noWrap/>
            <w:vAlign w:val="center"/>
            <w:hideMark/>
          </w:tcPr>
          <w:p w14:paraId="1C95552B"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 (8.6)</w:t>
            </w:r>
          </w:p>
        </w:tc>
        <w:tc>
          <w:tcPr>
            <w:tcW w:w="516" w:type="dxa"/>
            <w:tcBorders>
              <w:top w:val="nil"/>
              <w:left w:val="nil"/>
              <w:bottom w:val="single" w:sz="8" w:space="0" w:color="666666"/>
              <w:right w:val="single" w:sz="8" w:space="0" w:color="666666"/>
            </w:tcBorders>
            <w:shd w:val="clear" w:color="000000" w:fill="CCCCCC"/>
            <w:noWrap/>
            <w:vAlign w:val="center"/>
            <w:hideMark/>
          </w:tcPr>
          <w:p w14:paraId="27F10BB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2</w:t>
            </w:r>
          </w:p>
        </w:tc>
        <w:tc>
          <w:tcPr>
            <w:tcW w:w="1549" w:type="dxa"/>
            <w:tcBorders>
              <w:top w:val="nil"/>
              <w:left w:val="nil"/>
              <w:bottom w:val="single" w:sz="8" w:space="0" w:color="666666"/>
              <w:right w:val="single" w:sz="8" w:space="0" w:color="666666"/>
            </w:tcBorders>
            <w:shd w:val="clear" w:color="000000" w:fill="CCCCCC"/>
            <w:noWrap/>
            <w:vAlign w:val="center"/>
            <w:hideMark/>
          </w:tcPr>
          <w:p w14:paraId="655B550D"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 (13.6)</w:t>
            </w:r>
          </w:p>
        </w:tc>
        <w:tc>
          <w:tcPr>
            <w:tcW w:w="456" w:type="dxa"/>
            <w:tcBorders>
              <w:top w:val="nil"/>
              <w:left w:val="nil"/>
              <w:bottom w:val="single" w:sz="8" w:space="0" w:color="666666"/>
              <w:right w:val="nil"/>
            </w:tcBorders>
            <w:shd w:val="clear" w:color="000000" w:fill="CCCCCC"/>
            <w:noWrap/>
            <w:vAlign w:val="center"/>
            <w:hideMark/>
          </w:tcPr>
          <w:p w14:paraId="7BDAD14D"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6</w:t>
            </w:r>
          </w:p>
        </w:tc>
        <w:tc>
          <w:tcPr>
            <w:tcW w:w="1609" w:type="dxa"/>
            <w:tcBorders>
              <w:top w:val="nil"/>
              <w:left w:val="nil"/>
              <w:bottom w:val="single" w:sz="8" w:space="0" w:color="666666"/>
              <w:right w:val="nil"/>
            </w:tcBorders>
            <w:shd w:val="clear" w:color="000000" w:fill="CCCCCC"/>
            <w:noWrap/>
            <w:vAlign w:val="center"/>
            <w:hideMark/>
          </w:tcPr>
          <w:p w14:paraId="149C614D"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 (7.1)</w:t>
            </w:r>
          </w:p>
        </w:tc>
      </w:tr>
      <w:tr w:rsidR="000A02EA" w:rsidRPr="000A02EA" w14:paraId="46D3E650" w14:textId="77777777" w:rsidTr="00FA778A">
        <w:trPr>
          <w:trHeight w:val="330"/>
        </w:trPr>
        <w:tc>
          <w:tcPr>
            <w:tcW w:w="4350" w:type="dxa"/>
            <w:tcBorders>
              <w:top w:val="nil"/>
              <w:left w:val="nil"/>
              <w:bottom w:val="single" w:sz="8" w:space="0" w:color="666666"/>
              <w:right w:val="single" w:sz="8" w:space="0" w:color="666666"/>
            </w:tcBorders>
            <w:shd w:val="clear" w:color="auto" w:fill="auto"/>
            <w:noWrap/>
            <w:vAlign w:val="center"/>
            <w:hideMark/>
          </w:tcPr>
          <w:p w14:paraId="0BEF7002"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Any sensitization (n=716)</w:t>
            </w:r>
          </w:p>
        </w:tc>
        <w:tc>
          <w:tcPr>
            <w:tcW w:w="576" w:type="dxa"/>
            <w:tcBorders>
              <w:top w:val="nil"/>
              <w:left w:val="nil"/>
              <w:bottom w:val="single" w:sz="8" w:space="0" w:color="666666"/>
              <w:right w:val="single" w:sz="8" w:space="0" w:color="666666"/>
            </w:tcBorders>
            <w:shd w:val="clear" w:color="auto" w:fill="auto"/>
            <w:noWrap/>
            <w:vAlign w:val="center"/>
            <w:hideMark/>
          </w:tcPr>
          <w:p w14:paraId="7BA8A629"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6</w:t>
            </w:r>
          </w:p>
        </w:tc>
        <w:tc>
          <w:tcPr>
            <w:tcW w:w="1505" w:type="dxa"/>
            <w:tcBorders>
              <w:top w:val="nil"/>
              <w:left w:val="nil"/>
              <w:bottom w:val="single" w:sz="8" w:space="0" w:color="666666"/>
              <w:right w:val="single" w:sz="8" w:space="0" w:color="666666"/>
            </w:tcBorders>
            <w:shd w:val="clear" w:color="auto" w:fill="auto"/>
            <w:noWrap/>
            <w:vAlign w:val="center"/>
            <w:hideMark/>
          </w:tcPr>
          <w:p w14:paraId="0FFB5DE5"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87 (49.1)</w:t>
            </w:r>
          </w:p>
        </w:tc>
        <w:tc>
          <w:tcPr>
            <w:tcW w:w="463" w:type="dxa"/>
            <w:tcBorders>
              <w:top w:val="nil"/>
              <w:left w:val="nil"/>
              <w:bottom w:val="single" w:sz="8" w:space="0" w:color="666666"/>
              <w:right w:val="single" w:sz="8" w:space="0" w:color="666666"/>
            </w:tcBorders>
            <w:shd w:val="clear" w:color="auto" w:fill="auto"/>
            <w:noWrap/>
            <w:vAlign w:val="center"/>
            <w:hideMark/>
          </w:tcPr>
          <w:p w14:paraId="394DDC5B"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7</w:t>
            </w:r>
          </w:p>
        </w:tc>
        <w:tc>
          <w:tcPr>
            <w:tcW w:w="1602" w:type="dxa"/>
            <w:tcBorders>
              <w:top w:val="nil"/>
              <w:left w:val="nil"/>
              <w:bottom w:val="single" w:sz="8" w:space="0" w:color="666666"/>
              <w:right w:val="single" w:sz="8" w:space="0" w:color="666666"/>
            </w:tcBorders>
            <w:shd w:val="clear" w:color="auto" w:fill="auto"/>
            <w:noWrap/>
            <w:vAlign w:val="center"/>
            <w:hideMark/>
          </w:tcPr>
          <w:p w14:paraId="7B0B5171"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44 (77.2)</w:t>
            </w:r>
          </w:p>
        </w:tc>
        <w:tc>
          <w:tcPr>
            <w:tcW w:w="516" w:type="dxa"/>
            <w:tcBorders>
              <w:top w:val="nil"/>
              <w:left w:val="nil"/>
              <w:bottom w:val="single" w:sz="8" w:space="0" w:color="666666"/>
              <w:right w:val="single" w:sz="8" w:space="0" w:color="666666"/>
            </w:tcBorders>
            <w:shd w:val="clear" w:color="auto" w:fill="auto"/>
            <w:noWrap/>
            <w:vAlign w:val="center"/>
            <w:hideMark/>
          </w:tcPr>
          <w:p w14:paraId="7C4059B4"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0</w:t>
            </w:r>
          </w:p>
        </w:tc>
        <w:tc>
          <w:tcPr>
            <w:tcW w:w="1549" w:type="dxa"/>
            <w:tcBorders>
              <w:top w:val="nil"/>
              <w:left w:val="nil"/>
              <w:bottom w:val="single" w:sz="8" w:space="0" w:color="666666"/>
              <w:right w:val="single" w:sz="8" w:space="0" w:color="666666"/>
            </w:tcBorders>
            <w:shd w:val="clear" w:color="auto" w:fill="auto"/>
            <w:noWrap/>
            <w:vAlign w:val="center"/>
            <w:hideMark/>
          </w:tcPr>
          <w:p w14:paraId="4BBE3FC2"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6 (80)</w:t>
            </w:r>
          </w:p>
        </w:tc>
        <w:tc>
          <w:tcPr>
            <w:tcW w:w="456" w:type="dxa"/>
            <w:tcBorders>
              <w:top w:val="nil"/>
              <w:left w:val="nil"/>
              <w:bottom w:val="single" w:sz="8" w:space="0" w:color="666666"/>
              <w:right w:val="nil"/>
            </w:tcBorders>
            <w:shd w:val="clear" w:color="auto" w:fill="auto"/>
            <w:noWrap/>
            <w:vAlign w:val="center"/>
            <w:hideMark/>
          </w:tcPr>
          <w:p w14:paraId="5CA0C892"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3</w:t>
            </w:r>
          </w:p>
        </w:tc>
        <w:tc>
          <w:tcPr>
            <w:tcW w:w="1609" w:type="dxa"/>
            <w:tcBorders>
              <w:top w:val="nil"/>
              <w:left w:val="nil"/>
              <w:bottom w:val="single" w:sz="8" w:space="0" w:color="666666"/>
              <w:right w:val="nil"/>
            </w:tcBorders>
            <w:shd w:val="clear" w:color="auto" w:fill="auto"/>
            <w:noWrap/>
            <w:vAlign w:val="center"/>
            <w:hideMark/>
          </w:tcPr>
          <w:p w14:paraId="1F3B73BD"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36 (67.9)</w:t>
            </w:r>
          </w:p>
        </w:tc>
      </w:tr>
      <w:tr w:rsidR="000A02EA" w:rsidRPr="000A02EA" w14:paraId="3A677942" w14:textId="77777777" w:rsidTr="00FA778A">
        <w:trPr>
          <w:trHeight w:val="330"/>
        </w:trPr>
        <w:tc>
          <w:tcPr>
            <w:tcW w:w="4350" w:type="dxa"/>
            <w:tcBorders>
              <w:top w:val="nil"/>
              <w:left w:val="nil"/>
              <w:bottom w:val="single" w:sz="8" w:space="0" w:color="666666"/>
              <w:right w:val="single" w:sz="8" w:space="0" w:color="666666"/>
            </w:tcBorders>
            <w:shd w:val="clear" w:color="000000" w:fill="CCCCCC"/>
            <w:noWrap/>
            <w:vAlign w:val="center"/>
            <w:hideMark/>
          </w:tcPr>
          <w:p w14:paraId="4A375DEF"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Any HDM sensitization (n=716)</w:t>
            </w:r>
          </w:p>
        </w:tc>
        <w:tc>
          <w:tcPr>
            <w:tcW w:w="576" w:type="dxa"/>
            <w:tcBorders>
              <w:top w:val="nil"/>
              <w:left w:val="nil"/>
              <w:bottom w:val="single" w:sz="8" w:space="0" w:color="666666"/>
              <w:right w:val="single" w:sz="8" w:space="0" w:color="666666"/>
            </w:tcBorders>
            <w:shd w:val="clear" w:color="000000" w:fill="CCCCCC"/>
            <w:noWrap/>
            <w:vAlign w:val="center"/>
            <w:hideMark/>
          </w:tcPr>
          <w:p w14:paraId="491B6F9E"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6</w:t>
            </w:r>
          </w:p>
        </w:tc>
        <w:tc>
          <w:tcPr>
            <w:tcW w:w="1505" w:type="dxa"/>
            <w:tcBorders>
              <w:top w:val="nil"/>
              <w:left w:val="nil"/>
              <w:bottom w:val="single" w:sz="8" w:space="0" w:color="666666"/>
              <w:right w:val="single" w:sz="8" w:space="0" w:color="666666"/>
            </w:tcBorders>
            <w:shd w:val="clear" w:color="000000" w:fill="CCCCCC"/>
            <w:noWrap/>
            <w:vAlign w:val="center"/>
            <w:hideMark/>
          </w:tcPr>
          <w:p w14:paraId="3C95D96A"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84 (48.5)</w:t>
            </w:r>
          </w:p>
        </w:tc>
        <w:tc>
          <w:tcPr>
            <w:tcW w:w="463" w:type="dxa"/>
            <w:tcBorders>
              <w:top w:val="nil"/>
              <w:left w:val="nil"/>
              <w:bottom w:val="single" w:sz="8" w:space="0" w:color="666666"/>
              <w:right w:val="single" w:sz="8" w:space="0" w:color="666666"/>
            </w:tcBorders>
            <w:shd w:val="clear" w:color="000000" w:fill="CCCCCC"/>
            <w:noWrap/>
            <w:vAlign w:val="center"/>
            <w:hideMark/>
          </w:tcPr>
          <w:p w14:paraId="5BC28941"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7</w:t>
            </w:r>
          </w:p>
        </w:tc>
        <w:tc>
          <w:tcPr>
            <w:tcW w:w="1602" w:type="dxa"/>
            <w:tcBorders>
              <w:top w:val="nil"/>
              <w:left w:val="nil"/>
              <w:bottom w:val="single" w:sz="8" w:space="0" w:color="666666"/>
              <w:right w:val="single" w:sz="8" w:space="0" w:color="666666"/>
            </w:tcBorders>
            <w:shd w:val="clear" w:color="000000" w:fill="CCCCCC"/>
            <w:noWrap/>
            <w:vAlign w:val="center"/>
            <w:hideMark/>
          </w:tcPr>
          <w:p w14:paraId="511862F8"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44 (77.2)</w:t>
            </w:r>
          </w:p>
        </w:tc>
        <w:tc>
          <w:tcPr>
            <w:tcW w:w="516" w:type="dxa"/>
            <w:tcBorders>
              <w:top w:val="nil"/>
              <w:left w:val="nil"/>
              <w:bottom w:val="single" w:sz="8" w:space="0" w:color="666666"/>
              <w:right w:val="single" w:sz="8" w:space="0" w:color="666666"/>
            </w:tcBorders>
            <w:shd w:val="clear" w:color="000000" w:fill="CCCCCC"/>
            <w:noWrap/>
            <w:vAlign w:val="center"/>
            <w:hideMark/>
          </w:tcPr>
          <w:p w14:paraId="2F99B490"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0</w:t>
            </w:r>
          </w:p>
        </w:tc>
        <w:tc>
          <w:tcPr>
            <w:tcW w:w="1549" w:type="dxa"/>
            <w:tcBorders>
              <w:top w:val="nil"/>
              <w:left w:val="nil"/>
              <w:bottom w:val="single" w:sz="8" w:space="0" w:color="666666"/>
              <w:right w:val="single" w:sz="8" w:space="0" w:color="666666"/>
            </w:tcBorders>
            <w:shd w:val="clear" w:color="000000" w:fill="CCCCCC"/>
            <w:noWrap/>
            <w:vAlign w:val="center"/>
            <w:hideMark/>
          </w:tcPr>
          <w:p w14:paraId="36B0C471"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6 (80)</w:t>
            </w:r>
          </w:p>
        </w:tc>
        <w:tc>
          <w:tcPr>
            <w:tcW w:w="456" w:type="dxa"/>
            <w:tcBorders>
              <w:top w:val="nil"/>
              <w:left w:val="nil"/>
              <w:bottom w:val="single" w:sz="8" w:space="0" w:color="666666"/>
              <w:right w:val="nil"/>
            </w:tcBorders>
            <w:shd w:val="clear" w:color="000000" w:fill="CCCCCC"/>
            <w:noWrap/>
            <w:vAlign w:val="center"/>
            <w:hideMark/>
          </w:tcPr>
          <w:p w14:paraId="366CEB82"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3</w:t>
            </w:r>
          </w:p>
        </w:tc>
        <w:tc>
          <w:tcPr>
            <w:tcW w:w="1609" w:type="dxa"/>
            <w:tcBorders>
              <w:top w:val="nil"/>
              <w:left w:val="nil"/>
              <w:bottom w:val="single" w:sz="8" w:space="0" w:color="666666"/>
              <w:right w:val="nil"/>
            </w:tcBorders>
            <w:shd w:val="clear" w:color="000000" w:fill="CCCCCC"/>
            <w:noWrap/>
            <w:vAlign w:val="center"/>
            <w:hideMark/>
          </w:tcPr>
          <w:p w14:paraId="0B93A682"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36 (67.9)</w:t>
            </w:r>
          </w:p>
        </w:tc>
      </w:tr>
      <w:tr w:rsidR="000A02EA" w:rsidRPr="000A02EA" w14:paraId="0080914B" w14:textId="77777777" w:rsidTr="00FA778A">
        <w:trPr>
          <w:trHeight w:val="330"/>
        </w:trPr>
        <w:tc>
          <w:tcPr>
            <w:tcW w:w="4350" w:type="dxa"/>
            <w:tcBorders>
              <w:top w:val="nil"/>
              <w:left w:val="nil"/>
              <w:bottom w:val="single" w:sz="8" w:space="0" w:color="666666"/>
              <w:right w:val="single" w:sz="8" w:space="0" w:color="666666"/>
            </w:tcBorders>
            <w:shd w:val="clear" w:color="auto" w:fill="auto"/>
            <w:noWrap/>
            <w:vAlign w:val="center"/>
            <w:hideMark/>
          </w:tcPr>
          <w:p w14:paraId="2EA39D03" w14:textId="77777777" w:rsidR="000A02EA" w:rsidRPr="000A02EA" w:rsidRDefault="000A02EA" w:rsidP="000A02EA">
            <w:pPr>
              <w:spacing w:after="0" w:line="240" w:lineRule="auto"/>
              <w:jc w:val="left"/>
              <w:rPr>
                <w:rFonts w:eastAsia="Times New Roman" w:cs="Times New Roman"/>
                <w:b/>
                <w:bCs/>
                <w:color w:val="000000"/>
                <w:szCs w:val="24"/>
                <w:lang w:val="en-SG" w:eastAsia="en-SG"/>
              </w:rPr>
            </w:pPr>
            <w:r w:rsidRPr="000A02EA">
              <w:rPr>
                <w:rFonts w:eastAsia="Times New Roman" w:cs="Times New Roman"/>
                <w:b/>
                <w:bCs/>
                <w:color w:val="000000"/>
                <w:szCs w:val="24"/>
                <w:lang w:val="en-SG" w:eastAsia="en-SG"/>
              </w:rPr>
              <w:t>Any food sensitization (n=716)</w:t>
            </w:r>
          </w:p>
        </w:tc>
        <w:tc>
          <w:tcPr>
            <w:tcW w:w="576" w:type="dxa"/>
            <w:tcBorders>
              <w:top w:val="nil"/>
              <w:left w:val="nil"/>
              <w:bottom w:val="single" w:sz="8" w:space="0" w:color="666666"/>
              <w:right w:val="single" w:sz="8" w:space="0" w:color="666666"/>
            </w:tcBorders>
            <w:shd w:val="clear" w:color="auto" w:fill="auto"/>
            <w:noWrap/>
            <w:vAlign w:val="center"/>
            <w:hideMark/>
          </w:tcPr>
          <w:p w14:paraId="55CB533B"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85</w:t>
            </w:r>
          </w:p>
        </w:tc>
        <w:tc>
          <w:tcPr>
            <w:tcW w:w="1505" w:type="dxa"/>
            <w:tcBorders>
              <w:top w:val="nil"/>
              <w:left w:val="nil"/>
              <w:bottom w:val="single" w:sz="8" w:space="0" w:color="666666"/>
              <w:right w:val="single" w:sz="8" w:space="0" w:color="666666"/>
            </w:tcBorders>
            <w:shd w:val="clear" w:color="auto" w:fill="auto"/>
            <w:noWrap/>
            <w:vAlign w:val="center"/>
            <w:hideMark/>
          </w:tcPr>
          <w:p w14:paraId="7444E1C9"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36 (6.2)</w:t>
            </w:r>
          </w:p>
        </w:tc>
        <w:tc>
          <w:tcPr>
            <w:tcW w:w="463" w:type="dxa"/>
            <w:tcBorders>
              <w:top w:val="nil"/>
              <w:left w:val="nil"/>
              <w:bottom w:val="single" w:sz="8" w:space="0" w:color="666666"/>
              <w:right w:val="single" w:sz="8" w:space="0" w:color="666666"/>
            </w:tcBorders>
            <w:shd w:val="clear" w:color="auto" w:fill="auto"/>
            <w:noWrap/>
            <w:vAlign w:val="center"/>
            <w:hideMark/>
          </w:tcPr>
          <w:p w14:paraId="1196D6AE"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7</w:t>
            </w:r>
          </w:p>
        </w:tc>
        <w:tc>
          <w:tcPr>
            <w:tcW w:w="1602" w:type="dxa"/>
            <w:tcBorders>
              <w:top w:val="nil"/>
              <w:left w:val="nil"/>
              <w:bottom w:val="single" w:sz="8" w:space="0" w:color="666666"/>
              <w:right w:val="single" w:sz="8" w:space="0" w:color="666666"/>
            </w:tcBorders>
            <w:shd w:val="clear" w:color="auto" w:fill="auto"/>
            <w:noWrap/>
            <w:vAlign w:val="center"/>
            <w:hideMark/>
          </w:tcPr>
          <w:p w14:paraId="62B69206" w14:textId="77777777" w:rsidR="000A02EA" w:rsidRPr="000A02EA" w:rsidRDefault="000A02EA" w:rsidP="000A02EA">
            <w:pPr>
              <w:spacing w:after="0" w:line="240" w:lineRule="auto"/>
              <w:jc w:val="left"/>
              <w:rPr>
                <w:rFonts w:eastAsia="Times New Roman" w:cs="Times New Roman"/>
                <w:b/>
                <w:bCs/>
                <w:i/>
                <w:iCs/>
                <w:color w:val="000000"/>
                <w:szCs w:val="24"/>
                <w:lang w:val="en-SG" w:eastAsia="en-SG"/>
              </w:rPr>
            </w:pPr>
            <w:r w:rsidRPr="000A02EA">
              <w:rPr>
                <w:rFonts w:eastAsia="Times New Roman" w:cs="Times New Roman"/>
                <w:b/>
                <w:bCs/>
                <w:i/>
                <w:iCs/>
                <w:color w:val="000000"/>
                <w:szCs w:val="24"/>
                <w:lang w:val="en-SG" w:eastAsia="en-SG"/>
              </w:rPr>
              <w:t>10 (17.5)</w:t>
            </w:r>
          </w:p>
        </w:tc>
        <w:tc>
          <w:tcPr>
            <w:tcW w:w="516" w:type="dxa"/>
            <w:tcBorders>
              <w:top w:val="nil"/>
              <w:left w:val="nil"/>
              <w:bottom w:val="single" w:sz="8" w:space="0" w:color="666666"/>
              <w:right w:val="single" w:sz="8" w:space="0" w:color="666666"/>
            </w:tcBorders>
            <w:shd w:val="clear" w:color="auto" w:fill="auto"/>
            <w:noWrap/>
            <w:vAlign w:val="center"/>
            <w:hideMark/>
          </w:tcPr>
          <w:p w14:paraId="110CCE98"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20</w:t>
            </w:r>
          </w:p>
        </w:tc>
        <w:tc>
          <w:tcPr>
            <w:tcW w:w="1549" w:type="dxa"/>
            <w:tcBorders>
              <w:top w:val="nil"/>
              <w:left w:val="nil"/>
              <w:bottom w:val="single" w:sz="8" w:space="0" w:color="666666"/>
              <w:right w:val="single" w:sz="8" w:space="0" w:color="666666"/>
            </w:tcBorders>
            <w:shd w:val="clear" w:color="auto" w:fill="auto"/>
            <w:noWrap/>
            <w:vAlign w:val="center"/>
            <w:hideMark/>
          </w:tcPr>
          <w:p w14:paraId="335E4B9A"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4 (20)</w:t>
            </w:r>
          </w:p>
        </w:tc>
        <w:tc>
          <w:tcPr>
            <w:tcW w:w="456" w:type="dxa"/>
            <w:tcBorders>
              <w:top w:val="nil"/>
              <w:left w:val="nil"/>
              <w:bottom w:val="single" w:sz="8" w:space="0" w:color="666666"/>
              <w:right w:val="nil"/>
            </w:tcBorders>
            <w:shd w:val="clear" w:color="auto" w:fill="auto"/>
            <w:noWrap/>
            <w:vAlign w:val="center"/>
            <w:hideMark/>
          </w:tcPr>
          <w:p w14:paraId="43871721"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54</w:t>
            </w:r>
          </w:p>
        </w:tc>
        <w:tc>
          <w:tcPr>
            <w:tcW w:w="1609" w:type="dxa"/>
            <w:tcBorders>
              <w:top w:val="nil"/>
              <w:left w:val="nil"/>
              <w:bottom w:val="single" w:sz="8" w:space="0" w:color="666666"/>
              <w:right w:val="nil"/>
            </w:tcBorders>
            <w:shd w:val="clear" w:color="auto" w:fill="auto"/>
            <w:noWrap/>
            <w:vAlign w:val="center"/>
            <w:hideMark/>
          </w:tcPr>
          <w:p w14:paraId="308F3211" w14:textId="77777777" w:rsidR="000A02EA" w:rsidRPr="000A02EA" w:rsidRDefault="000A02EA" w:rsidP="000A02EA">
            <w:pPr>
              <w:spacing w:after="0" w:line="240" w:lineRule="auto"/>
              <w:jc w:val="left"/>
              <w:rPr>
                <w:rFonts w:eastAsia="Times New Roman" w:cs="Times New Roman"/>
                <w:color w:val="000000"/>
                <w:szCs w:val="24"/>
                <w:lang w:val="en-SG" w:eastAsia="en-SG"/>
              </w:rPr>
            </w:pPr>
            <w:r w:rsidRPr="000A02EA">
              <w:rPr>
                <w:rFonts w:eastAsia="Times New Roman" w:cs="Times New Roman"/>
                <w:color w:val="000000"/>
                <w:szCs w:val="24"/>
                <w:lang w:val="en-SG" w:eastAsia="en-SG"/>
              </w:rPr>
              <w:t>6 (11.1)</w:t>
            </w:r>
          </w:p>
        </w:tc>
      </w:tr>
    </w:tbl>
    <w:p w14:paraId="41036B05" w14:textId="27F78F78" w:rsidR="003745E4" w:rsidRDefault="003745E4" w:rsidP="003745E4">
      <w:pPr>
        <w:spacing w:line="240" w:lineRule="auto"/>
      </w:pPr>
      <w:r>
        <w:t>AR: Allergic Rhinitis; HDM: House Dust Mite</w:t>
      </w:r>
    </w:p>
    <w:p w14:paraId="3B2D6613" w14:textId="77777777" w:rsidR="003745E4" w:rsidRDefault="003745E4" w:rsidP="003745E4">
      <w:pPr>
        <w:spacing w:line="240" w:lineRule="auto"/>
      </w:pPr>
      <w:r>
        <w:t xml:space="preserve">Any sensitization: </w:t>
      </w:r>
      <w:r w:rsidRPr="001977DC">
        <w:rPr>
          <w:rFonts w:eastAsia="SimSun"/>
          <w:color w:val="000000"/>
          <w:kern w:val="2"/>
          <w:lang w:eastAsia="ar-SA"/>
        </w:rPr>
        <w:t xml:space="preserve"> </w:t>
      </w:r>
      <w:r>
        <w:rPr>
          <w:rFonts w:eastAsia="SimSun"/>
          <w:color w:val="000000"/>
          <w:kern w:val="2"/>
          <w:lang w:eastAsia="ar-SA"/>
        </w:rPr>
        <w:t xml:space="preserve">positive skin prick test result to any of the </w:t>
      </w:r>
      <w:r w:rsidRPr="001977DC">
        <w:t>house dust mite allergens (</w:t>
      </w:r>
      <w:r w:rsidRPr="001977DC">
        <w:rPr>
          <w:i/>
        </w:rPr>
        <w:t>Dermatophagoides pteronyssinus</w:t>
      </w:r>
      <w:r w:rsidRPr="001977DC">
        <w:t xml:space="preserve">, </w:t>
      </w:r>
      <w:r w:rsidRPr="001977DC">
        <w:rPr>
          <w:i/>
        </w:rPr>
        <w:t>Dermatophagoides farinae, Blomia tropicalis</w:t>
      </w:r>
      <w:r w:rsidRPr="001977DC">
        <w:t>)</w:t>
      </w:r>
      <w:r>
        <w:t>, food allergens (egg, peanut,</w:t>
      </w:r>
      <w:r w:rsidRPr="001977DC">
        <w:t xml:space="preserve"> cow’s milk</w:t>
      </w:r>
      <w:r>
        <w:t>,</w:t>
      </w:r>
      <w:r w:rsidRPr="001977DC">
        <w:t xml:space="preserve"> </w:t>
      </w:r>
      <w:r>
        <w:t>shrimp,</w:t>
      </w:r>
      <w:r w:rsidRPr="001977DC">
        <w:t xml:space="preserve"> crab</w:t>
      </w:r>
      <w:r>
        <w:t>) or aero</w:t>
      </w:r>
      <w:r w:rsidRPr="001977DC">
        <w:t>allerge</w:t>
      </w:r>
      <w:r>
        <w:t>ns (</w:t>
      </w:r>
      <w:r w:rsidRPr="001977DC">
        <w:rPr>
          <w:i/>
        </w:rPr>
        <w:t xml:space="preserve">Blatella germanica and Periplanata </w:t>
      </w:r>
      <w:r>
        <w:rPr>
          <w:i/>
        </w:rPr>
        <w:t>Americana).</w:t>
      </w:r>
    </w:p>
    <w:p w14:paraId="57B1B6C6" w14:textId="59BA44B7" w:rsidR="003745E4" w:rsidRDefault="003745E4" w:rsidP="003745E4">
      <w:pPr>
        <w:spacing w:line="240" w:lineRule="auto"/>
      </w:pPr>
      <w:r>
        <w:t xml:space="preserve">Cells in bold and italics indicate significance at p value ≤0.05 compared to reference group in univariate analysis </w:t>
      </w:r>
      <w:r w:rsidRPr="007231FD">
        <w:t>after Bonferroni correction</w:t>
      </w:r>
      <w:r w:rsidR="004872F9">
        <w:t>.</w:t>
      </w:r>
    </w:p>
    <w:p w14:paraId="7579FCE0" w14:textId="77777777" w:rsidR="003745E4" w:rsidRDefault="003745E4">
      <w:pPr>
        <w:spacing w:line="259" w:lineRule="auto"/>
        <w:jc w:val="left"/>
        <w:rPr>
          <w:b/>
          <w:iCs/>
          <w:szCs w:val="24"/>
        </w:rPr>
      </w:pPr>
      <w:r>
        <w:rPr>
          <w:b/>
          <w:i/>
          <w:szCs w:val="24"/>
        </w:rPr>
        <w:br w:type="page"/>
      </w:r>
    </w:p>
    <w:p w14:paraId="60156169" w14:textId="77777777" w:rsidR="00021476" w:rsidRDefault="00021476" w:rsidP="00E77657">
      <w:pPr>
        <w:pStyle w:val="Caption"/>
        <w:keepNext/>
        <w:rPr>
          <w:i w:val="0"/>
          <w:iCs w:val="0"/>
          <w:sz w:val="24"/>
          <w:szCs w:val="24"/>
        </w:rPr>
        <w:sectPr w:rsidR="00021476" w:rsidSect="00496337">
          <w:pgSz w:w="15840" w:h="12240" w:orient="landscape"/>
          <w:pgMar w:top="1440" w:right="1440" w:bottom="1440" w:left="1440" w:header="720" w:footer="720" w:gutter="0"/>
          <w:lnNumType w:countBy="1" w:restart="continuous"/>
          <w:cols w:space="720"/>
          <w:docGrid w:linePitch="360"/>
        </w:sectPr>
      </w:pPr>
    </w:p>
    <w:p w14:paraId="33BC68A6" w14:textId="5D24992E" w:rsidR="00E77657" w:rsidRPr="00E77657" w:rsidRDefault="00E77657" w:rsidP="00E77657">
      <w:pPr>
        <w:pStyle w:val="Caption"/>
        <w:keepNext/>
        <w:rPr>
          <w:i w:val="0"/>
          <w:iCs w:val="0"/>
          <w:sz w:val="24"/>
          <w:szCs w:val="24"/>
        </w:rPr>
      </w:pPr>
      <w:r w:rsidRPr="00D43FA0">
        <w:rPr>
          <w:b/>
          <w:bCs/>
          <w:i w:val="0"/>
          <w:iCs w:val="0"/>
          <w:color w:val="auto"/>
          <w:sz w:val="24"/>
          <w:szCs w:val="24"/>
        </w:rPr>
        <w:t>Table 3</w:t>
      </w:r>
      <w:r w:rsidRPr="00D43FA0">
        <w:rPr>
          <w:i w:val="0"/>
          <w:iCs w:val="0"/>
          <w:color w:val="auto"/>
          <w:sz w:val="24"/>
          <w:szCs w:val="24"/>
        </w:rPr>
        <w:t xml:space="preserve"> </w:t>
      </w:r>
      <w:bookmarkStart w:id="15" w:name="_Hlk72489279"/>
      <w:r w:rsidRPr="00E77657">
        <w:rPr>
          <w:i w:val="0"/>
          <w:iCs w:val="0"/>
          <w:color w:val="auto"/>
          <w:sz w:val="24"/>
          <w:szCs w:val="24"/>
        </w:rPr>
        <w:t>Multinomia</w:t>
      </w:r>
      <w:r w:rsidRPr="00FB76FF">
        <w:rPr>
          <w:i w:val="0"/>
          <w:iCs w:val="0"/>
          <w:color w:val="auto"/>
          <w:sz w:val="24"/>
          <w:szCs w:val="24"/>
        </w:rPr>
        <w:t xml:space="preserve">l </w:t>
      </w:r>
      <w:r w:rsidRPr="00E12671">
        <w:rPr>
          <w:i w:val="0"/>
          <w:iCs w:val="0"/>
          <w:color w:val="auto"/>
          <w:sz w:val="24"/>
          <w:szCs w:val="24"/>
        </w:rPr>
        <w:t>logistic regression of comorbidities at 18 months, 3 years, 5 years and 8 years with AD trajectories</w:t>
      </w:r>
      <w:r w:rsidR="00FB76FF" w:rsidRPr="00FB76FF">
        <w:rPr>
          <w:i w:val="0"/>
          <w:iCs w:val="0"/>
          <w:color w:val="auto"/>
          <w:sz w:val="24"/>
          <w:szCs w:val="24"/>
          <w:vertAlign w:val="superscript"/>
        </w:rPr>
        <w:t>a</w:t>
      </w:r>
      <w:bookmarkEnd w:id="15"/>
    </w:p>
    <w:tbl>
      <w:tblPr>
        <w:tblW w:w="10464" w:type="dxa"/>
        <w:tblLook w:val="04A0" w:firstRow="1" w:lastRow="0" w:firstColumn="1" w:lastColumn="0" w:noHBand="0" w:noVBand="1"/>
      </w:tblPr>
      <w:tblGrid>
        <w:gridCol w:w="1903"/>
        <w:gridCol w:w="1706"/>
        <w:gridCol w:w="1148"/>
        <w:gridCol w:w="1946"/>
        <w:gridCol w:w="1043"/>
        <w:gridCol w:w="1706"/>
        <w:gridCol w:w="1012"/>
      </w:tblGrid>
      <w:tr w:rsidR="00F72741" w:rsidRPr="00CE4EE3" w14:paraId="20D758E4" w14:textId="77777777" w:rsidTr="00150350">
        <w:trPr>
          <w:trHeight w:val="301"/>
        </w:trPr>
        <w:tc>
          <w:tcPr>
            <w:tcW w:w="1903" w:type="dxa"/>
            <w:tcBorders>
              <w:top w:val="nil"/>
              <w:left w:val="nil"/>
              <w:bottom w:val="single" w:sz="8" w:space="0" w:color="666666"/>
              <w:right w:val="single" w:sz="8" w:space="0" w:color="666666"/>
            </w:tcBorders>
            <w:shd w:val="clear" w:color="000000" w:fill="CCCCCC"/>
            <w:noWrap/>
            <w:vAlign w:val="center"/>
          </w:tcPr>
          <w:p w14:paraId="37CF5AE4" w14:textId="77777777" w:rsidR="00F72741" w:rsidRPr="00CE4EE3" w:rsidRDefault="00F72741" w:rsidP="00CE4EE3">
            <w:pPr>
              <w:spacing w:after="0" w:line="240" w:lineRule="auto"/>
              <w:jc w:val="left"/>
              <w:rPr>
                <w:rFonts w:ascii="Calibri" w:eastAsia="Times New Roman" w:hAnsi="Calibri" w:cs="Calibri"/>
                <w:color w:val="000000"/>
                <w:sz w:val="22"/>
                <w:lang w:val="en-SG" w:eastAsia="en-SG"/>
              </w:rPr>
            </w:pPr>
          </w:p>
        </w:tc>
        <w:tc>
          <w:tcPr>
            <w:tcW w:w="2854" w:type="dxa"/>
            <w:gridSpan w:val="2"/>
            <w:tcBorders>
              <w:top w:val="nil"/>
              <w:left w:val="nil"/>
              <w:bottom w:val="single" w:sz="8" w:space="0" w:color="666666"/>
              <w:right w:val="single" w:sz="8" w:space="0" w:color="666666"/>
            </w:tcBorders>
            <w:shd w:val="clear" w:color="000000" w:fill="CCCCCC"/>
            <w:noWrap/>
            <w:vAlign w:val="center"/>
          </w:tcPr>
          <w:p w14:paraId="02FB90D5" w14:textId="61B3FE4D" w:rsidR="00F72741" w:rsidRPr="00CE4EE3" w:rsidRDefault="00F72741" w:rsidP="00F72741">
            <w:pPr>
              <w:spacing w:after="0" w:line="240" w:lineRule="auto"/>
              <w:jc w:val="center"/>
              <w:rPr>
                <w:rFonts w:eastAsia="Times New Roman" w:cs="Times New Roman"/>
                <w:b/>
                <w:bCs/>
                <w:color w:val="000000"/>
                <w:sz w:val="20"/>
                <w:szCs w:val="20"/>
                <w:lang w:val="en-SG" w:eastAsia="en-SG"/>
              </w:rPr>
            </w:pPr>
            <w:r>
              <w:rPr>
                <w:rFonts w:eastAsia="Times New Roman" w:cs="Times New Roman"/>
                <w:b/>
                <w:bCs/>
                <w:color w:val="000000"/>
                <w:sz w:val="20"/>
                <w:szCs w:val="20"/>
                <w:lang w:val="en-SG" w:eastAsia="en-SG"/>
              </w:rPr>
              <w:t>Early onset transient</w:t>
            </w:r>
          </w:p>
        </w:tc>
        <w:tc>
          <w:tcPr>
            <w:tcW w:w="2989" w:type="dxa"/>
            <w:gridSpan w:val="2"/>
            <w:tcBorders>
              <w:top w:val="nil"/>
              <w:left w:val="nil"/>
              <w:bottom w:val="single" w:sz="8" w:space="0" w:color="666666"/>
              <w:right w:val="single" w:sz="8" w:space="0" w:color="666666"/>
            </w:tcBorders>
            <w:shd w:val="clear" w:color="000000" w:fill="CCCCCC"/>
            <w:noWrap/>
            <w:vAlign w:val="center"/>
          </w:tcPr>
          <w:p w14:paraId="19CAE353" w14:textId="674B52D7" w:rsidR="00F72741" w:rsidRPr="00CE4EE3" w:rsidRDefault="00F72741" w:rsidP="00F72741">
            <w:pPr>
              <w:spacing w:after="0" w:line="240" w:lineRule="auto"/>
              <w:jc w:val="center"/>
              <w:rPr>
                <w:rFonts w:eastAsia="Times New Roman" w:cs="Times New Roman"/>
                <w:b/>
                <w:bCs/>
                <w:color w:val="000000"/>
                <w:sz w:val="20"/>
                <w:szCs w:val="20"/>
                <w:lang w:val="en-SG" w:eastAsia="en-SG"/>
              </w:rPr>
            </w:pPr>
            <w:r>
              <w:rPr>
                <w:rFonts w:eastAsia="Times New Roman" w:cs="Times New Roman"/>
                <w:b/>
                <w:bCs/>
                <w:color w:val="000000"/>
                <w:sz w:val="20"/>
                <w:szCs w:val="20"/>
                <w:lang w:val="en-SG" w:eastAsia="en-SG"/>
              </w:rPr>
              <w:t>Early onset persistent</w:t>
            </w:r>
          </w:p>
        </w:tc>
        <w:tc>
          <w:tcPr>
            <w:tcW w:w="2718" w:type="dxa"/>
            <w:gridSpan w:val="2"/>
            <w:tcBorders>
              <w:top w:val="nil"/>
              <w:left w:val="nil"/>
              <w:bottom w:val="single" w:sz="8" w:space="0" w:color="666666"/>
              <w:right w:val="single" w:sz="8" w:space="0" w:color="666666"/>
            </w:tcBorders>
            <w:shd w:val="clear" w:color="000000" w:fill="CCCCCC"/>
            <w:noWrap/>
            <w:vAlign w:val="center"/>
          </w:tcPr>
          <w:p w14:paraId="152AAA63" w14:textId="68ED3C37" w:rsidR="00F72741" w:rsidRPr="00CE4EE3" w:rsidRDefault="00F72741" w:rsidP="00F72741">
            <w:pPr>
              <w:spacing w:after="0" w:line="240" w:lineRule="auto"/>
              <w:jc w:val="center"/>
              <w:rPr>
                <w:rFonts w:eastAsia="Times New Roman" w:cs="Times New Roman"/>
                <w:b/>
                <w:bCs/>
                <w:color w:val="000000"/>
                <w:sz w:val="20"/>
                <w:szCs w:val="20"/>
                <w:lang w:val="en-SG" w:eastAsia="en-SG"/>
              </w:rPr>
            </w:pPr>
            <w:r>
              <w:rPr>
                <w:rFonts w:eastAsia="Times New Roman" w:cs="Times New Roman"/>
                <w:b/>
                <w:bCs/>
                <w:color w:val="000000"/>
                <w:sz w:val="20"/>
                <w:szCs w:val="20"/>
                <w:lang w:val="en-SG" w:eastAsia="en-SG"/>
              </w:rPr>
              <w:t>Late onset persistent</w:t>
            </w:r>
          </w:p>
        </w:tc>
      </w:tr>
      <w:tr w:rsidR="00CE4EE3" w:rsidRPr="00CE4EE3" w14:paraId="3C0BEC8A" w14:textId="77777777" w:rsidTr="00150350">
        <w:trPr>
          <w:trHeight w:val="301"/>
        </w:trPr>
        <w:tc>
          <w:tcPr>
            <w:tcW w:w="1903" w:type="dxa"/>
            <w:tcBorders>
              <w:top w:val="nil"/>
              <w:left w:val="nil"/>
              <w:bottom w:val="single" w:sz="8" w:space="0" w:color="666666"/>
              <w:right w:val="single" w:sz="8" w:space="0" w:color="666666"/>
            </w:tcBorders>
            <w:shd w:val="clear" w:color="000000" w:fill="CCCCCC"/>
            <w:noWrap/>
            <w:vAlign w:val="center"/>
            <w:hideMark/>
          </w:tcPr>
          <w:p w14:paraId="25E71D10" w14:textId="103EB6D9" w:rsidR="00CE4EE3" w:rsidRPr="00CE4EE3" w:rsidRDefault="00CE4EE3" w:rsidP="00CE4EE3">
            <w:pPr>
              <w:spacing w:after="0" w:line="240" w:lineRule="auto"/>
              <w:jc w:val="left"/>
              <w:rPr>
                <w:rFonts w:ascii="Calibri" w:eastAsia="Times New Roman" w:hAnsi="Calibri" w:cs="Calibri"/>
                <w:color w:val="000000"/>
                <w:sz w:val="22"/>
                <w:lang w:val="en-SG" w:eastAsia="en-SG"/>
              </w:rPr>
            </w:pPr>
          </w:p>
        </w:tc>
        <w:tc>
          <w:tcPr>
            <w:tcW w:w="1706" w:type="dxa"/>
            <w:tcBorders>
              <w:top w:val="nil"/>
              <w:left w:val="nil"/>
              <w:bottom w:val="single" w:sz="8" w:space="0" w:color="666666"/>
              <w:right w:val="single" w:sz="8" w:space="0" w:color="666666"/>
            </w:tcBorders>
            <w:shd w:val="clear" w:color="000000" w:fill="CCCCCC"/>
            <w:noWrap/>
            <w:vAlign w:val="center"/>
            <w:hideMark/>
          </w:tcPr>
          <w:p w14:paraId="2E52A7AF"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OR (95% CI)</w:t>
            </w:r>
          </w:p>
        </w:tc>
        <w:tc>
          <w:tcPr>
            <w:tcW w:w="1147" w:type="dxa"/>
            <w:tcBorders>
              <w:top w:val="nil"/>
              <w:left w:val="nil"/>
              <w:bottom w:val="single" w:sz="8" w:space="0" w:color="666666"/>
              <w:right w:val="single" w:sz="8" w:space="0" w:color="666666"/>
            </w:tcBorders>
            <w:shd w:val="clear" w:color="000000" w:fill="CCCCCC"/>
            <w:noWrap/>
            <w:vAlign w:val="center"/>
            <w:hideMark/>
          </w:tcPr>
          <w:p w14:paraId="33F7B93F"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P value</w:t>
            </w:r>
          </w:p>
        </w:tc>
        <w:tc>
          <w:tcPr>
            <w:tcW w:w="1946" w:type="dxa"/>
            <w:tcBorders>
              <w:top w:val="nil"/>
              <w:left w:val="nil"/>
              <w:bottom w:val="single" w:sz="8" w:space="0" w:color="666666"/>
              <w:right w:val="single" w:sz="8" w:space="0" w:color="666666"/>
            </w:tcBorders>
            <w:shd w:val="clear" w:color="000000" w:fill="CCCCCC"/>
            <w:noWrap/>
            <w:vAlign w:val="center"/>
            <w:hideMark/>
          </w:tcPr>
          <w:p w14:paraId="418A631A"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OR (95% CI)</w:t>
            </w:r>
          </w:p>
        </w:tc>
        <w:tc>
          <w:tcPr>
            <w:tcW w:w="1043" w:type="dxa"/>
            <w:tcBorders>
              <w:top w:val="nil"/>
              <w:left w:val="nil"/>
              <w:bottom w:val="single" w:sz="8" w:space="0" w:color="666666"/>
              <w:right w:val="single" w:sz="8" w:space="0" w:color="666666"/>
            </w:tcBorders>
            <w:shd w:val="clear" w:color="000000" w:fill="CCCCCC"/>
            <w:noWrap/>
            <w:vAlign w:val="center"/>
            <w:hideMark/>
          </w:tcPr>
          <w:p w14:paraId="7508C5A4"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P value</w:t>
            </w:r>
          </w:p>
        </w:tc>
        <w:tc>
          <w:tcPr>
            <w:tcW w:w="1706" w:type="dxa"/>
            <w:tcBorders>
              <w:top w:val="nil"/>
              <w:left w:val="nil"/>
              <w:bottom w:val="single" w:sz="8" w:space="0" w:color="666666"/>
              <w:right w:val="single" w:sz="8" w:space="0" w:color="666666"/>
            </w:tcBorders>
            <w:shd w:val="clear" w:color="000000" w:fill="CCCCCC"/>
            <w:noWrap/>
            <w:vAlign w:val="center"/>
            <w:hideMark/>
          </w:tcPr>
          <w:p w14:paraId="6C9325AD"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OR (95% CI)</w:t>
            </w:r>
          </w:p>
        </w:tc>
        <w:tc>
          <w:tcPr>
            <w:tcW w:w="1011" w:type="dxa"/>
            <w:tcBorders>
              <w:top w:val="nil"/>
              <w:left w:val="nil"/>
              <w:bottom w:val="single" w:sz="8" w:space="0" w:color="666666"/>
              <w:right w:val="nil"/>
            </w:tcBorders>
            <w:shd w:val="clear" w:color="000000" w:fill="CCCCCC"/>
            <w:noWrap/>
            <w:vAlign w:val="center"/>
            <w:hideMark/>
          </w:tcPr>
          <w:p w14:paraId="64195CD9"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P value</w:t>
            </w:r>
          </w:p>
        </w:tc>
      </w:tr>
      <w:tr w:rsidR="00CE4EE3" w:rsidRPr="00CE4EE3" w14:paraId="765EA07F" w14:textId="77777777" w:rsidTr="00150350">
        <w:trPr>
          <w:trHeight w:val="301"/>
        </w:trPr>
        <w:tc>
          <w:tcPr>
            <w:tcW w:w="10464" w:type="dxa"/>
            <w:gridSpan w:val="7"/>
            <w:tcBorders>
              <w:top w:val="single" w:sz="8" w:space="0" w:color="666666"/>
              <w:left w:val="nil"/>
              <w:bottom w:val="single" w:sz="8" w:space="0" w:color="666666"/>
              <w:right w:val="nil"/>
            </w:tcBorders>
            <w:shd w:val="clear" w:color="000000" w:fill="CCCCCC"/>
            <w:noWrap/>
            <w:vAlign w:val="center"/>
            <w:hideMark/>
          </w:tcPr>
          <w:p w14:paraId="307E3FB4" w14:textId="77777777" w:rsidR="00CE4EE3" w:rsidRPr="00CE4EE3" w:rsidRDefault="00CE4EE3" w:rsidP="00CE4EE3">
            <w:pPr>
              <w:spacing w:after="0" w:line="240" w:lineRule="auto"/>
              <w:jc w:val="center"/>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18 months (n=548)</w:t>
            </w:r>
          </w:p>
        </w:tc>
      </w:tr>
      <w:tr w:rsidR="00CE4EE3" w:rsidRPr="00CE4EE3" w14:paraId="2FA3D650"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27402C9D"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HDM sensitization </w:t>
            </w:r>
          </w:p>
        </w:tc>
        <w:tc>
          <w:tcPr>
            <w:tcW w:w="1706" w:type="dxa"/>
            <w:tcBorders>
              <w:top w:val="nil"/>
              <w:left w:val="nil"/>
              <w:bottom w:val="single" w:sz="8" w:space="0" w:color="666666"/>
              <w:right w:val="single" w:sz="8" w:space="0" w:color="666666"/>
            </w:tcBorders>
            <w:shd w:val="clear" w:color="auto" w:fill="auto"/>
            <w:noWrap/>
            <w:vAlign w:val="center"/>
            <w:hideMark/>
          </w:tcPr>
          <w:p w14:paraId="63FC3BE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3.15 (1.4-7.06)</w:t>
            </w:r>
          </w:p>
        </w:tc>
        <w:tc>
          <w:tcPr>
            <w:tcW w:w="1147" w:type="dxa"/>
            <w:tcBorders>
              <w:top w:val="nil"/>
              <w:left w:val="nil"/>
              <w:bottom w:val="single" w:sz="8" w:space="0" w:color="666666"/>
              <w:right w:val="single" w:sz="8" w:space="0" w:color="666666"/>
            </w:tcBorders>
            <w:shd w:val="clear" w:color="auto" w:fill="auto"/>
            <w:noWrap/>
            <w:vAlign w:val="center"/>
            <w:hideMark/>
          </w:tcPr>
          <w:p w14:paraId="5E9307F3"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5</w:t>
            </w:r>
          </w:p>
        </w:tc>
        <w:tc>
          <w:tcPr>
            <w:tcW w:w="1946" w:type="dxa"/>
            <w:tcBorders>
              <w:top w:val="nil"/>
              <w:left w:val="nil"/>
              <w:bottom w:val="single" w:sz="8" w:space="0" w:color="666666"/>
              <w:right w:val="single" w:sz="8" w:space="0" w:color="666666"/>
            </w:tcBorders>
            <w:shd w:val="clear" w:color="auto" w:fill="auto"/>
            <w:noWrap/>
            <w:vAlign w:val="center"/>
            <w:hideMark/>
          </w:tcPr>
          <w:p w14:paraId="49A4D8D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3.13 (0.76-12.97)</w:t>
            </w:r>
          </w:p>
        </w:tc>
        <w:tc>
          <w:tcPr>
            <w:tcW w:w="1043" w:type="dxa"/>
            <w:tcBorders>
              <w:top w:val="nil"/>
              <w:left w:val="nil"/>
              <w:bottom w:val="single" w:sz="8" w:space="0" w:color="666666"/>
              <w:right w:val="single" w:sz="8" w:space="0" w:color="666666"/>
            </w:tcBorders>
            <w:shd w:val="clear" w:color="auto" w:fill="auto"/>
            <w:noWrap/>
            <w:vAlign w:val="center"/>
            <w:hideMark/>
          </w:tcPr>
          <w:p w14:paraId="542032C2"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115</w:t>
            </w:r>
          </w:p>
        </w:tc>
        <w:tc>
          <w:tcPr>
            <w:tcW w:w="1706" w:type="dxa"/>
            <w:tcBorders>
              <w:top w:val="nil"/>
              <w:left w:val="nil"/>
              <w:bottom w:val="single" w:sz="8" w:space="0" w:color="666666"/>
              <w:right w:val="single" w:sz="8" w:space="0" w:color="666666"/>
            </w:tcBorders>
            <w:shd w:val="clear" w:color="auto" w:fill="auto"/>
            <w:noWrap/>
            <w:vAlign w:val="center"/>
            <w:hideMark/>
          </w:tcPr>
          <w:p w14:paraId="7248173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6 (0.6-4.23)</w:t>
            </w:r>
          </w:p>
        </w:tc>
        <w:tc>
          <w:tcPr>
            <w:tcW w:w="1011" w:type="dxa"/>
            <w:tcBorders>
              <w:top w:val="nil"/>
              <w:left w:val="nil"/>
              <w:bottom w:val="single" w:sz="8" w:space="0" w:color="666666"/>
              <w:right w:val="nil"/>
            </w:tcBorders>
            <w:shd w:val="clear" w:color="auto" w:fill="auto"/>
            <w:noWrap/>
            <w:vAlign w:val="center"/>
            <w:hideMark/>
          </w:tcPr>
          <w:p w14:paraId="52AF718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346</w:t>
            </w:r>
          </w:p>
        </w:tc>
      </w:tr>
      <w:tr w:rsidR="00CE4EE3" w:rsidRPr="00CE4EE3" w14:paraId="579D4CBA"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3B61755B"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Food sensitization </w:t>
            </w:r>
          </w:p>
        </w:tc>
        <w:tc>
          <w:tcPr>
            <w:tcW w:w="1706" w:type="dxa"/>
            <w:tcBorders>
              <w:top w:val="nil"/>
              <w:left w:val="nil"/>
              <w:bottom w:val="single" w:sz="8" w:space="0" w:color="666666"/>
              <w:right w:val="single" w:sz="8" w:space="0" w:color="666666"/>
            </w:tcBorders>
            <w:shd w:val="clear" w:color="auto" w:fill="auto"/>
            <w:noWrap/>
            <w:vAlign w:val="center"/>
            <w:hideMark/>
          </w:tcPr>
          <w:p w14:paraId="24E00A0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94 (0.83-10.45)</w:t>
            </w:r>
          </w:p>
        </w:tc>
        <w:tc>
          <w:tcPr>
            <w:tcW w:w="1147" w:type="dxa"/>
            <w:tcBorders>
              <w:top w:val="nil"/>
              <w:left w:val="nil"/>
              <w:bottom w:val="single" w:sz="8" w:space="0" w:color="666666"/>
              <w:right w:val="single" w:sz="8" w:space="0" w:color="666666"/>
            </w:tcBorders>
            <w:shd w:val="clear" w:color="auto" w:fill="auto"/>
            <w:noWrap/>
            <w:vAlign w:val="center"/>
            <w:hideMark/>
          </w:tcPr>
          <w:p w14:paraId="41EDDD4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96</w:t>
            </w:r>
          </w:p>
        </w:tc>
        <w:tc>
          <w:tcPr>
            <w:tcW w:w="1946" w:type="dxa"/>
            <w:tcBorders>
              <w:top w:val="nil"/>
              <w:left w:val="nil"/>
              <w:bottom w:val="single" w:sz="8" w:space="0" w:color="666666"/>
              <w:right w:val="single" w:sz="8" w:space="0" w:color="666666"/>
            </w:tcBorders>
            <w:shd w:val="clear" w:color="auto" w:fill="auto"/>
            <w:noWrap/>
            <w:vAlign w:val="center"/>
            <w:hideMark/>
          </w:tcPr>
          <w:p w14:paraId="5D4EB6B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6.94 (3.14-91.35)</w:t>
            </w:r>
          </w:p>
        </w:tc>
        <w:tc>
          <w:tcPr>
            <w:tcW w:w="1043" w:type="dxa"/>
            <w:tcBorders>
              <w:top w:val="nil"/>
              <w:left w:val="nil"/>
              <w:bottom w:val="single" w:sz="8" w:space="0" w:color="666666"/>
              <w:right w:val="single" w:sz="8" w:space="0" w:color="666666"/>
            </w:tcBorders>
            <w:shd w:val="clear" w:color="auto" w:fill="auto"/>
            <w:noWrap/>
            <w:vAlign w:val="center"/>
            <w:hideMark/>
          </w:tcPr>
          <w:p w14:paraId="2FC5A1F1"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1</w:t>
            </w:r>
          </w:p>
        </w:tc>
        <w:tc>
          <w:tcPr>
            <w:tcW w:w="1706" w:type="dxa"/>
            <w:tcBorders>
              <w:top w:val="nil"/>
              <w:left w:val="nil"/>
              <w:bottom w:val="single" w:sz="8" w:space="0" w:color="666666"/>
              <w:right w:val="single" w:sz="8" w:space="0" w:color="666666"/>
            </w:tcBorders>
            <w:shd w:val="clear" w:color="auto" w:fill="auto"/>
            <w:noWrap/>
            <w:vAlign w:val="center"/>
            <w:hideMark/>
          </w:tcPr>
          <w:p w14:paraId="4BE26B4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67 (0.32-8.79)</w:t>
            </w:r>
          </w:p>
        </w:tc>
        <w:tc>
          <w:tcPr>
            <w:tcW w:w="1011" w:type="dxa"/>
            <w:tcBorders>
              <w:top w:val="nil"/>
              <w:left w:val="nil"/>
              <w:bottom w:val="single" w:sz="8" w:space="0" w:color="666666"/>
              <w:right w:val="nil"/>
            </w:tcBorders>
            <w:shd w:val="clear" w:color="auto" w:fill="auto"/>
            <w:noWrap/>
            <w:vAlign w:val="center"/>
            <w:hideMark/>
          </w:tcPr>
          <w:p w14:paraId="483941C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46</w:t>
            </w:r>
          </w:p>
        </w:tc>
      </w:tr>
      <w:tr w:rsidR="00CE4EE3" w:rsidRPr="00CE4EE3" w14:paraId="59E7891A"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489568D1"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AR</w:t>
            </w:r>
          </w:p>
        </w:tc>
        <w:tc>
          <w:tcPr>
            <w:tcW w:w="1706" w:type="dxa"/>
            <w:tcBorders>
              <w:top w:val="nil"/>
              <w:left w:val="nil"/>
              <w:bottom w:val="single" w:sz="8" w:space="0" w:color="666666"/>
              <w:right w:val="single" w:sz="8" w:space="0" w:color="666666"/>
            </w:tcBorders>
            <w:shd w:val="clear" w:color="auto" w:fill="auto"/>
            <w:noWrap/>
            <w:vAlign w:val="center"/>
            <w:hideMark/>
          </w:tcPr>
          <w:p w14:paraId="26E2ED53"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1 (0.4-3.05)</w:t>
            </w:r>
          </w:p>
        </w:tc>
        <w:tc>
          <w:tcPr>
            <w:tcW w:w="1147" w:type="dxa"/>
            <w:tcBorders>
              <w:top w:val="nil"/>
              <w:left w:val="nil"/>
              <w:bottom w:val="single" w:sz="8" w:space="0" w:color="666666"/>
              <w:right w:val="single" w:sz="8" w:space="0" w:color="666666"/>
            </w:tcBorders>
            <w:shd w:val="clear" w:color="auto" w:fill="auto"/>
            <w:noWrap/>
            <w:vAlign w:val="center"/>
            <w:hideMark/>
          </w:tcPr>
          <w:p w14:paraId="6AB742F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853</w:t>
            </w:r>
          </w:p>
        </w:tc>
        <w:tc>
          <w:tcPr>
            <w:tcW w:w="1946" w:type="dxa"/>
            <w:tcBorders>
              <w:top w:val="nil"/>
              <w:left w:val="nil"/>
              <w:bottom w:val="single" w:sz="8" w:space="0" w:color="666666"/>
              <w:right w:val="single" w:sz="8" w:space="0" w:color="666666"/>
            </w:tcBorders>
            <w:shd w:val="clear" w:color="auto" w:fill="auto"/>
            <w:noWrap/>
            <w:vAlign w:val="center"/>
            <w:hideMark/>
          </w:tcPr>
          <w:p w14:paraId="1392132C"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41 (0.23-8.57)</w:t>
            </w:r>
          </w:p>
        </w:tc>
        <w:tc>
          <w:tcPr>
            <w:tcW w:w="1043" w:type="dxa"/>
            <w:tcBorders>
              <w:top w:val="nil"/>
              <w:left w:val="nil"/>
              <w:bottom w:val="single" w:sz="8" w:space="0" w:color="666666"/>
              <w:right w:val="single" w:sz="8" w:space="0" w:color="666666"/>
            </w:tcBorders>
            <w:shd w:val="clear" w:color="auto" w:fill="auto"/>
            <w:noWrap/>
            <w:vAlign w:val="center"/>
            <w:hideMark/>
          </w:tcPr>
          <w:p w14:paraId="65F62CFD"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709</w:t>
            </w:r>
          </w:p>
        </w:tc>
        <w:tc>
          <w:tcPr>
            <w:tcW w:w="1706" w:type="dxa"/>
            <w:tcBorders>
              <w:top w:val="nil"/>
              <w:left w:val="nil"/>
              <w:bottom w:val="single" w:sz="8" w:space="0" w:color="666666"/>
              <w:right w:val="single" w:sz="8" w:space="0" w:color="666666"/>
            </w:tcBorders>
            <w:shd w:val="clear" w:color="auto" w:fill="auto"/>
            <w:noWrap/>
            <w:vAlign w:val="center"/>
            <w:hideMark/>
          </w:tcPr>
          <w:p w14:paraId="3028D3F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57 (0.62-4.01)</w:t>
            </w:r>
          </w:p>
        </w:tc>
        <w:tc>
          <w:tcPr>
            <w:tcW w:w="1011" w:type="dxa"/>
            <w:tcBorders>
              <w:top w:val="nil"/>
              <w:left w:val="nil"/>
              <w:bottom w:val="single" w:sz="8" w:space="0" w:color="666666"/>
              <w:right w:val="nil"/>
            </w:tcBorders>
            <w:shd w:val="clear" w:color="auto" w:fill="auto"/>
            <w:noWrap/>
            <w:vAlign w:val="center"/>
            <w:hideMark/>
          </w:tcPr>
          <w:p w14:paraId="2959178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343</w:t>
            </w:r>
          </w:p>
        </w:tc>
      </w:tr>
      <w:tr w:rsidR="00CE4EE3" w:rsidRPr="00CE4EE3" w14:paraId="3D85103F"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22839119"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Wheezing  </w:t>
            </w:r>
          </w:p>
        </w:tc>
        <w:tc>
          <w:tcPr>
            <w:tcW w:w="1706" w:type="dxa"/>
            <w:tcBorders>
              <w:top w:val="nil"/>
              <w:left w:val="nil"/>
              <w:bottom w:val="single" w:sz="8" w:space="0" w:color="666666"/>
              <w:right w:val="single" w:sz="8" w:space="0" w:color="666666"/>
            </w:tcBorders>
            <w:shd w:val="clear" w:color="auto" w:fill="auto"/>
            <w:noWrap/>
            <w:vAlign w:val="center"/>
            <w:hideMark/>
          </w:tcPr>
          <w:p w14:paraId="2C62401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04 (0.25-4.3)</w:t>
            </w:r>
          </w:p>
        </w:tc>
        <w:tc>
          <w:tcPr>
            <w:tcW w:w="1147" w:type="dxa"/>
            <w:tcBorders>
              <w:top w:val="nil"/>
              <w:left w:val="nil"/>
              <w:bottom w:val="single" w:sz="8" w:space="0" w:color="666666"/>
              <w:right w:val="single" w:sz="8" w:space="0" w:color="666666"/>
            </w:tcBorders>
            <w:shd w:val="clear" w:color="auto" w:fill="auto"/>
            <w:noWrap/>
            <w:vAlign w:val="center"/>
            <w:hideMark/>
          </w:tcPr>
          <w:p w14:paraId="50410A7E"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961</w:t>
            </w:r>
          </w:p>
        </w:tc>
        <w:tc>
          <w:tcPr>
            <w:tcW w:w="1946" w:type="dxa"/>
            <w:tcBorders>
              <w:top w:val="nil"/>
              <w:left w:val="nil"/>
              <w:bottom w:val="single" w:sz="8" w:space="0" w:color="666666"/>
              <w:right w:val="single" w:sz="8" w:space="0" w:color="666666"/>
            </w:tcBorders>
            <w:shd w:val="clear" w:color="auto" w:fill="auto"/>
            <w:noWrap/>
            <w:vAlign w:val="center"/>
            <w:hideMark/>
          </w:tcPr>
          <w:p w14:paraId="6A3C6BB2"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 (0-.c)</w:t>
            </w:r>
          </w:p>
        </w:tc>
        <w:tc>
          <w:tcPr>
            <w:tcW w:w="1043" w:type="dxa"/>
            <w:tcBorders>
              <w:top w:val="nil"/>
              <w:left w:val="nil"/>
              <w:bottom w:val="single" w:sz="8" w:space="0" w:color="666666"/>
              <w:right w:val="single" w:sz="8" w:space="0" w:color="666666"/>
            </w:tcBorders>
            <w:shd w:val="clear" w:color="auto" w:fill="auto"/>
            <w:noWrap/>
            <w:vAlign w:val="center"/>
            <w:hideMark/>
          </w:tcPr>
          <w:p w14:paraId="2AFC8965"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995</w:t>
            </w:r>
          </w:p>
        </w:tc>
        <w:tc>
          <w:tcPr>
            <w:tcW w:w="1706" w:type="dxa"/>
            <w:tcBorders>
              <w:top w:val="nil"/>
              <w:left w:val="nil"/>
              <w:bottom w:val="single" w:sz="8" w:space="0" w:color="666666"/>
              <w:right w:val="single" w:sz="8" w:space="0" w:color="666666"/>
            </w:tcBorders>
            <w:shd w:val="clear" w:color="auto" w:fill="auto"/>
            <w:noWrap/>
            <w:vAlign w:val="center"/>
            <w:hideMark/>
          </w:tcPr>
          <w:p w14:paraId="352FB99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02 (0.56-7.33)</w:t>
            </w:r>
          </w:p>
        </w:tc>
        <w:tc>
          <w:tcPr>
            <w:tcW w:w="1011" w:type="dxa"/>
            <w:tcBorders>
              <w:top w:val="nil"/>
              <w:left w:val="nil"/>
              <w:bottom w:val="single" w:sz="8" w:space="0" w:color="666666"/>
              <w:right w:val="nil"/>
            </w:tcBorders>
            <w:shd w:val="clear" w:color="auto" w:fill="auto"/>
            <w:noWrap/>
            <w:vAlign w:val="center"/>
            <w:hideMark/>
          </w:tcPr>
          <w:p w14:paraId="02EF9DC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285</w:t>
            </w:r>
          </w:p>
        </w:tc>
      </w:tr>
      <w:tr w:rsidR="00CE4EE3" w:rsidRPr="00CE4EE3" w14:paraId="3995F09F" w14:textId="77777777" w:rsidTr="00150350">
        <w:trPr>
          <w:trHeight w:val="301"/>
        </w:trPr>
        <w:tc>
          <w:tcPr>
            <w:tcW w:w="10464" w:type="dxa"/>
            <w:gridSpan w:val="7"/>
            <w:tcBorders>
              <w:top w:val="single" w:sz="8" w:space="0" w:color="666666"/>
              <w:left w:val="nil"/>
              <w:bottom w:val="single" w:sz="8" w:space="0" w:color="666666"/>
              <w:right w:val="nil"/>
            </w:tcBorders>
            <w:shd w:val="clear" w:color="000000" w:fill="CCCCCC"/>
            <w:noWrap/>
            <w:vAlign w:val="center"/>
            <w:hideMark/>
          </w:tcPr>
          <w:p w14:paraId="34CD0DC4" w14:textId="77777777" w:rsidR="00CE4EE3" w:rsidRPr="00CE4EE3" w:rsidRDefault="00CE4EE3" w:rsidP="00CE4EE3">
            <w:pPr>
              <w:spacing w:after="0" w:line="240" w:lineRule="auto"/>
              <w:jc w:val="center"/>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 36 months (n=524)</w:t>
            </w:r>
          </w:p>
        </w:tc>
      </w:tr>
      <w:tr w:rsidR="00CE4EE3" w:rsidRPr="00CE4EE3" w14:paraId="557F372F"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483CC420"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HDM sensitization </w:t>
            </w:r>
          </w:p>
        </w:tc>
        <w:tc>
          <w:tcPr>
            <w:tcW w:w="1706" w:type="dxa"/>
            <w:tcBorders>
              <w:top w:val="nil"/>
              <w:left w:val="nil"/>
              <w:bottom w:val="single" w:sz="8" w:space="0" w:color="666666"/>
              <w:right w:val="single" w:sz="8" w:space="0" w:color="666666"/>
            </w:tcBorders>
            <w:shd w:val="clear" w:color="auto" w:fill="auto"/>
            <w:noWrap/>
            <w:vAlign w:val="center"/>
            <w:hideMark/>
          </w:tcPr>
          <w:p w14:paraId="5E3CDA9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4.34 (2.25-8.4)</w:t>
            </w:r>
          </w:p>
        </w:tc>
        <w:tc>
          <w:tcPr>
            <w:tcW w:w="1147" w:type="dxa"/>
            <w:tcBorders>
              <w:top w:val="nil"/>
              <w:left w:val="nil"/>
              <w:bottom w:val="single" w:sz="8" w:space="0" w:color="666666"/>
              <w:right w:val="single" w:sz="8" w:space="0" w:color="666666"/>
            </w:tcBorders>
            <w:shd w:val="clear" w:color="auto" w:fill="auto"/>
            <w:noWrap/>
            <w:vAlign w:val="center"/>
            <w:hideMark/>
          </w:tcPr>
          <w:p w14:paraId="5F9A99F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lt;0.001</w:t>
            </w:r>
          </w:p>
        </w:tc>
        <w:tc>
          <w:tcPr>
            <w:tcW w:w="1946" w:type="dxa"/>
            <w:tcBorders>
              <w:top w:val="nil"/>
              <w:left w:val="nil"/>
              <w:bottom w:val="single" w:sz="8" w:space="0" w:color="666666"/>
              <w:right w:val="single" w:sz="8" w:space="0" w:color="666666"/>
            </w:tcBorders>
            <w:shd w:val="clear" w:color="auto" w:fill="auto"/>
            <w:noWrap/>
            <w:vAlign w:val="center"/>
            <w:hideMark/>
          </w:tcPr>
          <w:p w14:paraId="49115AA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55 (0.43-5.59)</w:t>
            </w:r>
          </w:p>
        </w:tc>
        <w:tc>
          <w:tcPr>
            <w:tcW w:w="1043" w:type="dxa"/>
            <w:tcBorders>
              <w:top w:val="nil"/>
              <w:left w:val="nil"/>
              <w:bottom w:val="single" w:sz="8" w:space="0" w:color="666666"/>
              <w:right w:val="single" w:sz="8" w:space="0" w:color="666666"/>
            </w:tcBorders>
            <w:shd w:val="clear" w:color="auto" w:fill="auto"/>
            <w:noWrap/>
            <w:vAlign w:val="center"/>
            <w:hideMark/>
          </w:tcPr>
          <w:p w14:paraId="39D025F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06</w:t>
            </w:r>
          </w:p>
        </w:tc>
        <w:tc>
          <w:tcPr>
            <w:tcW w:w="1706" w:type="dxa"/>
            <w:tcBorders>
              <w:top w:val="nil"/>
              <w:left w:val="nil"/>
              <w:bottom w:val="single" w:sz="8" w:space="0" w:color="666666"/>
              <w:right w:val="single" w:sz="8" w:space="0" w:color="666666"/>
            </w:tcBorders>
            <w:shd w:val="clear" w:color="auto" w:fill="auto"/>
            <w:noWrap/>
            <w:vAlign w:val="center"/>
            <w:hideMark/>
          </w:tcPr>
          <w:p w14:paraId="014D586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95 (0.96-3.96)</w:t>
            </w:r>
          </w:p>
        </w:tc>
        <w:tc>
          <w:tcPr>
            <w:tcW w:w="1011" w:type="dxa"/>
            <w:tcBorders>
              <w:top w:val="nil"/>
              <w:left w:val="nil"/>
              <w:bottom w:val="single" w:sz="8" w:space="0" w:color="666666"/>
              <w:right w:val="nil"/>
            </w:tcBorders>
            <w:shd w:val="clear" w:color="auto" w:fill="auto"/>
            <w:noWrap/>
            <w:vAlign w:val="center"/>
            <w:hideMark/>
          </w:tcPr>
          <w:p w14:paraId="0F4497C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66</w:t>
            </w:r>
          </w:p>
        </w:tc>
      </w:tr>
      <w:tr w:rsidR="00CE4EE3" w:rsidRPr="00CE4EE3" w14:paraId="64415DDE"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0C74EA85"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Food sensitization </w:t>
            </w:r>
          </w:p>
        </w:tc>
        <w:tc>
          <w:tcPr>
            <w:tcW w:w="1706" w:type="dxa"/>
            <w:tcBorders>
              <w:top w:val="nil"/>
              <w:left w:val="nil"/>
              <w:bottom w:val="single" w:sz="8" w:space="0" w:color="666666"/>
              <w:right w:val="single" w:sz="8" w:space="0" w:color="666666"/>
            </w:tcBorders>
            <w:shd w:val="clear" w:color="auto" w:fill="auto"/>
            <w:noWrap/>
            <w:vAlign w:val="center"/>
            <w:hideMark/>
          </w:tcPr>
          <w:p w14:paraId="7C55A36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NA</w:t>
            </w:r>
          </w:p>
        </w:tc>
        <w:tc>
          <w:tcPr>
            <w:tcW w:w="1147" w:type="dxa"/>
            <w:tcBorders>
              <w:top w:val="nil"/>
              <w:left w:val="nil"/>
              <w:bottom w:val="single" w:sz="8" w:space="0" w:color="666666"/>
              <w:right w:val="single" w:sz="8" w:space="0" w:color="666666"/>
            </w:tcBorders>
            <w:shd w:val="clear" w:color="auto" w:fill="auto"/>
            <w:noWrap/>
            <w:vAlign w:val="center"/>
            <w:hideMark/>
          </w:tcPr>
          <w:p w14:paraId="7C6B151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NA</w:t>
            </w:r>
          </w:p>
        </w:tc>
        <w:tc>
          <w:tcPr>
            <w:tcW w:w="1946" w:type="dxa"/>
            <w:tcBorders>
              <w:top w:val="nil"/>
              <w:left w:val="nil"/>
              <w:bottom w:val="single" w:sz="8" w:space="0" w:color="666666"/>
              <w:right w:val="single" w:sz="8" w:space="0" w:color="666666"/>
            </w:tcBorders>
            <w:shd w:val="clear" w:color="auto" w:fill="auto"/>
            <w:noWrap/>
            <w:vAlign w:val="center"/>
            <w:hideMark/>
          </w:tcPr>
          <w:p w14:paraId="3313F4E2"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NA</w:t>
            </w:r>
          </w:p>
        </w:tc>
        <w:tc>
          <w:tcPr>
            <w:tcW w:w="1043" w:type="dxa"/>
            <w:tcBorders>
              <w:top w:val="nil"/>
              <w:left w:val="nil"/>
              <w:bottom w:val="single" w:sz="8" w:space="0" w:color="666666"/>
              <w:right w:val="single" w:sz="8" w:space="0" w:color="666666"/>
            </w:tcBorders>
            <w:shd w:val="clear" w:color="auto" w:fill="auto"/>
            <w:noWrap/>
            <w:vAlign w:val="center"/>
            <w:hideMark/>
          </w:tcPr>
          <w:p w14:paraId="1FA6558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NA</w:t>
            </w:r>
          </w:p>
        </w:tc>
        <w:tc>
          <w:tcPr>
            <w:tcW w:w="1706" w:type="dxa"/>
            <w:tcBorders>
              <w:top w:val="nil"/>
              <w:left w:val="nil"/>
              <w:bottom w:val="single" w:sz="8" w:space="0" w:color="666666"/>
              <w:right w:val="single" w:sz="8" w:space="0" w:color="666666"/>
            </w:tcBorders>
            <w:shd w:val="clear" w:color="auto" w:fill="auto"/>
            <w:noWrap/>
            <w:vAlign w:val="center"/>
            <w:hideMark/>
          </w:tcPr>
          <w:p w14:paraId="4B2AC95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NA</w:t>
            </w:r>
          </w:p>
        </w:tc>
        <w:tc>
          <w:tcPr>
            <w:tcW w:w="1011" w:type="dxa"/>
            <w:tcBorders>
              <w:top w:val="nil"/>
              <w:left w:val="nil"/>
              <w:bottom w:val="single" w:sz="8" w:space="0" w:color="666666"/>
              <w:right w:val="single" w:sz="8" w:space="0" w:color="666666"/>
            </w:tcBorders>
            <w:shd w:val="clear" w:color="auto" w:fill="auto"/>
            <w:noWrap/>
            <w:vAlign w:val="center"/>
            <w:hideMark/>
          </w:tcPr>
          <w:p w14:paraId="437B178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NA</w:t>
            </w:r>
          </w:p>
        </w:tc>
      </w:tr>
      <w:tr w:rsidR="00CE4EE3" w:rsidRPr="00CE4EE3" w14:paraId="46BD1EF9"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3ABAFBB8"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AR</w:t>
            </w:r>
          </w:p>
        </w:tc>
        <w:tc>
          <w:tcPr>
            <w:tcW w:w="1706" w:type="dxa"/>
            <w:tcBorders>
              <w:top w:val="nil"/>
              <w:left w:val="nil"/>
              <w:bottom w:val="single" w:sz="8" w:space="0" w:color="666666"/>
              <w:right w:val="single" w:sz="8" w:space="0" w:color="666666"/>
            </w:tcBorders>
            <w:shd w:val="clear" w:color="auto" w:fill="auto"/>
            <w:noWrap/>
            <w:vAlign w:val="center"/>
            <w:hideMark/>
          </w:tcPr>
          <w:p w14:paraId="3257952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11 (0.98-4.57)</w:t>
            </w:r>
          </w:p>
        </w:tc>
        <w:tc>
          <w:tcPr>
            <w:tcW w:w="1147" w:type="dxa"/>
            <w:tcBorders>
              <w:top w:val="nil"/>
              <w:left w:val="nil"/>
              <w:bottom w:val="single" w:sz="8" w:space="0" w:color="666666"/>
              <w:right w:val="single" w:sz="8" w:space="0" w:color="666666"/>
            </w:tcBorders>
            <w:shd w:val="clear" w:color="auto" w:fill="auto"/>
            <w:noWrap/>
            <w:vAlign w:val="center"/>
            <w:hideMark/>
          </w:tcPr>
          <w:p w14:paraId="6502457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57</w:t>
            </w:r>
          </w:p>
        </w:tc>
        <w:tc>
          <w:tcPr>
            <w:tcW w:w="1946" w:type="dxa"/>
            <w:tcBorders>
              <w:top w:val="nil"/>
              <w:left w:val="nil"/>
              <w:bottom w:val="single" w:sz="8" w:space="0" w:color="666666"/>
              <w:right w:val="single" w:sz="8" w:space="0" w:color="666666"/>
            </w:tcBorders>
            <w:shd w:val="clear" w:color="auto" w:fill="auto"/>
            <w:noWrap/>
            <w:vAlign w:val="center"/>
            <w:hideMark/>
          </w:tcPr>
          <w:p w14:paraId="2330FFC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8 (0.1-3.36)</w:t>
            </w:r>
          </w:p>
        </w:tc>
        <w:tc>
          <w:tcPr>
            <w:tcW w:w="1043" w:type="dxa"/>
            <w:tcBorders>
              <w:top w:val="nil"/>
              <w:left w:val="nil"/>
              <w:bottom w:val="single" w:sz="8" w:space="0" w:color="666666"/>
              <w:right w:val="single" w:sz="8" w:space="0" w:color="666666"/>
            </w:tcBorders>
            <w:shd w:val="clear" w:color="auto" w:fill="auto"/>
            <w:noWrap/>
            <w:vAlign w:val="center"/>
            <w:hideMark/>
          </w:tcPr>
          <w:p w14:paraId="29D1BC6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4</w:t>
            </w:r>
          </w:p>
        </w:tc>
        <w:tc>
          <w:tcPr>
            <w:tcW w:w="1706" w:type="dxa"/>
            <w:tcBorders>
              <w:top w:val="nil"/>
              <w:left w:val="nil"/>
              <w:bottom w:val="single" w:sz="8" w:space="0" w:color="666666"/>
              <w:right w:val="single" w:sz="8" w:space="0" w:color="666666"/>
            </w:tcBorders>
            <w:shd w:val="clear" w:color="auto" w:fill="auto"/>
            <w:noWrap/>
            <w:vAlign w:val="center"/>
            <w:hideMark/>
          </w:tcPr>
          <w:p w14:paraId="6E34A07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55 (1.2-5.42)</w:t>
            </w:r>
          </w:p>
        </w:tc>
        <w:tc>
          <w:tcPr>
            <w:tcW w:w="1011" w:type="dxa"/>
            <w:tcBorders>
              <w:top w:val="nil"/>
              <w:left w:val="nil"/>
              <w:bottom w:val="single" w:sz="8" w:space="0" w:color="666666"/>
              <w:right w:val="nil"/>
            </w:tcBorders>
            <w:shd w:val="clear" w:color="auto" w:fill="auto"/>
            <w:noWrap/>
            <w:vAlign w:val="center"/>
            <w:hideMark/>
          </w:tcPr>
          <w:p w14:paraId="73FCDD27"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15</w:t>
            </w:r>
          </w:p>
        </w:tc>
      </w:tr>
      <w:tr w:rsidR="00CE4EE3" w:rsidRPr="00CE4EE3" w14:paraId="51D26E06"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605A0F65"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 xml:space="preserve">Wheezing </w:t>
            </w:r>
          </w:p>
        </w:tc>
        <w:tc>
          <w:tcPr>
            <w:tcW w:w="1706" w:type="dxa"/>
            <w:tcBorders>
              <w:top w:val="nil"/>
              <w:left w:val="nil"/>
              <w:bottom w:val="single" w:sz="8" w:space="0" w:color="666666"/>
              <w:right w:val="single" w:sz="8" w:space="0" w:color="666666"/>
            </w:tcBorders>
            <w:shd w:val="clear" w:color="auto" w:fill="auto"/>
            <w:noWrap/>
            <w:vAlign w:val="center"/>
            <w:hideMark/>
          </w:tcPr>
          <w:p w14:paraId="7A0D86D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65 (1.09-6.47)</w:t>
            </w:r>
          </w:p>
        </w:tc>
        <w:tc>
          <w:tcPr>
            <w:tcW w:w="1147" w:type="dxa"/>
            <w:tcBorders>
              <w:top w:val="nil"/>
              <w:left w:val="nil"/>
              <w:bottom w:val="single" w:sz="8" w:space="0" w:color="666666"/>
              <w:right w:val="single" w:sz="8" w:space="0" w:color="666666"/>
            </w:tcBorders>
            <w:shd w:val="clear" w:color="auto" w:fill="auto"/>
            <w:noWrap/>
            <w:vAlign w:val="center"/>
            <w:hideMark/>
          </w:tcPr>
          <w:p w14:paraId="73FA7DDB"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32</w:t>
            </w:r>
          </w:p>
        </w:tc>
        <w:tc>
          <w:tcPr>
            <w:tcW w:w="1946" w:type="dxa"/>
            <w:tcBorders>
              <w:top w:val="nil"/>
              <w:left w:val="nil"/>
              <w:bottom w:val="single" w:sz="8" w:space="0" w:color="666666"/>
              <w:right w:val="single" w:sz="8" w:space="0" w:color="666666"/>
            </w:tcBorders>
            <w:shd w:val="clear" w:color="auto" w:fill="auto"/>
            <w:noWrap/>
            <w:vAlign w:val="center"/>
            <w:hideMark/>
          </w:tcPr>
          <w:p w14:paraId="6BBB2AB9"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41 (0.49-11.77)</w:t>
            </w:r>
          </w:p>
        </w:tc>
        <w:tc>
          <w:tcPr>
            <w:tcW w:w="1043" w:type="dxa"/>
            <w:tcBorders>
              <w:top w:val="nil"/>
              <w:left w:val="nil"/>
              <w:bottom w:val="single" w:sz="8" w:space="0" w:color="666666"/>
              <w:right w:val="single" w:sz="8" w:space="0" w:color="666666"/>
            </w:tcBorders>
            <w:shd w:val="clear" w:color="auto" w:fill="auto"/>
            <w:noWrap/>
            <w:vAlign w:val="center"/>
            <w:hideMark/>
          </w:tcPr>
          <w:p w14:paraId="0662F84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276</w:t>
            </w:r>
          </w:p>
        </w:tc>
        <w:tc>
          <w:tcPr>
            <w:tcW w:w="1706" w:type="dxa"/>
            <w:tcBorders>
              <w:top w:val="nil"/>
              <w:left w:val="nil"/>
              <w:bottom w:val="single" w:sz="8" w:space="0" w:color="666666"/>
              <w:right w:val="single" w:sz="8" w:space="0" w:color="666666"/>
            </w:tcBorders>
            <w:shd w:val="clear" w:color="auto" w:fill="auto"/>
            <w:noWrap/>
            <w:vAlign w:val="center"/>
            <w:hideMark/>
          </w:tcPr>
          <w:p w14:paraId="1DDB0253"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3.84 (1.64-8.99)</w:t>
            </w:r>
          </w:p>
        </w:tc>
        <w:tc>
          <w:tcPr>
            <w:tcW w:w="1011" w:type="dxa"/>
            <w:tcBorders>
              <w:top w:val="nil"/>
              <w:left w:val="nil"/>
              <w:bottom w:val="single" w:sz="8" w:space="0" w:color="666666"/>
              <w:right w:val="nil"/>
            </w:tcBorders>
            <w:shd w:val="clear" w:color="auto" w:fill="auto"/>
            <w:noWrap/>
            <w:vAlign w:val="center"/>
            <w:hideMark/>
          </w:tcPr>
          <w:p w14:paraId="75F4F7C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2</w:t>
            </w:r>
          </w:p>
        </w:tc>
      </w:tr>
      <w:tr w:rsidR="00CE4EE3" w:rsidRPr="00CE4EE3" w14:paraId="27DA8E62" w14:textId="77777777" w:rsidTr="00150350">
        <w:trPr>
          <w:trHeight w:val="301"/>
        </w:trPr>
        <w:tc>
          <w:tcPr>
            <w:tcW w:w="10464" w:type="dxa"/>
            <w:gridSpan w:val="7"/>
            <w:tcBorders>
              <w:top w:val="single" w:sz="8" w:space="0" w:color="666666"/>
              <w:left w:val="nil"/>
              <w:bottom w:val="single" w:sz="8" w:space="0" w:color="666666"/>
              <w:right w:val="nil"/>
            </w:tcBorders>
            <w:shd w:val="clear" w:color="000000" w:fill="CCCCCC"/>
            <w:noWrap/>
            <w:vAlign w:val="center"/>
            <w:hideMark/>
          </w:tcPr>
          <w:p w14:paraId="10D3C934" w14:textId="62FF0630" w:rsidR="00CE4EE3" w:rsidRPr="00CE4EE3" w:rsidRDefault="00CE4EE3" w:rsidP="00CE4EE3">
            <w:pPr>
              <w:spacing w:after="0" w:line="240" w:lineRule="auto"/>
              <w:jc w:val="center"/>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60 months (n=482)</w:t>
            </w:r>
          </w:p>
        </w:tc>
      </w:tr>
      <w:tr w:rsidR="00CE4EE3" w:rsidRPr="00CE4EE3" w14:paraId="6854A6E5"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06950BD0"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HDM sensitization</w:t>
            </w:r>
          </w:p>
        </w:tc>
        <w:tc>
          <w:tcPr>
            <w:tcW w:w="1706" w:type="dxa"/>
            <w:tcBorders>
              <w:top w:val="nil"/>
              <w:left w:val="nil"/>
              <w:bottom w:val="single" w:sz="8" w:space="0" w:color="666666"/>
              <w:right w:val="single" w:sz="8" w:space="0" w:color="666666"/>
            </w:tcBorders>
            <w:shd w:val="clear" w:color="auto" w:fill="auto"/>
            <w:noWrap/>
            <w:vAlign w:val="center"/>
            <w:hideMark/>
          </w:tcPr>
          <w:p w14:paraId="1EF2E59C"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28 (1.1-4.73)</w:t>
            </w:r>
          </w:p>
        </w:tc>
        <w:tc>
          <w:tcPr>
            <w:tcW w:w="1147" w:type="dxa"/>
            <w:tcBorders>
              <w:top w:val="nil"/>
              <w:left w:val="nil"/>
              <w:bottom w:val="single" w:sz="8" w:space="0" w:color="666666"/>
              <w:right w:val="single" w:sz="8" w:space="0" w:color="666666"/>
            </w:tcBorders>
            <w:shd w:val="clear" w:color="auto" w:fill="auto"/>
            <w:noWrap/>
            <w:vAlign w:val="center"/>
            <w:hideMark/>
          </w:tcPr>
          <w:p w14:paraId="675F4A3E"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27</w:t>
            </w:r>
          </w:p>
        </w:tc>
        <w:tc>
          <w:tcPr>
            <w:tcW w:w="1946" w:type="dxa"/>
            <w:tcBorders>
              <w:top w:val="nil"/>
              <w:left w:val="nil"/>
              <w:bottom w:val="single" w:sz="8" w:space="0" w:color="666666"/>
              <w:right w:val="single" w:sz="8" w:space="0" w:color="666666"/>
            </w:tcBorders>
            <w:shd w:val="clear" w:color="auto" w:fill="auto"/>
            <w:noWrap/>
            <w:vAlign w:val="center"/>
            <w:hideMark/>
          </w:tcPr>
          <w:p w14:paraId="4DB00BA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61 (0.39-6.67)</w:t>
            </w:r>
          </w:p>
        </w:tc>
        <w:tc>
          <w:tcPr>
            <w:tcW w:w="1043" w:type="dxa"/>
            <w:tcBorders>
              <w:top w:val="nil"/>
              <w:left w:val="nil"/>
              <w:bottom w:val="single" w:sz="8" w:space="0" w:color="666666"/>
              <w:right w:val="single" w:sz="8" w:space="0" w:color="666666"/>
            </w:tcBorders>
            <w:shd w:val="clear" w:color="auto" w:fill="auto"/>
            <w:noWrap/>
            <w:vAlign w:val="center"/>
            <w:hideMark/>
          </w:tcPr>
          <w:p w14:paraId="75BD064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14</w:t>
            </w:r>
          </w:p>
        </w:tc>
        <w:tc>
          <w:tcPr>
            <w:tcW w:w="1706" w:type="dxa"/>
            <w:tcBorders>
              <w:top w:val="nil"/>
              <w:left w:val="nil"/>
              <w:bottom w:val="single" w:sz="8" w:space="0" w:color="666666"/>
              <w:right w:val="single" w:sz="8" w:space="0" w:color="666666"/>
            </w:tcBorders>
            <w:shd w:val="clear" w:color="auto" w:fill="auto"/>
            <w:noWrap/>
            <w:vAlign w:val="center"/>
            <w:hideMark/>
          </w:tcPr>
          <w:p w14:paraId="6FA6932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4.77 (2.2-10.35)</w:t>
            </w:r>
          </w:p>
        </w:tc>
        <w:tc>
          <w:tcPr>
            <w:tcW w:w="1011" w:type="dxa"/>
            <w:tcBorders>
              <w:top w:val="nil"/>
              <w:left w:val="nil"/>
              <w:bottom w:val="single" w:sz="8" w:space="0" w:color="666666"/>
              <w:right w:val="single" w:sz="8" w:space="0" w:color="666666"/>
            </w:tcBorders>
            <w:shd w:val="clear" w:color="auto" w:fill="auto"/>
            <w:noWrap/>
            <w:vAlign w:val="center"/>
            <w:hideMark/>
          </w:tcPr>
          <w:p w14:paraId="646741D0"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lt;0.001</w:t>
            </w:r>
          </w:p>
        </w:tc>
      </w:tr>
      <w:tr w:rsidR="00CE4EE3" w:rsidRPr="00CE4EE3" w14:paraId="1C2CFB5A"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12939355"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Food sensitization</w:t>
            </w:r>
          </w:p>
        </w:tc>
        <w:tc>
          <w:tcPr>
            <w:tcW w:w="1706" w:type="dxa"/>
            <w:tcBorders>
              <w:top w:val="nil"/>
              <w:left w:val="nil"/>
              <w:bottom w:val="single" w:sz="8" w:space="0" w:color="666666"/>
              <w:right w:val="single" w:sz="8" w:space="0" w:color="666666"/>
            </w:tcBorders>
            <w:shd w:val="clear" w:color="auto" w:fill="auto"/>
            <w:noWrap/>
            <w:vAlign w:val="center"/>
            <w:hideMark/>
          </w:tcPr>
          <w:p w14:paraId="4287EC2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36 (0.32-5.88)</w:t>
            </w:r>
          </w:p>
        </w:tc>
        <w:tc>
          <w:tcPr>
            <w:tcW w:w="1147" w:type="dxa"/>
            <w:tcBorders>
              <w:top w:val="nil"/>
              <w:left w:val="nil"/>
              <w:bottom w:val="single" w:sz="8" w:space="0" w:color="666666"/>
              <w:right w:val="single" w:sz="8" w:space="0" w:color="666666"/>
            </w:tcBorders>
            <w:shd w:val="clear" w:color="auto" w:fill="auto"/>
            <w:noWrap/>
            <w:vAlign w:val="center"/>
            <w:hideMark/>
          </w:tcPr>
          <w:p w14:paraId="737CABC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679</w:t>
            </w:r>
          </w:p>
        </w:tc>
        <w:tc>
          <w:tcPr>
            <w:tcW w:w="1946" w:type="dxa"/>
            <w:tcBorders>
              <w:top w:val="nil"/>
              <w:left w:val="nil"/>
              <w:bottom w:val="single" w:sz="8" w:space="0" w:color="666666"/>
              <w:right w:val="single" w:sz="8" w:space="0" w:color="666666"/>
            </w:tcBorders>
            <w:shd w:val="clear" w:color="auto" w:fill="auto"/>
            <w:noWrap/>
            <w:vAlign w:val="center"/>
            <w:hideMark/>
          </w:tcPr>
          <w:p w14:paraId="10D6CFEE"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4.6 (3.97-152.43)</w:t>
            </w:r>
          </w:p>
        </w:tc>
        <w:tc>
          <w:tcPr>
            <w:tcW w:w="1043" w:type="dxa"/>
            <w:tcBorders>
              <w:top w:val="nil"/>
              <w:left w:val="nil"/>
              <w:bottom w:val="single" w:sz="8" w:space="0" w:color="666666"/>
              <w:right w:val="single" w:sz="8" w:space="0" w:color="666666"/>
            </w:tcBorders>
            <w:shd w:val="clear" w:color="auto" w:fill="auto"/>
            <w:noWrap/>
            <w:vAlign w:val="center"/>
            <w:hideMark/>
          </w:tcPr>
          <w:p w14:paraId="1BF3A0D3"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1</w:t>
            </w:r>
          </w:p>
        </w:tc>
        <w:tc>
          <w:tcPr>
            <w:tcW w:w="1706" w:type="dxa"/>
            <w:tcBorders>
              <w:top w:val="nil"/>
              <w:left w:val="nil"/>
              <w:bottom w:val="single" w:sz="8" w:space="0" w:color="666666"/>
              <w:right w:val="single" w:sz="8" w:space="0" w:color="666666"/>
            </w:tcBorders>
            <w:shd w:val="clear" w:color="auto" w:fill="auto"/>
            <w:noWrap/>
            <w:vAlign w:val="center"/>
            <w:hideMark/>
          </w:tcPr>
          <w:p w14:paraId="6C6D7D7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37 (0.35-5.41)</w:t>
            </w:r>
          </w:p>
        </w:tc>
        <w:tc>
          <w:tcPr>
            <w:tcW w:w="1011" w:type="dxa"/>
            <w:tcBorders>
              <w:top w:val="nil"/>
              <w:left w:val="nil"/>
              <w:bottom w:val="single" w:sz="8" w:space="0" w:color="666666"/>
              <w:right w:val="nil"/>
            </w:tcBorders>
            <w:shd w:val="clear" w:color="auto" w:fill="auto"/>
            <w:noWrap/>
            <w:vAlign w:val="center"/>
            <w:hideMark/>
          </w:tcPr>
          <w:p w14:paraId="3F723A22"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655</w:t>
            </w:r>
          </w:p>
        </w:tc>
      </w:tr>
      <w:tr w:rsidR="00CE4EE3" w:rsidRPr="00CE4EE3" w14:paraId="585F61B4"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04B36CBD"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AR</w:t>
            </w:r>
          </w:p>
        </w:tc>
        <w:tc>
          <w:tcPr>
            <w:tcW w:w="1706" w:type="dxa"/>
            <w:tcBorders>
              <w:top w:val="nil"/>
              <w:left w:val="nil"/>
              <w:bottom w:val="single" w:sz="8" w:space="0" w:color="666666"/>
              <w:right w:val="single" w:sz="8" w:space="0" w:color="666666"/>
            </w:tcBorders>
            <w:shd w:val="clear" w:color="auto" w:fill="auto"/>
            <w:noWrap/>
            <w:vAlign w:val="center"/>
            <w:hideMark/>
          </w:tcPr>
          <w:p w14:paraId="725F353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48 (0.46-4.76)</w:t>
            </w:r>
          </w:p>
        </w:tc>
        <w:tc>
          <w:tcPr>
            <w:tcW w:w="1147" w:type="dxa"/>
            <w:tcBorders>
              <w:top w:val="nil"/>
              <w:left w:val="nil"/>
              <w:bottom w:val="single" w:sz="8" w:space="0" w:color="666666"/>
              <w:right w:val="single" w:sz="8" w:space="0" w:color="666666"/>
            </w:tcBorders>
            <w:shd w:val="clear" w:color="auto" w:fill="auto"/>
            <w:noWrap/>
            <w:vAlign w:val="center"/>
            <w:hideMark/>
          </w:tcPr>
          <w:p w14:paraId="498AA0A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11</w:t>
            </w:r>
          </w:p>
        </w:tc>
        <w:tc>
          <w:tcPr>
            <w:tcW w:w="1946" w:type="dxa"/>
            <w:tcBorders>
              <w:top w:val="nil"/>
              <w:left w:val="nil"/>
              <w:bottom w:val="single" w:sz="8" w:space="0" w:color="666666"/>
              <w:right w:val="single" w:sz="8" w:space="0" w:color="666666"/>
            </w:tcBorders>
            <w:shd w:val="clear" w:color="auto" w:fill="auto"/>
            <w:noWrap/>
            <w:vAlign w:val="center"/>
            <w:hideMark/>
          </w:tcPr>
          <w:p w14:paraId="66412C4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25 (0.02-3.47)</w:t>
            </w:r>
          </w:p>
        </w:tc>
        <w:tc>
          <w:tcPr>
            <w:tcW w:w="1043" w:type="dxa"/>
            <w:tcBorders>
              <w:top w:val="nil"/>
              <w:left w:val="nil"/>
              <w:bottom w:val="single" w:sz="8" w:space="0" w:color="666666"/>
              <w:right w:val="single" w:sz="8" w:space="0" w:color="666666"/>
            </w:tcBorders>
            <w:shd w:val="clear" w:color="auto" w:fill="auto"/>
            <w:noWrap/>
            <w:vAlign w:val="center"/>
            <w:hideMark/>
          </w:tcPr>
          <w:p w14:paraId="6D4DBB2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301</w:t>
            </w:r>
          </w:p>
        </w:tc>
        <w:tc>
          <w:tcPr>
            <w:tcW w:w="1706" w:type="dxa"/>
            <w:tcBorders>
              <w:top w:val="nil"/>
              <w:left w:val="nil"/>
              <w:bottom w:val="single" w:sz="8" w:space="0" w:color="666666"/>
              <w:right w:val="single" w:sz="8" w:space="0" w:color="666666"/>
            </w:tcBorders>
            <w:shd w:val="clear" w:color="auto" w:fill="auto"/>
            <w:noWrap/>
            <w:vAlign w:val="center"/>
            <w:hideMark/>
          </w:tcPr>
          <w:p w14:paraId="5A11829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27 (0.38-4.28)</w:t>
            </w:r>
          </w:p>
        </w:tc>
        <w:tc>
          <w:tcPr>
            <w:tcW w:w="1011" w:type="dxa"/>
            <w:tcBorders>
              <w:top w:val="nil"/>
              <w:left w:val="nil"/>
              <w:bottom w:val="single" w:sz="8" w:space="0" w:color="666666"/>
              <w:right w:val="nil"/>
            </w:tcBorders>
            <w:shd w:val="clear" w:color="auto" w:fill="auto"/>
            <w:noWrap/>
            <w:vAlign w:val="center"/>
            <w:hideMark/>
          </w:tcPr>
          <w:p w14:paraId="6CCB8FF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697</w:t>
            </w:r>
          </w:p>
        </w:tc>
      </w:tr>
      <w:tr w:rsidR="00CE4EE3" w:rsidRPr="00CE4EE3" w14:paraId="09559E62"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5E342835"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Wheezing</w:t>
            </w:r>
          </w:p>
        </w:tc>
        <w:tc>
          <w:tcPr>
            <w:tcW w:w="1706" w:type="dxa"/>
            <w:tcBorders>
              <w:top w:val="nil"/>
              <w:left w:val="nil"/>
              <w:bottom w:val="single" w:sz="8" w:space="0" w:color="666666"/>
              <w:right w:val="single" w:sz="8" w:space="0" w:color="666666"/>
            </w:tcBorders>
            <w:shd w:val="clear" w:color="auto" w:fill="auto"/>
            <w:noWrap/>
            <w:vAlign w:val="center"/>
            <w:hideMark/>
          </w:tcPr>
          <w:p w14:paraId="11F74FB9"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82 (1.09-7.29)</w:t>
            </w:r>
          </w:p>
        </w:tc>
        <w:tc>
          <w:tcPr>
            <w:tcW w:w="1147" w:type="dxa"/>
            <w:tcBorders>
              <w:top w:val="nil"/>
              <w:left w:val="nil"/>
              <w:bottom w:val="single" w:sz="8" w:space="0" w:color="666666"/>
              <w:right w:val="single" w:sz="8" w:space="0" w:color="666666"/>
            </w:tcBorders>
            <w:shd w:val="clear" w:color="auto" w:fill="auto"/>
            <w:noWrap/>
            <w:vAlign w:val="center"/>
            <w:hideMark/>
          </w:tcPr>
          <w:p w14:paraId="57BA373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33</w:t>
            </w:r>
          </w:p>
        </w:tc>
        <w:tc>
          <w:tcPr>
            <w:tcW w:w="1946" w:type="dxa"/>
            <w:tcBorders>
              <w:top w:val="nil"/>
              <w:left w:val="nil"/>
              <w:bottom w:val="single" w:sz="8" w:space="0" w:color="666666"/>
              <w:right w:val="single" w:sz="8" w:space="0" w:color="666666"/>
            </w:tcBorders>
            <w:shd w:val="clear" w:color="auto" w:fill="auto"/>
            <w:noWrap/>
            <w:vAlign w:val="center"/>
            <w:hideMark/>
          </w:tcPr>
          <w:p w14:paraId="1DE4E5A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69 (0.29-9.94)</w:t>
            </w:r>
          </w:p>
        </w:tc>
        <w:tc>
          <w:tcPr>
            <w:tcW w:w="1043" w:type="dxa"/>
            <w:tcBorders>
              <w:top w:val="nil"/>
              <w:left w:val="nil"/>
              <w:bottom w:val="single" w:sz="8" w:space="0" w:color="666666"/>
              <w:right w:val="single" w:sz="8" w:space="0" w:color="666666"/>
            </w:tcBorders>
            <w:shd w:val="clear" w:color="auto" w:fill="auto"/>
            <w:noWrap/>
            <w:vAlign w:val="center"/>
            <w:hideMark/>
          </w:tcPr>
          <w:p w14:paraId="714A81F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562</w:t>
            </w:r>
          </w:p>
        </w:tc>
        <w:tc>
          <w:tcPr>
            <w:tcW w:w="1706" w:type="dxa"/>
            <w:tcBorders>
              <w:top w:val="nil"/>
              <w:left w:val="nil"/>
              <w:bottom w:val="single" w:sz="8" w:space="0" w:color="666666"/>
              <w:right w:val="single" w:sz="8" w:space="0" w:color="666666"/>
            </w:tcBorders>
            <w:shd w:val="clear" w:color="auto" w:fill="auto"/>
            <w:noWrap/>
            <w:vAlign w:val="center"/>
            <w:hideMark/>
          </w:tcPr>
          <w:p w14:paraId="5267F1B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33 (0.07-1.57)</w:t>
            </w:r>
          </w:p>
        </w:tc>
        <w:tc>
          <w:tcPr>
            <w:tcW w:w="1011" w:type="dxa"/>
            <w:tcBorders>
              <w:top w:val="nil"/>
              <w:left w:val="nil"/>
              <w:bottom w:val="single" w:sz="8" w:space="0" w:color="666666"/>
              <w:right w:val="nil"/>
            </w:tcBorders>
            <w:shd w:val="clear" w:color="auto" w:fill="auto"/>
            <w:noWrap/>
            <w:vAlign w:val="center"/>
            <w:hideMark/>
          </w:tcPr>
          <w:p w14:paraId="78AFBF95"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165</w:t>
            </w:r>
          </w:p>
        </w:tc>
      </w:tr>
      <w:tr w:rsidR="00CE4EE3" w:rsidRPr="00CE4EE3" w14:paraId="725441C3" w14:textId="77777777" w:rsidTr="00150350">
        <w:trPr>
          <w:trHeight w:val="301"/>
        </w:trPr>
        <w:tc>
          <w:tcPr>
            <w:tcW w:w="10464" w:type="dxa"/>
            <w:gridSpan w:val="7"/>
            <w:tcBorders>
              <w:top w:val="single" w:sz="8" w:space="0" w:color="666666"/>
              <w:left w:val="nil"/>
              <w:bottom w:val="single" w:sz="8" w:space="0" w:color="666666"/>
              <w:right w:val="nil"/>
            </w:tcBorders>
            <w:shd w:val="clear" w:color="000000" w:fill="CCCCCC"/>
            <w:noWrap/>
            <w:vAlign w:val="center"/>
            <w:hideMark/>
          </w:tcPr>
          <w:p w14:paraId="34A9D4C4" w14:textId="2479668F" w:rsidR="00CE4EE3" w:rsidRPr="00CE4EE3" w:rsidRDefault="00CE4EE3" w:rsidP="00CE4EE3">
            <w:pPr>
              <w:spacing w:after="0" w:line="240" w:lineRule="auto"/>
              <w:jc w:val="center"/>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8 years</w:t>
            </w:r>
            <w:r w:rsidR="00FB76FF">
              <w:rPr>
                <w:rFonts w:eastAsia="Times New Roman" w:cs="Times New Roman"/>
                <w:b/>
                <w:bCs/>
                <w:color w:val="000000"/>
                <w:sz w:val="20"/>
                <w:szCs w:val="20"/>
                <w:vertAlign w:val="superscript"/>
                <w:lang w:val="en-SG" w:eastAsia="en-SG"/>
              </w:rPr>
              <w:t>b</w:t>
            </w:r>
          </w:p>
        </w:tc>
      </w:tr>
      <w:tr w:rsidR="00CE4EE3" w:rsidRPr="00CE4EE3" w14:paraId="704ABDC2"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256BB88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Current AR (n=462)</w:t>
            </w:r>
          </w:p>
        </w:tc>
        <w:tc>
          <w:tcPr>
            <w:tcW w:w="1706" w:type="dxa"/>
            <w:tcBorders>
              <w:top w:val="nil"/>
              <w:left w:val="nil"/>
              <w:bottom w:val="single" w:sz="8" w:space="0" w:color="666666"/>
              <w:right w:val="single" w:sz="8" w:space="0" w:color="666666"/>
            </w:tcBorders>
            <w:shd w:val="clear" w:color="auto" w:fill="auto"/>
            <w:noWrap/>
            <w:vAlign w:val="center"/>
            <w:hideMark/>
          </w:tcPr>
          <w:p w14:paraId="3092A8B3"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19 (0.56-2.52)</w:t>
            </w:r>
          </w:p>
        </w:tc>
        <w:tc>
          <w:tcPr>
            <w:tcW w:w="1147" w:type="dxa"/>
            <w:tcBorders>
              <w:top w:val="nil"/>
              <w:left w:val="nil"/>
              <w:bottom w:val="single" w:sz="8" w:space="0" w:color="666666"/>
              <w:right w:val="single" w:sz="8" w:space="0" w:color="666666"/>
            </w:tcBorders>
            <w:shd w:val="clear" w:color="auto" w:fill="auto"/>
            <w:noWrap/>
            <w:vAlign w:val="center"/>
            <w:hideMark/>
          </w:tcPr>
          <w:p w14:paraId="055EA17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656</w:t>
            </w:r>
          </w:p>
        </w:tc>
        <w:tc>
          <w:tcPr>
            <w:tcW w:w="1946" w:type="dxa"/>
            <w:tcBorders>
              <w:top w:val="nil"/>
              <w:left w:val="nil"/>
              <w:bottom w:val="single" w:sz="8" w:space="0" w:color="666666"/>
              <w:right w:val="single" w:sz="8" w:space="0" w:color="666666"/>
            </w:tcBorders>
            <w:shd w:val="clear" w:color="auto" w:fill="auto"/>
            <w:noWrap/>
            <w:vAlign w:val="center"/>
            <w:hideMark/>
          </w:tcPr>
          <w:p w14:paraId="1A64FBD1"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75 (0.17-3.34)</w:t>
            </w:r>
          </w:p>
        </w:tc>
        <w:tc>
          <w:tcPr>
            <w:tcW w:w="1043" w:type="dxa"/>
            <w:tcBorders>
              <w:top w:val="nil"/>
              <w:left w:val="nil"/>
              <w:bottom w:val="single" w:sz="8" w:space="0" w:color="666666"/>
              <w:right w:val="single" w:sz="8" w:space="0" w:color="666666"/>
            </w:tcBorders>
            <w:shd w:val="clear" w:color="auto" w:fill="auto"/>
            <w:noWrap/>
            <w:vAlign w:val="center"/>
            <w:hideMark/>
          </w:tcPr>
          <w:p w14:paraId="2F1D538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71</w:t>
            </w:r>
          </w:p>
        </w:tc>
        <w:tc>
          <w:tcPr>
            <w:tcW w:w="1706" w:type="dxa"/>
            <w:tcBorders>
              <w:top w:val="nil"/>
              <w:left w:val="nil"/>
              <w:bottom w:val="single" w:sz="8" w:space="0" w:color="666666"/>
              <w:right w:val="single" w:sz="8" w:space="0" w:color="666666"/>
            </w:tcBorders>
            <w:shd w:val="clear" w:color="auto" w:fill="auto"/>
            <w:noWrap/>
            <w:vAlign w:val="center"/>
            <w:hideMark/>
          </w:tcPr>
          <w:p w14:paraId="13190F6C"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52 (1.14-5.57)</w:t>
            </w:r>
          </w:p>
        </w:tc>
        <w:tc>
          <w:tcPr>
            <w:tcW w:w="1011" w:type="dxa"/>
            <w:tcBorders>
              <w:top w:val="nil"/>
              <w:left w:val="nil"/>
              <w:bottom w:val="single" w:sz="8" w:space="0" w:color="666666"/>
              <w:right w:val="nil"/>
            </w:tcBorders>
            <w:shd w:val="clear" w:color="auto" w:fill="auto"/>
            <w:noWrap/>
            <w:vAlign w:val="center"/>
            <w:hideMark/>
          </w:tcPr>
          <w:p w14:paraId="4371655F"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22</w:t>
            </w:r>
          </w:p>
        </w:tc>
      </w:tr>
      <w:tr w:rsidR="00CE4EE3" w:rsidRPr="00CE4EE3" w14:paraId="57F35B02"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7E5EA9EB"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Current wheezing (n=462)</w:t>
            </w:r>
          </w:p>
        </w:tc>
        <w:tc>
          <w:tcPr>
            <w:tcW w:w="1706" w:type="dxa"/>
            <w:tcBorders>
              <w:top w:val="nil"/>
              <w:left w:val="nil"/>
              <w:bottom w:val="single" w:sz="8" w:space="0" w:color="666666"/>
              <w:right w:val="single" w:sz="8" w:space="0" w:color="666666"/>
            </w:tcBorders>
            <w:shd w:val="clear" w:color="auto" w:fill="auto"/>
            <w:noWrap/>
            <w:vAlign w:val="center"/>
            <w:hideMark/>
          </w:tcPr>
          <w:p w14:paraId="10A992B0"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3.9 (1.44-10.61)</w:t>
            </w:r>
          </w:p>
        </w:tc>
        <w:tc>
          <w:tcPr>
            <w:tcW w:w="1147" w:type="dxa"/>
            <w:tcBorders>
              <w:top w:val="nil"/>
              <w:left w:val="nil"/>
              <w:bottom w:val="single" w:sz="8" w:space="0" w:color="666666"/>
              <w:right w:val="single" w:sz="8" w:space="0" w:color="666666"/>
            </w:tcBorders>
            <w:shd w:val="clear" w:color="auto" w:fill="auto"/>
            <w:noWrap/>
            <w:vAlign w:val="center"/>
            <w:hideMark/>
          </w:tcPr>
          <w:p w14:paraId="546D1638"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8</w:t>
            </w:r>
          </w:p>
        </w:tc>
        <w:tc>
          <w:tcPr>
            <w:tcW w:w="1946" w:type="dxa"/>
            <w:tcBorders>
              <w:top w:val="nil"/>
              <w:left w:val="nil"/>
              <w:bottom w:val="single" w:sz="8" w:space="0" w:color="666666"/>
              <w:right w:val="single" w:sz="8" w:space="0" w:color="666666"/>
            </w:tcBorders>
            <w:shd w:val="clear" w:color="auto" w:fill="auto"/>
            <w:noWrap/>
            <w:vAlign w:val="center"/>
            <w:hideMark/>
          </w:tcPr>
          <w:p w14:paraId="77FA499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7.27 (4.61-161.42)</w:t>
            </w:r>
          </w:p>
        </w:tc>
        <w:tc>
          <w:tcPr>
            <w:tcW w:w="1043" w:type="dxa"/>
            <w:tcBorders>
              <w:top w:val="nil"/>
              <w:left w:val="nil"/>
              <w:bottom w:val="single" w:sz="8" w:space="0" w:color="666666"/>
              <w:right w:val="single" w:sz="8" w:space="0" w:color="666666"/>
            </w:tcBorders>
            <w:shd w:val="clear" w:color="auto" w:fill="auto"/>
            <w:noWrap/>
            <w:vAlign w:val="center"/>
            <w:hideMark/>
          </w:tcPr>
          <w:p w14:paraId="57E63198"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lt;0.001</w:t>
            </w:r>
          </w:p>
        </w:tc>
        <w:tc>
          <w:tcPr>
            <w:tcW w:w="1706" w:type="dxa"/>
            <w:tcBorders>
              <w:top w:val="nil"/>
              <w:left w:val="nil"/>
              <w:bottom w:val="single" w:sz="8" w:space="0" w:color="666666"/>
              <w:right w:val="single" w:sz="8" w:space="0" w:color="666666"/>
            </w:tcBorders>
            <w:shd w:val="clear" w:color="auto" w:fill="auto"/>
            <w:noWrap/>
            <w:vAlign w:val="center"/>
            <w:hideMark/>
          </w:tcPr>
          <w:p w14:paraId="35098B4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39 (0.34-5.71)</w:t>
            </w:r>
          </w:p>
        </w:tc>
        <w:tc>
          <w:tcPr>
            <w:tcW w:w="1011" w:type="dxa"/>
            <w:tcBorders>
              <w:top w:val="nil"/>
              <w:left w:val="nil"/>
              <w:bottom w:val="single" w:sz="8" w:space="0" w:color="666666"/>
              <w:right w:val="nil"/>
            </w:tcBorders>
            <w:shd w:val="clear" w:color="auto" w:fill="auto"/>
            <w:noWrap/>
            <w:vAlign w:val="center"/>
            <w:hideMark/>
          </w:tcPr>
          <w:p w14:paraId="4A3114A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645</w:t>
            </w:r>
          </w:p>
        </w:tc>
      </w:tr>
      <w:tr w:rsidR="00CE4EE3" w:rsidRPr="00CE4EE3" w14:paraId="4F9F72B5"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2DF748F9"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Any sensitization (n=462)</w:t>
            </w:r>
          </w:p>
        </w:tc>
        <w:tc>
          <w:tcPr>
            <w:tcW w:w="1706" w:type="dxa"/>
            <w:tcBorders>
              <w:top w:val="nil"/>
              <w:left w:val="nil"/>
              <w:bottom w:val="single" w:sz="8" w:space="0" w:color="666666"/>
              <w:right w:val="single" w:sz="8" w:space="0" w:color="666666"/>
            </w:tcBorders>
            <w:shd w:val="clear" w:color="auto" w:fill="auto"/>
            <w:noWrap/>
            <w:vAlign w:val="center"/>
            <w:hideMark/>
          </w:tcPr>
          <w:p w14:paraId="02B74BD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06 (0.99-4.28)</w:t>
            </w:r>
          </w:p>
        </w:tc>
        <w:tc>
          <w:tcPr>
            <w:tcW w:w="1147" w:type="dxa"/>
            <w:tcBorders>
              <w:top w:val="nil"/>
              <w:left w:val="nil"/>
              <w:bottom w:val="single" w:sz="8" w:space="0" w:color="666666"/>
              <w:right w:val="single" w:sz="8" w:space="0" w:color="666666"/>
            </w:tcBorders>
            <w:shd w:val="clear" w:color="auto" w:fill="auto"/>
            <w:noWrap/>
            <w:vAlign w:val="center"/>
            <w:hideMark/>
          </w:tcPr>
          <w:p w14:paraId="4CE5CA6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53</w:t>
            </w:r>
          </w:p>
        </w:tc>
        <w:tc>
          <w:tcPr>
            <w:tcW w:w="1946" w:type="dxa"/>
            <w:tcBorders>
              <w:top w:val="nil"/>
              <w:left w:val="nil"/>
              <w:bottom w:val="single" w:sz="8" w:space="0" w:color="666666"/>
              <w:right w:val="single" w:sz="8" w:space="0" w:color="666666"/>
            </w:tcBorders>
            <w:shd w:val="clear" w:color="auto" w:fill="auto"/>
            <w:noWrap/>
            <w:vAlign w:val="center"/>
            <w:hideMark/>
          </w:tcPr>
          <w:p w14:paraId="2692B3F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35 (0.55-9.97)</w:t>
            </w:r>
          </w:p>
        </w:tc>
        <w:tc>
          <w:tcPr>
            <w:tcW w:w="1043" w:type="dxa"/>
            <w:tcBorders>
              <w:top w:val="nil"/>
              <w:left w:val="nil"/>
              <w:bottom w:val="single" w:sz="8" w:space="0" w:color="666666"/>
              <w:right w:val="single" w:sz="8" w:space="0" w:color="666666"/>
            </w:tcBorders>
            <w:shd w:val="clear" w:color="auto" w:fill="auto"/>
            <w:noWrap/>
            <w:vAlign w:val="center"/>
            <w:hideMark/>
          </w:tcPr>
          <w:p w14:paraId="650E5CA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248</w:t>
            </w:r>
          </w:p>
        </w:tc>
        <w:tc>
          <w:tcPr>
            <w:tcW w:w="1706" w:type="dxa"/>
            <w:tcBorders>
              <w:top w:val="nil"/>
              <w:left w:val="nil"/>
              <w:bottom w:val="single" w:sz="8" w:space="0" w:color="666666"/>
              <w:right w:val="single" w:sz="8" w:space="0" w:color="666666"/>
            </w:tcBorders>
            <w:shd w:val="clear" w:color="auto" w:fill="auto"/>
            <w:noWrap/>
            <w:vAlign w:val="center"/>
            <w:hideMark/>
          </w:tcPr>
          <w:p w14:paraId="7305314E"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27 (1-5.16)</w:t>
            </w:r>
          </w:p>
        </w:tc>
        <w:tc>
          <w:tcPr>
            <w:tcW w:w="1011" w:type="dxa"/>
            <w:tcBorders>
              <w:top w:val="nil"/>
              <w:left w:val="nil"/>
              <w:bottom w:val="single" w:sz="8" w:space="0" w:color="666666"/>
              <w:right w:val="nil"/>
            </w:tcBorders>
            <w:shd w:val="clear" w:color="auto" w:fill="auto"/>
            <w:noWrap/>
            <w:vAlign w:val="center"/>
            <w:hideMark/>
          </w:tcPr>
          <w:p w14:paraId="294177D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51</w:t>
            </w:r>
          </w:p>
        </w:tc>
      </w:tr>
      <w:tr w:rsidR="00CE4EE3" w:rsidRPr="00CE4EE3" w14:paraId="6F2CC2B9"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33007068"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Any HDM sensitization (n=462)</w:t>
            </w:r>
          </w:p>
        </w:tc>
        <w:tc>
          <w:tcPr>
            <w:tcW w:w="1706" w:type="dxa"/>
            <w:tcBorders>
              <w:top w:val="nil"/>
              <w:left w:val="nil"/>
              <w:bottom w:val="single" w:sz="8" w:space="0" w:color="666666"/>
              <w:right w:val="single" w:sz="8" w:space="0" w:color="666666"/>
            </w:tcBorders>
            <w:shd w:val="clear" w:color="auto" w:fill="auto"/>
            <w:noWrap/>
            <w:vAlign w:val="center"/>
            <w:hideMark/>
          </w:tcPr>
          <w:p w14:paraId="32E519C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09 (1-4.35)</w:t>
            </w:r>
          </w:p>
        </w:tc>
        <w:tc>
          <w:tcPr>
            <w:tcW w:w="1147" w:type="dxa"/>
            <w:tcBorders>
              <w:top w:val="nil"/>
              <w:left w:val="nil"/>
              <w:bottom w:val="single" w:sz="8" w:space="0" w:color="666666"/>
              <w:right w:val="single" w:sz="8" w:space="0" w:color="666666"/>
            </w:tcBorders>
            <w:shd w:val="clear" w:color="auto" w:fill="auto"/>
            <w:noWrap/>
            <w:vAlign w:val="center"/>
            <w:hideMark/>
          </w:tcPr>
          <w:p w14:paraId="1A1AB28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5</w:t>
            </w:r>
          </w:p>
        </w:tc>
        <w:tc>
          <w:tcPr>
            <w:tcW w:w="1946" w:type="dxa"/>
            <w:tcBorders>
              <w:top w:val="nil"/>
              <w:left w:val="nil"/>
              <w:bottom w:val="single" w:sz="8" w:space="0" w:color="666666"/>
              <w:right w:val="single" w:sz="8" w:space="0" w:color="666666"/>
            </w:tcBorders>
            <w:shd w:val="clear" w:color="auto" w:fill="auto"/>
            <w:noWrap/>
            <w:vAlign w:val="center"/>
            <w:hideMark/>
          </w:tcPr>
          <w:p w14:paraId="0D3F803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38 (0.56-10.14)</w:t>
            </w:r>
          </w:p>
        </w:tc>
        <w:tc>
          <w:tcPr>
            <w:tcW w:w="1043" w:type="dxa"/>
            <w:tcBorders>
              <w:top w:val="nil"/>
              <w:left w:val="nil"/>
              <w:bottom w:val="single" w:sz="8" w:space="0" w:color="666666"/>
              <w:right w:val="single" w:sz="8" w:space="0" w:color="666666"/>
            </w:tcBorders>
            <w:shd w:val="clear" w:color="auto" w:fill="auto"/>
            <w:noWrap/>
            <w:vAlign w:val="center"/>
            <w:hideMark/>
          </w:tcPr>
          <w:p w14:paraId="5827A1E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241</w:t>
            </w:r>
          </w:p>
        </w:tc>
        <w:tc>
          <w:tcPr>
            <w:tcW w:w="1706" w:type="dxa"/>
            <w:tcBorders>
              <w:top w:val="nil"/>
              <w:left w:val="nil"/>
              <w:bottom w:val="single" w:sz="8" w:space="0" w:color="666666"/>
              <w:right w:val="single" w:sz="8" w:space="0" w:color="666666"/>
            </w:tcBorders>
            <w:shd w:val="clear" w:color="auto" w:fill="auto"/>
            <w:noWrap/>
            <w:vAlign w:val="center"/>
            <w:hideMark/>
          </w:tcPr>
          <w:p w14:paraId="037A79B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28 (1-5.19)</w:t>
            </w:r>
          </w:p>
        </w:tc>
        <w:tc>
          <w:tcPr>
            <w:tcW w:w="1011" w:type="dxa"/>
            <w:tcBorders>
              <w:top w:val="nil"/>
              <w:left w:val="nil"/>
              <w:bottom w:val="single" w:sz="8" w:space="0" w:color="666666"/>
              <w:right w:val="nil"/>
            </w:tcBorders>
            <w:shd w:val="clear" w:color="auto" w:fill="auto"/>
            <w:noWrap/>
            <w:vAlign w:val="center"/>
            <w:hideMark/>
          </w:tcPr>
          <w:p w14:paraId="0C9C9C81"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5</w:t>
            </w:r>
          </w:p>
        </w:tc>
      </w:tr>
      <w:tr w:rsidR="00CE4EE3" w:rsidRPr="00CE4EE3" w14:paraId="086670A3"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23372673"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Any food sensitization (n=463)</w:t>
            </w:r>
          </w:p>
        </w:tc>
        <w:tc>
          <w:tcPr>
            <w:tcW w:w="1706" w:type="dxa"/>
            <w:tcBorders>
              <w:top w:val="nil"/>
              <w:left w:val="nil"/>
              <w:bottom w:val="single" w:sz="8" w:space="0" w:color="666666"/>
              <w:right w:val="single" w:sz="8" w:space="0" w:color="666666"/>
            </w:tcBorders>
            <w:shd w:val="clear" w:color="auto" w:fill="auto"/>
            <w:noWrap/>
            <w:vAlign w:val="center"/>
            <w:hideMark/>
          </w:tcPr>
          <w:p w14:paraId="15CACB5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44 (0.92-6.46)</w:t>
            </w:r>
          </w:p>
        </w:tc>
        <w:tc>
          <w:tcPr>
            <w:tcW w:w="1147" w:type="dxa"/>
            <w:tcBorders>
              <w:top w:val="nil"/>
              <w:left w:val="nil"/>
              <w:bottom w:val="single" w:sz="8" w:space="0" w:color="666666"/>
              <w:right w:val="single" w:sz="8" w:space="0" w:color="666666"/>
            </w:tcBorders>
            <w:shd w:val="clear" w:color="auto" w:fill="auto"/>
            <w:noWrap/>
            <w:vAlign w:val="center"/>
            <w:hideMark/>
          </w:tcPr>
          <w:p w14:paraId="1FE79FF9"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72</w:t>
            </w:r>
          </w:p>
        </w:tc>
        <w:tc>
          <w:tcPr>
            <w:tcW w:w="1946" w:type="dxa"/>
            <w:tcBorders>
              <w:top w:val="nil"/>
              <w:left w:val="nil"/>
              <w:bottom w:val="single" w:sz="8" w:space="0" w:color="666666"/>
              <w:right w:val="single" w:sz="8" w:space="0" w:color="666666"/>
            </w:tcBorders>
            <w:shd w:val="clear" w:color="auto" w:fill="auto"/>
            <w:noWrap/>
            <w:vAlign w:val="center"/>
            <w:hideMark/>
          </w:tcPr>
          <w:p w14:paraId="13F0E55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4.66 (0.84-25.72)</w:t>
            </w:r>
          </w:p>
        </w:tc>
        <w:tc>
          <w:tcPr>
            <w:tcW w:w="1043" w:type="dxa"/>
            <w:tcBorders>
              <w:top w:val="nil"/>
              <w:left w:val="nil"/>
              <w:bottom w:val="single" w:sz="8" w:space="0" w:color="666666"/>
              <w:right w:val="single" w:sz="8" w:space="0" w:color="666666"/>
            </w:tcBorders>
            <w:shd w:val="clear" w:color="auto" w:fill="auto"/>
            <w:noWrap/>
            <w:vAlign w:val="center"/>
            <w:hideMark/>
          </w:tcPr>
          <w:p w14:paraId="1B9B9BFE"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077</w:t>
            </w:r>
          </w:p>
        </w:tc>
        <w:tc>
          <w:tcPr>
            <w:tcW w:w="1706" w:type="dxa"/>
            <w:tcBorders>
              <w:top w:val="nil"/>
              <w:left w:val="nil"/>
              <w:bottom w:val="single" w:sz="8" w:space="0" w:color="666666"/>
              <w:right w:val="single" w:sz="8" w:space="0" w:color="666666"/>
            </w:tcBorders>
            <w:shd w:val="clear" w:color="auto" w:fill="auto"/>
            <w:noWrap/>
            <w:vAlign w:val="center"/>
            <w:hideMark/>
          </w:tcPr>
          <w:p w14:paraId="3BBC2123"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2.09 (0.67-6.51)</w:t>
            </w:r>
          </w:p>
        </w:tc>
        <w:tc>
          <w:tcPr>
            <w:tcW w:w="1011" w:type="dxa"/>
            <w:tcBorders>
              <w:top w:val="nil"/>
              <w:left w:val="nil"/>
              <w:bottom w:val="single" w:sz="8" w:space="0" w:color="666666"/>
              <w:right w:val="nil"/>
            </w:tcBorders>
            <w:shd w:val="clear" w:color="auto" w:fill="auto"/>
            <w:noWrap/>
            <w:vAlign w:val="center"/>
            <w:hideMark/>
          </w:tcPr>
          <w:p w14:paraId="3B50089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205</w:t>
            </w:r>
          </w:p>
        </w:tc>
      </w:tr>
      <w:tr w:rsidR="00CE4EE3" w:rsidRPr="00CE4EE3" w14:paraId="2B15FCC4"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5CFBC048"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Current AR + sensitization (n=478)</w:t>
            </w:r>
          </w:p>
        </w:tc>
        <w:tc>
          <w:tcPr>
            <w:tcW w:w="1706" w:type="dxa"/>
            <w:tcBorders>
              <w:top w:val="nil"/>
              <w:left w:val="nil"/>
              <w:bottom w:val="single" w:sz="8" w:space="0" w:color="666666"/>
              <w:right w:val="single" w:sz="8" w:space="0" w:color="666666"/>
            </w:tcBorders>
            <w:shd w:val="clear" w:color="auto" w:fill="auto"/>
            <w:noWrap/>
            <w:vAlign w:val="center"/>
            <w:hideMark/>
          </w:tcPr>
          <w:p w14:paraId="410C644C"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91 (0.38-2.18)</w:t>
            </w:r>
          </w:p>
        </w:tc>
        <w:tc>
          <w:tcPr>
            <w:tcW w:w="1147" w:type="dxa"/>
            <w:tcBorders>
              <w:top w:val="nil"/>
              <w:left w:val="nil"/>
              <w:bottom w:val="single" w:sz="8" w:space="0" w:color="666666"/>
              <w:right w:val="single" w:sz="8" w:space="0" w:color="666666"/>
            </w:tcBorders>
            <w:shd w:val="clear" w:color="auto" w:fill="auto"/>
            <w:noWrap/>
            <w:vAlign w:val="center"/>
            <w:hideMark/>
          </w:tcPr>
          <w:p w14:paraId="13707ECB"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831</w:t>
            </w:r>
          </w:p>
        </w:tc>
        <w:tc>
          <w:tcPr>
            <w:tcW w:w="1946" w:type="dxa"/>
            <w:tcBorders>
              <w:top w:val="nil"/>
              <w:left w:val="nil"/>
              <w:bottom w:val="single" w:sz="8" w:space="0" w:color="666666"/>
              <w:right w:val="single" w:sz="8" w:space="0" w:color="666666"/>
            </w:tcBorders>
            <w:shd w:val="clear" w:color="auto" w:fill="auto"/>
            <w:noWrap/>
            <w:vAlign w:val="center"/>
            <w:hideMark/>
          </w:tcPr>
          <w:p w14:paraId="5DBCFAA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8 (0.19-3.46)</w:t>
            </w:r>
          </w:p>
        </w:tc>
        <w:tc>
          <w:tcPr>
            <w:tcW w:w="1043" w:type="dxa"/>
            <w:tcBorders>
              <w:top w:val="nil"/>
              <w:left w:val="nil"/>
              <w:bottom w:val="single" w:sz="8" w:space="0" w:color="666666"/>
              <w:right w:val="single" w:sz="8" w:space="0" w:color="666666"/>
            </w:tcBorders>
            <w:shd w:val="clear" w:color="auto" w:fill="auto"/>
            <w:noWrap/>
            <w:vAlign w:val="center"/>
            <w:hideMark/>
          </w:tcPr>
          <w:p w14:paraId="35E8A865"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768</w:t>
            </w:r>
          </w:p>
        </w:tc>
        <w:tc>
          <w:tcPr>
            <w:tcW w:w="1706" w:type="dxa"/>
            <w:tcBorders>
              <w:top w:val="nil"/>
              <w:left w:val="nil"/>
              <w:bottom w:val="single" w:sz="8" w:space="0" w:color="666666"/>
              <w:right w:val="single" w:sz="8" w:space="0" w:color="666666"/>
            </w:tcBorders>
            <w:shd w:val="clear" w:color="auto" w:fill="auto"/>
            <w:noWrap/>
            <w:vAlign w:val="center"/>
            <w:hideMark/>
          </w:tcPr>
          <w:p w14:paraId="3990E85C"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3.53 (1.58-7.88)</w:t>
            </w:r>
          </w:p>
        </w:tc>
        <w:tc>
          <w:tcPr>
            <w:tcW w:w="1011" w:type="dxa"/>
            <w:tcBorders>
              <w:top w:val="nil"/>
              <w:left w:val="nil"/>
              <w:bottom w:val="single" w:sz="8" w:space="0" w:color="666666"/>
              <w:right w:val="nil"/>
            </w:tcBorders>
            <w:shd w:val="clear" w:color="auto" w:fill="auto"/>
            <w:noWrap/>
            <w:vAlign w:val="center"/>
            <w:hideMark/>
          </w:tcPr>
          <w:p w14:paraId="072ED7B5"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2</w:t>
            </w:r>
          </w:p>
        </w:tc>
      </w:tr>
      <w:tr w:rsidR="00CE4EE3" w:rsidRPr="00CE4EE3" w14:paraId="790CD482"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058EC605"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Current wheezing + sensitization (n=223)</w:t>
            </w:r>
          </w:p>
        </w:tc>
        <w:tc>
          <w:tcPr>
            <w:tcW w:w="1706" w:type="dxa"/>
            <w:tcBorders>
              <w:top w:val="nil"/>
              <w:left w:val="nil"/>
              <w:bottom w:val="single" w:sz="8" w:space="0" w:color="666666"/>
              <w:right w:val="single" w:sz="8" w:space="0" w:color="666666"/>
            </w:tcBorders>
            <w:shd w:val="clear" w:color="auto" w:fill="auto"/>
            <w:noWrap/>
            <w:vAlign w:val="center"/>
            <w:hideMark/>
          </w:tcPr>
          <w:p w14:paraId="514F66FC"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9.35 (1.87-46.91)</w:t>
            </w:r>
          </w:p>
        </w:tc>
        <w:tc>
          <w:tcPr>
            <w:tcW w:w="1147" w:type="dxa"/>
            <w:tcBorders>
              <w:top w:val="nil"/>
              <w:left w:val="nil"/>
              <w:bottom w:val="single" w:sz="8" w:space="0" w:color="666666"/>
              <w:right w:val="single" w:sz="8" w:space="0" w:color="666666"/>
            </w:tcBorders>
            <w:shd w:val="clear" w:color="auto" w:fill="auto"/>
            <w:noWrap/>
            <w:vAlign w:val="center"/>
            <w:hideMark/>
          </w:tcPr>
          <w:p w14:paraId="6E2EC21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7</w:t>
            </w:r>
          </w:p>
        </w:tc>
        <w:tc>
          <w:tcPr>
            <w:tcW w:w="1946" w:type="dxa"/>
            <w:tcBorders>
              <w:top w:val="nil"/>
              <w:left w:val="nil"/>
              <w:bottom w:val="single" w:sz="8" w:space="0" w:color="666666"/>
              <w:right w:val="single" w:sz="8" w:space="0" w:color="666666"/>
            </w:tcBorders>
            <w:shd w:val="clear" w:color="auto" w:fill="auto"/>
            <w:noWrap/>
            <w:vAlign w:val="center"/>
            <w:hideMark/>
          </w:tcPr>
          <w:p w14:paraId="12D8BF7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696.56 (1.99-243432.57)</w:t>
            </w:r>
          </w:p>
        </w:tc>
        <w:tc>
          <w:tcPr>
            <w:tcW w:w="1043" w:type="dxa"/>
            <w:tcBorders>
              <w:top w:val="nil"/>
              <w:left w:val="nil"/>
              <w:bottom w:val="single" w:sz="8" w:space="0" w:color="666666"/>
              <w:right w:val="single" w:sz="8" w:space="0" w:color="666666"/>
            </w:tcBorders>
            <w:shd w:val="clear" w:color="auto" w:fill="auto"/>
            <w:noWrap/>
            <w:vAlign w:val="center"/>
            <w:hideMark/>
          </w:tcPr>
          <w:p w14:paraId="2035898D"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28</w:t>
            </w:r>
          </w:p>
        </w:tc>
        <w:tc>
          <w:tcPr>
            <w:tcW w:w="1706" w:type="dxa"/>
            <w:tcBorders>
              <w:top w:val="nil"/>
              <w:left w:val="nil"/>
              <w:bottom w:val="single" w:sz="8" w:space="0" w:color="666666"/>
              <w:right w:val="single" w:sz="8" w:space="0" w:color="666666"/>
            </w:tcBorders>
            <w:shd w:val="clear" w:color="auto" w:fill="auto"/>
            <w:noWrap/>
            <w:vAlign w:val="center"/>
            <w:hideMark/>
          </w:tcPr>
          <w:p w14:paraId="40EAB9D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9.1 (1.24-66.84)</w:t>
            </w:r>
          </w:p>
        </w:tc>
        <w:tc>
          <w:tcPr>
            <w:tcW w:w="1011" w:type="dxa"/>
            <w:tcBorders>
              <w:top w:val="nil"/>
              <w:left w:val="nil"/>
              <w:bottom w:val="single" w:sz="8" w:space="0" w:color="666666"/>
              <w:right w:val="nil"/>
            </w:tcBorders>
            <w:shd w:val="clear" w:color="auto" w:fill="auto"/>
            <w:noWrap/>
            <w:vAlign w:val="center"/>
            <w:hideMark/>
          </w:tcPr>
          <w:p w14:paraId="07E86239"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3</w:t>
            </w:r>
          </w:p>
        </w:tc>
      </w:tr>
      <w:tr w:rsidR="00CE4EE3" w:rsidRPr="00CE4EE3" w14:paraId="627D9085"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7C417B14"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Persistent AR (n=365)</w:t>
            </w:r>
          </w:p>
        </w:tc>
        <w:tc>
          <w:tcPr>
            <w:tcW w:w="1706" w:type="dxa"/>
            <w:tcBorders>
              <w:top w:val="nil"/>
              <w:left w:val="nil"/>
              <w:bottom w:val="single" w:sz="8" w:space="0" w:color="666666"/>
              <w:right w:val="single" w:sz="8" w:space="0" w:color="666666"/>
            </w:tcBorders>
            <w:shd w:val="clear" w:color="auto" w:fill="auto"/>
            <w:noWrap/>
            <w:vAlign w:val="center"/>
            <w:hideMark/>
          </w:tcPr>
          <w:p w14:paraId="771BB835"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54 (0.58-4.14)</w:t>
            </w:r>
          </w:p>
        </w:tc>
        <w:tc>
          <w:tcPr>
            <w:tcW w:w="1147" w:type="dxa"/>
            <w:tcBorders>
              <w:top w:val="nil"/>
              <w:left w:val="nil"/>
              <w:bottom w:val="single" w:sz="8" w:space="0" w:color="666666"/>
              <w:right w:val="single" w:sz="8" w:space="0" w:color="666666"/>
            </w:tcBorders>
            <w:shd w:val="clear" w:color="auto" w:fill="auto"/>
            <w:noWrap/>
            <w:vAlign w:val="center"/>
            <w:hideMark/>
          </w:tcPr>
          <w:p w14:paraId="7D76B286"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389</w:t>
            </w:r>
          </w:p>
        </w:tc>
        <w:tc>
          <w:tcPr>
            <w:tcW w:w="1946" w:type="dxa"/>
            <w:tcBorders>
              <w:top w:val="nil"/>
              <w:left w:val="nil"/>
              <w:bottom w:val="single" w:sz="8" w:space="0" w:color="666666"/>
              <w:right w:val="single" w:sz="8" w:space="0" w:color="666666"/>
            </w:tcBorders>
            <w:shd w:val="clear" w:color="auto" w:fill="auto"/>
            <w:noWrap/>
            <w:vAlign w:val="center"/>
            <w:hideMark/>
          </w:tcPr>
          <w:p w14:paraId="4DABC6D3"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63 (0.03-12.66)</w:t>
            </w:r>
          </w:p>
        </w:tc>
        <w:tc>
          <w:tcPr>
            <w:tcW w:w="1043" w:type="dxa"/>
            <w:tcBorders>
              <w:top w:val="nil"/>
              <w:left w:val="nil"/>
              <w:bottom w:val="single" w:sz="8" w:space="0" w:color="666666"/>
              <w:right w:val="single" w:sz="8" w:space="0" w:color="666666"/>
            </w:tcBorders>
            <w:shd w:val="clear" w:color="auto" w:fill="auto"/>
            <w:noWrap/>
            <w:vAlign w:val="center"/>
            <w:hideMark/>
          </w:tcPr>
          <w:p w14:paraId="51F76824"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761</w:t>
            </w:r>
          </w:p>
        </w:tc>
        <w:tc>
          <w:tcPr>
            <w:tcW w:w="1706" w:type="dxa"/>
            <w:tcBorders>
              <w:top w:val="nil"/>
              <w:left w:val="nil"/>
              <w:bottom w:val="single" w:sz="8" w:space="0" w:color="666666"/>
              <w:right w:val="single" w:sz="8" w:space="0" w:color="666666"/>
            </w:tcBorders>
            <w:shd w:val="clear" w:color="auto" w:fill="auto"/>
            <w:noWrap/>
            <w:vAlign w:val="center"/>
            <w:hideMark/>
          </w:tcPr>
          <w:p w14:paraId="1B62FE9A"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5.35 (1.87-15.35)</w:t>
            </w:r>
          </w:p>
        </w:tc>
        <w:tc>
          <w:tcPr>
            <w:tcW w:w="1011" w:type="dxa"/>
            <w:tcBorders>
              <w:top w:val="nil"/>
              <w:left w:val="nil"/>
              <w:bottom w:val="single" w:sz="8" w:space="0" w:color="666666"/>
              <w:right w:val="nil"/>
            </w:tcBorders>
            <w:shd w:val="clear" w:color="auto" w:fill="auto"/>
            <w:noWrap/>
            <w:vAlign w:val="center"/>
            <w:hideMark/>
          </w:tcPr>
          <w:p w14:paraId="3FCE2566"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2</w:t>
            </w:r>
          </w:p>
        </w:tc>
      </w:tr>
      <w:tr w:rsidR="00CE4EE3" w:rsidRPr="00CE4EE3" w14:paraId="37AF3AF3" w14:textId="77777777" w:rsidTr="00150350">
        <w:trPr>
          <w:trHeight w:val="301"/>
        </w:trPr>
        <w:tc>
          <w:tcPr>
            <w:tcW w:w="1903" w:type="dxa"/>
            <w:tcBorders>
              <w:top w:val="nil"/>
              <w:left w:val="nil"/>
              <w:bottom w:val="single" w:sz="8" w:space="0" w:color="666666"/>
              <w:right w:val="single" w:sz="8" w:space="0" w:color="666666"/>
            </w:tcBorders>
            <w:shd w:val="clear" w:color="auto" w:fill="auto"/>
            <w:noWrap/>
            <w:vAlign w:val="center"/>
            <w:hideMark/>
          </w:tcPr>
          <w:p w14:paraId="061E2FB0"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Persistent AR + sensitization (n=376)</w:t>
            </w:r>
          </w:p>
        </w:tc>
        <w:tc>
          <w:tcPr>
            <w:tcW w:w="1706" w:type="dxa"/>
            <w:tcBorders>
              <w:top w:val="nil"/>
              <w:left w:val="nil"/>
              <w:bottom w:val="single" w:sz="8" w:space="0" w:color="666666"/>
              <w:right w:val="single" w:sz="8" w:space="0" w:color="666666"/>
            </w:tcBorders>
            <w:shd w:val="clear" w:color="auto" w:fill="auto"/>
            <w:noWrap/>
            <w:vAlign w:val="center"/>
            <w:hideMark/>
          </w:tcPr>
          <w:p w14:paraId="4F181F98"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63 (0.51-5.2)</w:t>
            </w:r>
          </w:p>
        </w:tc>
        <w:tc>
          <w:tcPr>
            <w:tcW w:w="1147" w:type="dxa"/>
            <w:tcBorders>
              <w:top w:val="nil"/>
              <w:left w:val="nil"/>
              <w:bottom w:val="single" w:sz="8" w:space="0" w:color="666666"/>
              <w:right w:val="single" w:sz="8" w:space="0" w:color="666666"/>
            </w:tcBorders>
            <w:shd w:val="clear" w:color="auto" w:fill="auto"/>
            <w:noWrap/>
            <w:vAlign w:val="center"/>
            <w:hideMark/>
          </w:tcPr>
          <w:p w14:paraId="6B80EDF2"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408</w:t>
            </w:r>
          </w:p>
        </w:tc>
        <w:tc>
          <w:tcPr>
            <w:tcW w:w="1946" w:type="dxa"/>
            <w:tcBorders>
              <w:top w:val="nil"/>
              <w:left w:val="nil"/>
              <w:bottom w:val="single" w:sz="8" w:space="0" w:color="666666"/>
              <w:right w:val="single" w:sz="8" w:space="0" w:color="666666"/>
            </w:tcBorders>
            <w:shd w:val="clear" w:color="auto" w:fill="auto"/>
            <w:noWrap/>
            <w:vAlign w:val="center"/>
            <w:hideMark/>
          </w:tcPr>
          <w:p w14:paraId="4C35540D"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1.11 (0.06-20.23)</w:t>
            </w:r>
          </w:p>
        </w:tc>
        <w:tc>
          <w:tcPr>
            <w:tcW w:w="1043" w:type="dxa"/>
            <w:tcBorders>
              <w:top w:val="nil"/>
              <w:left w:val="nil"/>
              <w:bottom w:val="single" w:sz="8" w:space="0" w:color="666666"/>
              <w:right w:val="single" w:sz="8" w:space="0" w:color="666666"/>
            </w:tcBorders>
            <w:shd w:val="clear" w:color="auto" w:fill="auto"/>
            <w:noWrap/>
            <w:vAlign w:val="center"/>
            <w:hideMark/>
          </w:tcPr>
          <w:p w14:paraId="34E6495F"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0.946</w:t>
            </w:r>
          </w:p>
        </w:tc>
        <w:tc>
          <w:tcPr>
            <w:tcW w:w="1706" w:type="dxa"/>
            <w:tcBorders>
              <w:top w:val="nil"/>
              <w:left w:val="nil"/>
              <w:bottom w:val="single" w:sz="8" w:space="0" w:color="666666"/>
              <w:right w:val="single" w:sz="8" w:space="0" w:color="666666"/>
            </w:tcBorders>
            <w:shd w:val="clear" w:color="auto" w:fill="auto"/>
            <w:noWrap/>
            <w:vAlign w:val="center"/>
            <w:hideMark/>
          </w:tcPr>
          <w:p w14:paraId="01998267" w14:textId="77777777" w:rsidR="00CE4EE3" w:rsidRPr="00CE4EE3" w:rsidRDefault="00CE4EE3" w:rsidP="00CE4EE3">
            <w:pPr>
              <w:spacing w:after="0" w:line="240" w:lineRule="auto"/>
              <w:jc w:val="left"/>
              <w:rPr>
                <w:rFonts w:eastAsia="Times New Roman" w:cs="Times New Roman"/>
                <w:color w:val="000000"/>
                <w:sz w:val="20"/>
                <w:szCs w:val="20"/>
                <w:lang w:val="en-SG" w:eastAsia="en-SG"/>
              </w:rPr>
            </w:pPr>
            <w:r w:rsidRPr="00CE4EE3">
              <w:rPr>
                <w:rFonts w:eastAsia="Times New Roman" w:cs="Times New Roman"/>
                <w:color w:val="000000"/>
                <w:sz w:val="20"/>
                <w:szCs w:val="20"/>
                <w:lang w:val="en-SG" w:eastAsia="en-SG"/>
              </w:rPr>
              <w:t>4.94 (1.53-15.91)</w:t>
            </w:r>
          </w:p>
        </w:tc>
        <w:tc>
          <w:tcPr>
            <w:tcW w:w="1011" w:type="dxa"/>
            <w:tcBorders>
              <w:top w:val="nil"/>
              <w:left w:val="nil"/>
              <w:bottom w:val="single" w:sz="8" w:space="0" w:color="666666"/>
              <w:right w:val="nil"/>
            </w:tcBorders>
            <w:shd w:val="clear" w:color="auto" w:fill="auto"/>
            <w:noWrap/>
            <w:vAlign w:val="center"/>
            <w:hideMark/>
          </w:tcPr>
          <w:p w14:paraId="792C686E" w14:textId="77777777" w:rsidR="00CE4EE3" w:rsidRPr="00CE4EE3" w:rsidRDefault="00CE4EE3" w:rsidP="00CE4EE3">
            <w:pPr>
              <w:spacing w:after="0" w:line="240" w:lineRule="auto"/>
              <w:jc w:val="left"/>
              <w:rPr>
                <w:rFonts w:eastAsia="Times New Roman" w:cs="Times New Roman"/>
                <w:b/>
                <w:bCs/>
                <w:color w:val="000000"/>
                <w:sz w:val="20"/>
                <w:szCs w:val="20"/>
                <w:lang w:val="en-SG" w:eastAsia="en-SG"/>
              </w:rPr>
            </w:pPr>
            <w:r w:rsidRPr="00CE4EE3">
              <w:rPr>
                <w:rFonts w:eastAsia="Times New Roman" w:cs="Times New Roman"/>
                <w:b/>
                <w:bCs/>
                <w:color w:val="000000"/>
                <w:sz w:val="20"/>
                <w:szCs w:val="20"/>
                <w:lang w:val="en-SG" w:eastAsia="en-SG"/>
              </w:rPr>
              <w:t>0.007</w:t>
            </w:r>
          </w:p>
        </w:tc>
      </w:tr>
    </w:tbl>
    <w:p w14:paraId="5209435F" w14:textId="0D7C8E7F" w:rsidR="00FB76FF" w:rsidRPr="001D2088" w:rsidRDefault="00FB76FF" w:rsidP="00CE4EE3">
      <w:pPr>
        <w:spacing w:after="0" w:line="240" w:lineRule="auto"/>
        <w:rPr>
          <w:sz w:val="22"/>
          <w:vertAlign w:val="superscript"/>
        </w:rPr>
      </w:pPr>
      <w:bookmarkStart w:id="16" w:name="_Hlk72996497"/>
      <w:r w:rsidRPr="001D2088">
        <w:rPr>
          <w:sz w:val="22"/>
          <w:vertAlign w:val="superscript"/>
        </w:rPr>
        <w:t xml:space="preserve">a </w:t>
      </w:r>
      <w:r w:rsidRPr="001D2088">
        <w:rPr>
          <w:sz w:val="22"/>
        </w:rPr>
        <w:t xml:space="preserve">All analyses were adjusted for prenatal and environmental factors shown in </w:t>
      </w:r>
      <w:r w:rsidR="002E3922">
        <w:rPr>
          <w:sz w:val="22"/>
        </w:rPr>
        <w:t xml:space="preserve">Figure 3, </w:t>
      </w:r>
      <w:r w:rsidR="002E3922" w:rsidRPr="002E3922">
        <w:rPr>
          <w:sz w:val="22"/>
        </w:rPr>
        <w:t>including pet ownership, household smoking, childcare attendance and infant’s use of antibiotics during the first year</w:t>
      </w:r>
      <w:r w:rsidRPr="001D2088">
        <w:rPr>
          <w:sz w:val="22"/>
        </w:rPr>
        <w:t>.</w:t>
      </w:r>
      <w:r w:rsidR="002E3922">
        <w:rPr>
          <w:sz w:val="22"/>
        </w:rPr>
        <w:t xml:space="preserve"> </w:t>
      </w:r>
      <w:r w:rsidR="002E3922" w:rsidRPr="001D2088">
        <w:rPr>
          <w:sz w:val="22"/>
        </w:rPr>
        <w:t xml:space="preserve">All comparisons were made with the non-AD group as the reference group.  </w:t>
      </w:r>
    </w:p>
    <w:p w14:paraId="554CABCE" w14:textId="7B6CF322" w:rsidR="00FB76FF" w:rsidRPr="001D2088" w:rsidRDefault="00FB76FF" w:rsidP="00CE4EE3">
      <w:pPr>
        <w:spacing w:after="0" w:line="240" w:lineRule="auto"/>
        <w:rPr>
          <w:sz w:val="22"/>
        </w:rPr>
      </w:pPr>
      <w:r w:rsidRPr="001D2088">
        <w:rPr>
          <w:sz w:val="22"/>
          <w:vertAlign w:val="superscript"/>
        </w:rPr>
        <w:t xml:space="preserve">b </w:t>
      </w:r>
      <w:r w:rsidRPr="001D2088">
        <w:rPr>
          <w:sz w:val="22"/>
        </w:rPr>
        <w:t>For this model, multinomial logistic regressions were carried out stepwise adding each non-overlapping variable to the model separately. This was repeated until all the variables were included in a model. As a result, the number</w:t>
      </w:r>
      <w:r w:rsidR="00BC4668" w:rsidRPr="001D2088">
        <w:rPr>
          <w:sz w:val="22"/>
        </w:rPr>
        <w:t>s</w:t>
      </w:r>
      <w:r w:rsidRPr="001D2088">
        <w:rPr>
          <w:sz w:val="22"/>
        </w:rPr>
        <w:t xml:space="preserve"> included in each analysis </w:t>
      </w:r>
      <w:r w:rsidR="00BE31F8" w:rsidRPr="001D2088">
        <w:rPr>
          <w:sz w:val="22"/>
        </w:rPr>
        <w:t xml:space="preserve">vary </w:t>
      </w:r>
      <w:r w:rsidRPr="001D2088">
        <w:rPr>
          <w:sz w:val="22"/>
        </w:rPr>
        <w:t>as shown in the table.</w:t>
      </w:r>
    </w:p>
    <w:p w14:paraId="7C0423E5" w14:textId="0B1F92BA" w:rsidR="00CE4EE3" w:rsidRPr="001D2088" w:rsidRDefault="00CE4EE3" w:rsidP="00CE4EE3">
      <w:pPr>
        <w:spacing w:after="0" w:line="240" w:lineRule="auto"/>
        <w:rPr>
          <w:sz w:val="22"/>
        </w:rPr>
      </w:pPr>
      <w:r w:rsidRPr="001D2088">
        <w:rPr>
          <w:sz w:val="22"/>
        </w:rPr>
        <w:t>AR: Allergic Rhinitis; HDM: House dust mite; NA: Not applicable</w:t>
      </w:r>
    </w:p>
    <w:p w14:paraId="45E20C71" w14:textId="4582D7B2" w:rsidR="00CE4EE3" w:rsidRPr="001D2088" w:rsidRDefault="00CE4EE3" w:rsidP="00CE4EE3">
      <w:pPr>
        <w:spacing w:line="240" w:lineRule="auto"/>
        <w:rPr>
          <w:sz w:val="22"/>
        </w:rPr>
      </w:pPr>
      <w:r w:rsidRPr="001D2088">
        <w:rPr>
          <w:sz w:val="22"/>
        </w:rPr>
        <w:t xml:space="preserve">Any sensitization: </w:t>
      </w:r>
      <w:r w:rsidRPr="001D2088">
        <w:rPr>
          <w:rFonts w:eastAsia="SimSun"/>
          <w:color w:val="000000"/>
          <w:kern w:val="2"/>
          <w:sz w:val="22"/>
          <w:lang w:eastAsia="ar-SA"/>
        </w:rPr>
        <w:t xml:space="preserve"> positive skin prick test result to any of the </w:t>
      </w:r>
      <w:r w:rsidRPr="001D2088">
        <w:rPr>
          <w:sz w:val="22"/>
        </w:rPr>
        <w:t>house dust mite allergens (</w:t>
      </w:r>
      <w:r w:rsidRPr="001D2088">
        <w:rPr>
          <w:i/>
          <w:sz w:val="22"/>
        </w:rPr>
        <w:t>Dermatophagoides pteronyssinus</w:t>
      </w:r>
      <w:r w:rsidRPr="001D2088">
        <w:rPr>
          <w:sz w:val="22"/>
        </w:rPr>
        <w:t xml:space="preserve">, </w:t>
      </w:r>
      <w:r w:rsidRPr="001D2088">
        <w:rPr>
          <w:i/>
          <w:sz w:val="22"/>
        </w:rPr>
        <w:t>Dermatophagoides farinae, Blomia tropicalis</w:t>
      </w:r>
      <w:r w:rsidRPr="001D2088">
        <w:rPr>
          <w:sz w:val="22"/>
        </w:rPr>
        <w:t>), food allergens (egg, peanut, cow’s milk, shrimp, crab) or aeroallergens (</w:t>
      </w:r>
      <w:r w:rsidRPr="001D2088">
        <w:rPr>
          <w:i/>
          <w:sz w:val="22"/>
        </w:rPr>
        <w:t>Blatella germanica and Periplanata Americana).</w:t>
      </w:r>
      <w:r w:rsidRPr="001D2088">
        <w:rPr>
          <w:sz w:val="22"/>
        </w:rPr>
        <w:t xml:space="preserve"> </w:t>
      </w:r>
      <w:r w:rsidRPr="001D2088">
        <w:rPr>
          <w:sz w:val="22"/>
        </w:rPr>
        <w:br/>
      </w:r>
    </w:p>
    <w:bookmarkEnd w:id="16"/>
    <w:p w14:paraId="356E3138" w14:textId="0E4AEA40" w:rsidR="00A73535" w:rsidRDefault="003745E4" w:rsidP="003745E4">
      <w:pPr>
        <w:pStyle w:val="Heading1"/>
      </w:pPr>
      <w:r>
        <w:t>Figure</w:t>
      </w:r>
      <w:r w:rsidR="002E3922">
        <w:t xml:space="preserve"> Legend</w:t>
      </w:r>
    </w:p>
    <w:p w14:paraId="2E2827A8" w14:textId="3A7366FD" w:rsidR="008E5F73" w:rsidRDefault="008E5F73" w:rsidP="003745E4">
      <w:pPr>
        <w:pStyle w:val="Caption"/>
        <w:spacing w:line="480" w:lineRule="auto"/>
        <w:rPr>
          <w:b/>
          <w:i w:val="0"/>
          <w:color w:val="auto"/>
          <w:sz w:val="24"/>
          <w:szCs w:val="24"/>
        </w:rPr>
      </w:pPr>
      <w:r>
        <w:rPr>
          <w:b/>
          <w:i w:val="0"/>
          <w:color w:val="auto"/>
          <w:sz w:val="24"/>
          <w:szCs w:val="24"/>
        </w:rPr>
        <w:t xml:space="preserve">Figure 1 </w:t>
      </w:r>
      <w:r w:rsidRPr="008E5F73">
        <w:rPr>
          <w:bCs/>
          <w:i w:val="0"/>
          <w:color w:val="auto"/>
          <w:sz w:val="24"/>
          <w:szCs w:val="24"/>
        </w:rPr>
        <w:t>Flow diagram of participants with and without AD at each timepoint.</w:t>
      </w:r>
      <w:r w:rsidR="00BE31F8">
        <w:rPr>
          <w:bCs/>
          <w:i w:val="0"/>
          <w:color w:val="auto"/>
          <w:sz w:val="24"/>
          <w:szCs w:val="24"/>
        </w:rPr>
        <w:t xml:space="preserve"> </w:t>
      </w:r>
    </w:p>
    <w:p w14:paraId="0AE3B089" w14:textId="33A18013" w:rsidR="003745E4" w:rsidRDefault="003745E4" w:rsidP="003745E4">
      <w:pPr>
        <w:pStyle w:val="Caption"/>
        <w:spacing w:line="480" w:lineRule="auto"/>
        <w:rPr>
          <w:i w:val="0"/>
          <w:color w:val="auto"/>
          <w:sz w:val="24"/>
          <w:szCs w:val="24"/>
        </w:rPr>
      </w:pPr>
      <w:r w:rsidRPr="00D15CF5">
        <w:rPr>
          <w:b/>
          <w:i w:val="0"/>
          <w:color w:val="auto"/>
          <w:sz w:val="24"/>
          <w:szCs w:val="24"/>
        </w:rPr>
        <w:t xml:space="preserve">Figure </w:t>
      </w:r>
      <w:r w:rsidR="008E5F73">
        <w:rPr>
          <w:b/>
          <w:i w:val="0"/>
          <w:color w:val="auto"/>
          <w:sz w:val="24"/>
          <w:szCs w:val="24"/>
        </w:rPr>
        <w:t>2</w:t>
      </w:r>
      <w:r w:rsidR="00D43FA0">
        <w:rPr>
          <w:b/>
          <w:i w:val="0"/>
          <w:color w:val="auto"/>
          <w:sz w:val="24"/>
          <w:szCs w:val="24"/>
        </w:rPr>
        <w:t xml:space="preserve"> </w:t>
      </w:r>
      <w:r>
        <w:rPr>
          <w:i w:val="0"/>
          <w:color w:val="auto"/>
          <w:sz w:val="24"/>
          <w:szCs w:val="24"/>
        </w:rPr>
        <w:t>Three</w:t>
      </w:r>
      <w:r w:rsidRPr="00D15CF5">
        <w:rPr>
          <w:i w:val="0"/>
          <w:color w:val="auto"/>
          <w:sz w:val="24"/>
          <w:szCs w:val="24"/>
        </w:rPr>
        <w:t xml:space="preserve"> atopic dermatitis</w:t>
      </w:r>
      <w:r>
        <w:rPr>
          <w:i w:val="0"/>
          <w:color w:val="auto"/>
          <w:sz w:val="24"/>
          <w:szCs w:val="24"/>
        </w:rPr>
        <w:t xml:space="preserve"> (AD)</w:t>
      </w:r>
      <w:r w:rsidRPr="00D15CF5">
        <w:rPr>
          <w:i w:val="0"/>
          <w:color w:val="auto"/>
          <w:sz w:val="24"/>
          <w:szCs w:val="24"/>
        </w:rPr>
        <w:t xml:space="preserve"> </w:t>
      </w:r>
      <w:r>
        <w:rPr>
          <w:i w:val="0"/>
          <w:color w:val="auto"/>
          <w:sz w:val="24"/>
          <w:szCs w:val="24"/>
        </w:rPr>
        <w:t xml:space="preserve">and one reference </w:t>
      </w:r>
      <w:r w:rsidRPr="00D15CF5">
        <w:rPr>
          <w:i w:val="0"/>
          <w:color w:val="auto"/>
          <w:sz w:val="24"/>
          <w:szCs w:val="24"/>
        </w:rPr>
        <w:t>trajector</w:t>
      </w:r>
      <w:r>
        <w:rPr>
          <w:i w:val="0"/>
          <w:color w:val="auto"/>
          <w:sz w:val="24"/>
          <w:szCs w:val="24"/>
        </w:rPr>
        <w:t>y</w:t>
      </w:r>
      <w:r w:rsidRPr="00D15CF5">
        <w:rPr>
          <w:i w:val="0"/>
          <w:color w:val="auto"/>
          <w:sz w:val="24"/>
          <w:szCs w:val="24"/>
        </w:rPr>
        <w:t xml:space="preserve"> generated from </w:t>
      </w:r>
      <w:r>
        <w:rPr>
          <w:i w:val="0"/>
          <w:color w:val="auto"/>
          <w:sz w:val="24"/>
          <w:szCs w:val="24"/>
        </w:rPr>
        <w:t xml:space="preserve">the unsupervised machine learning </w:t>
      </w:r>
      <w:r w:rsidRPr="006869B3">
        <w:rPr>
          <w:i w:val="0"/>
          <w:color w:val="auto"/>
          <w:sz w:val="24"/>
          <w:szCs w:val="24"/>
        </w:rPr>
        <w:t>a</w:t>
      </w:r>
      <w:r>
        <w:rPr>
          <w:i w:val="0"/>
          <w:color w:val="auto"/>
          <w:sz w:val="24"/>
          <w:szCs w:val="24"/>
        </w:rPr>
        <w:t>pp</w:t>
      </w:r>
      <w:r w:rsidRPr="006869B3">
        <w:rPr>
          <w:i w:val="0"/>
          <w:color w:val="auto"/>
          <w:sz w:val="24"/>
          <w:szCs w:val="24"/>
        </w:rPr>
        <w:t>r</w:t>
      </w:r>
      <w:r>
        <w:rPr>
          <w:i w:val="0"/>
          <w:color w:val="auto"/>
          <w:sz w:val="24"/>
          <w:szCs w:val="24"/>
        </w:rPr>
        <w:t>oac</w:t>
      </w:r>
      <w:r w:rsidRPr="006869B3">
        <w:rPr>
          <w:i w:val="0"/>
          <w:color w:val="auto"/>
          <w:sz w:val="24"/>
          <w:szCs w:val="24"/>
        </w:rPr>
        <w:t>h</w:t>
      </w:r>
      <w:r>
        <w:rPr>
          <w:i w:val="0"/>
          <w:color w:val="auto"/>
          <w:sz w:val="24"/>
          <w:szCs w:val="24"/>
        </w:rPr>
        <w:t>.</w:t>
      </w:r>
    </w:p>
    <w:p w14:paraId="5BF83788" w14:textId="66685E04" w:rsidR="003745E4" w:rsidRDefault="003745E4" w:rsidP="003745E4">
      <w:r>
        <w:t xml:space="preserve">Figure legend: </w:t>
      </w:r>
      <w:bookmarkStart w:id="17" w:name="_Hlk72486061"/>
      <w:r>
        <w:t xml:space="preserve">The unsupervised machine learning method identified four atopic dermatitis trajectories. Early onset transient (EOT) was made up of children with high probability of reporting AD in the first 12 months of life and this subsequently decreased up till year 8. The early onset persistent (EOP) AD trajectory was marked by a gradual increase in probability of AD from month 3 to month 18 and this remained high throughout till year 8. In the late onset persistent (LOP) trajectory, probability of AD was low in the first year of life, peaking at </w:t>
      </w:r>
      <w:r w:rsidR="00D065CA">
        <w:t>3 years</w:t>
      </w:r>
      <w:r>
        <w:t xml:space="preserve"> and stabilized thereafter up till year 8.</w:t>
      </w:r>
      <w:r w:rsidRPr="00522347">
        <w:t xml:space="preserve"> </w:t>
      </w:r>
      <w:r>
        <w:t>Those with low probability of reporting atopic dermatitis were classified in the reference group.</w:t>
      </w:r>
      <w:bookmarkEnd w:id="17"/>
    </w:p>
    <w:p w14:paraId="24914F03" w14:textId="34BBB68C" w:rsidR="003745E4" w:rsidRDefault="003745E4" w:rsidP="003745E4">
      <w:r w:rsidRPr="00A12A0C">
        <w:rPr>
          <w:b/>
        </w:rPr>
        <w:t xml:space="preserve">Figure </w:t>
      </w:r>
      <w:r w:rsidR="008E5F73">
        <w:rPr>
          <w:b/>
        </w:rPr>
        <w:t>3</w:t>
      </w:r>
      <w:r w:rsidR="008E5F73">
        <w:t xml:space="preserve"> </w:t>
      </w:r>
      <w:r>
        <w:t xml:space="preserve">Forest plot representing </w:t>
      </w:r>
      <w:r w:rsidR="008E5F73">
        <w:t xml:space="preserve">multinomial </w:t>
      </w:r>
      <w:r>
        <w:t xml:space="preserve">regression analyses for prenatal and environmental factors. </w:t>
      </w:r>
    </w:p>
    <w:p w14:paraId="7590E853" w14:textId="09373FCE" w:rsidR="003745E4" w:rsidRDefault="003745E4" w:rsidP="004872F9">
      <w:pPr>
        <w:spacing w:after="0"/>
      </w:pPr>
      <w:r>
        <w:t xml:space="preserve">Figure legend: </w:t>
      </w:r>
      <w:r w:rsidR="00AD4BB6">
        <w:t xml:space="preserve">Multinomial </w:t>
      </w:r>
      <w:r>
        <w:t>l</w:t>
      </w:r>
      <w:r w:rsidRPr="00A724F7">
        <w:rPr>
          <w:rFonts w:eastAsia="SimSun"/>
          <w:kern w:val="2"/>
          <w:lang w:eastAsia="ar-SA"/>
        </w:rPr>
        <w:t xml:space="preserve">ogistic regressions were used to examine associations between prenatal </w:t>
      </w:r>
      <w:r w:rsidR="00F72741">
        <w:rPr>
          <w:rFonts w:eastAsia="SimSun"/>
          <w:kern w:val="2"/>
          <w:lang w:eastAsia="ar-SA"/>
        </w:rPr>
        <w:t>and</w:t>
      </w:r>
      <w:r>
        <w:rPr>
          <w:rFonts w:eastAsia="SimSun"/>
          <w:kern w:val="2"/>
          <w:lang w:eastAsia="ar-SA"/>
        </w:rPr>
        <w:t xml:space="preserve"> </w:t>
      </w:r>
      <w:r w:rsidRPr="00A724F7">
        <w:rPr>
          <w:rFonts w:eastAsia="SimSun"/>
          <w:kern w:val="2"/>
          <w:lang w:eastAsia="ar-SA"/>
        </w:rPr>
        <w:t>environmental risk factors</w:t>
      </w:r>
      <w:r>
        <w:rPr>
          <w:rFonts w:eastAsia="SimSun"/>
          <w:kern w:val="2"/>
          <w:lang w:eastAsia="ar-SA"/>
        </w:rPr>
        <w:t xml:space="preserve"> </w:t>
      </w:r>
      <w:r w:rsidR="00F72741">
        <w:rPr>
          <w:rFonts w:eastAsia="SimSun"/>
          <w:kern w:val="2"/>
          <w:lang w:eastAsia="ar-SA"/>
        </w:rPr>
        <w:t xml:space="preserve">with </w:t>
      </w:r>
      <w:r>
        <w:rPr>
          <w:rFonts w:eastAsia="SimSun"/>
          <w:kern w:val="2"/>
          <w:lang w:eastAsia="ar-SA"/>
        </w:rPr>
        <w:t xml:space="preserve">each trajectory. </w:t>
      </w:r>
      <w:r w:rsidRPr="00421261">
        <w:rPr>
          <w:rFonts w:ascii="Arial" w:hAnsi="Arial" w:cs="Arial"/>
          <w:color w:val="FF0000"/>
          <w:sz w:val="32"/>
          <w:szCs w:val="32"/>
        </w:rPr>
        <w:t>♦</w:t>
      </w:r>
      <w:r>
        <w:t xml:space="preserve"> indica</w:t>
      </w:r>
      <w:r w:rsidR="004872F9">
        <w:t xml:space="preserve">te significant factors, p&lt;0.05. </w:t>
      </w:r>
      <w:r>
        <w:t>x-axes are on a logarithmic scale.</w:t>
      </w:r>
      <w:r w:rsidR="00AD4BB6">
        <w:t xml:space="preserve"> </w:t>
      </w:r>
      <w:r w:rsidR="001B409E" w:rsidRPr="001B409E">
        <w:t xml:space="preserve">All comparisons were made with the non-AD group as the reference group.  </w:t>
      </w:r>
      <w:r w:rsidR="00F72741">
        <w:t>Reference groups for the categorical variables are as follows</w:t>
      </w:r>
      <w:r w:rsidR="00A61509">
        <w:t xml:space="preserve"> in the order presented in the figure</w:t>
      </w:r>
      <w:r w:rsidR="00F72741">
        <w:t xml:space="preserve">: </w:t>
      </w:r>
      <w:r w:rsidR="00A61509">
        <w:t>female, no family history of atopy, household income &lt; 4000 USD, Chinese race, no siblings, no antibiotic use during labour and pregnancy, vaginal delivery and low breastfeeding level.</w:t>
      </w:r>
    </w:p>
    <w:p w14:paraId="7C31813F" w14:textId="77777777" w:rsidR="005A79BA" w:rsidRDefault="005A79BA" w:rsidP="004872F9">
      <w:pPr>
        <w:spacing w:after="0"/>
      </w:pPr>
    </w:p>
    <w:p w14:paraId="2743E85A" w14:textId="4292E9AB" w:rsidR="003745E4" w:rsidRDefault="00BE31F8" w:rsidP="003745E4">
      <w:pPr>
        <w:rPr>
          <w:b/>
          <w:bCs/>
        </w:rPr>
      </w:pPr>
      <w:r w:rsidRPr="00BE31F8">
        <w:rPr>
          <w:b/>
          <w:bCs/>
        </w:rPr>
        <w:t>Supporting Information Figures</w:t>
      </w:r>
    </w:p>
    <w:p w14:paraId="05FBD4D4" w14:textId="37DF1FFE" w:rsidR="009C5961" w:rsidRPr="001B57E0" w:rsidRDefault="009C5961" w:rsidP="009C5961">
      <w:pPr>
        <w:rPr>
          <w:b/>
        </w:rPr>
      </w:pPr>
      <w:r w:rsidRPr="001B57E0">
        <w:rPr>
          <w:b/>
        </w:rPr>
        <w:t xml:space="preserve">Figure </w:t>
      </w:r>
      <w:r w:rsidR="00BF10B9">
        <w:rPr>
          <w:b/>
        </w:rPr>
        <w:t>S</w:t>
      </w:r>
      <w:r w:rsidRPr="001B57E0">
        <w:rPr>
          <w:b/>
        </w:rPr>
        <w:t xml:space="preserve">1 AD trajectories among those with complete data at all twelve timepoints (n=448). </w:t>
      </w:r>
    </w:p>
    <w:p w14:paraId="191B2003" w14:textId="7CB4AA4B" w:rsidR="009C5961" w:rsidRDefault="009C5961" w:rsidP="009C5961">
      <w:r w:rsidRPr="009C5961">
        <w:t>Figure legend: Apart from the late onset persistent trajectory, all other trajectories were consistent with the trajectories of the main analyses. This is possibly due to the smaller sample size (n=448), which renders the model less stable and resulted in loss of power to perform downstream analyses.</w:t>
      </w:r>
    </w:p>
    <w:p w14:paraId="6CEF1DC1" w14:textId="71D75146" w:rsidR="009C5961" w:rsidRPr="001B57E0" w:rsidRDefault="009C5961" w:rsidP="009C5961">
      <w:pPr>
        <w:rPr>
          <w:b/>
        </w:rPr>
      </w:pPr>
      <w:r w:rsidRPr="001B57E0">
        <w:rPr>
          <w:b/>
        </w:rPr>
        <w:t xml:space="preserve">Figure </w:t>
      </w:r>
      <w:r w:rsidR="00BF10B9">
        <w:rPr>
          <w:b/>
        </w:rPr>
        <w:t>S</w:t>
      </w:r>
      <w:r w:rsidRPr="001B57E0">
        <w:rPr>
          <w:b/>
        </w:rPr>
        <w:t>2 AD trajectories in those with A) missing data at 1 timepoint, B) missing data at 4 timepoints, C) missing data at 7 timepoints and D) missing data at 11 timepoints.</w:t>
      </w:r>
    </w:p>
    <w:p w14:paraId="38AD6FD5" w14:textId="4EC01774" w:rsidR="009C5961" w:rsidRDefault="009C5961" w:rsidP="009C5961">
      <w:r>
        <w:t>Figure legend: Trajectories of participants with varying numbers of missing values (those with complete data on 11 or less timepoints, out of a maximum of 12 time-points), were all consistent with the main analysis.</w:t>
      </w:r>
    </w:p>
    <w:p w14:paraId="601C65C4" w14:textId="77777777" w:rsidR="00EC549A" w:rsidRPr="006D43B0" w:rsidRDefault="00337614" w:rsidP="00EC549A">
      <w:pPr>
        <w:rPr>
          <w:rFonts w:cs="Times New Roman"/>
          <w:b/>
          <w:szCs w:val="24"/>
        </w:rPr>
      </w:pPr>
      <w:r w:rsidRPr="001B57E0">
        <w:rPr>
          <w:rFonts w:cs="Times New Roman"/>
          <w:b/>
          <w:szCs w:val="24"/>
        </w:rPr>
        <w:t xml:space="preserve">Figure </w:t>
      </w:r>
      <w:r w:rsidR="00BF10B9">
        <w:rPr>
          <w:rFonts w:cs="Times New Roman"/>
          <w:b/>
          <w:szCs w:val="24"/>
        </w:rPr>
        <w:t>S</w:t>
      </w:r>
      <w:r w:rsidRPr="001B57E0">
        <w:rPr>
          <w:rFonts w:cs="Times New Roman"/>
          <w:b/>
          <w:szCs w:val="24"/>
        </w:rPr>
        <w:t xml:space="preserve">3 </w:t>
      </w:r>
      <w:r w:rsidR="00EC549A" w:rsidRPr="006D43B0">
        <w:rPr>
          <w:rFonts w:cs="Times New Roman"/>
          <w:b/>
          <w:szCs w:val="24"/>
        </w:rPr>
        <w:t xml:space="preserve">AD trajectories based on the definition of doctor diagnosis of AD in full cohort </w:t>
      </w:r>
    </w:p>
    <w:p w14:paraId="3C7909E3" w14:textId="77777777" w:rsidR="00EC549A" w:rsidRPr="00337614" w:rsidRDefault="00EC549A" w:rsidP="00EC549A">
      <w:r w:rsidRPr="00337614">
        <w:rPr>
          <w:rFonts w:cs="Times New Roman"/>
          <w:szCs w:val="24"/>
        </w:rPr>
        <w:t xml:space="preserve">Figure legend: As a measure of comparison, analyses based on the definition of doctor diagnosis of AD in the full cohort was also </w:t>
      </w:r>
      <w:r>
        <w:rPr>
          <w:rFonts w:cs="Times New Roman"/>
          <w:szCs w:val="24"/>
        </w:rPr>
        <w:t xml:space="preserve">performed </w:t>
      </w:r>
      <w:r w:rsidRPr="00337614">
        <w:rPr>
          <w:rFonts w:cs="Times New Roman"/>
          <w:szCs w:val="24"/>
        </w:rPr>
        <w:t>(n=1237). Similarly, three AD trajectories were obtained.</w:t>
      </w:r>
    </w:p>
    <w:p w14:paraId="16DD5860" w14:textId="530D979E" w:rsidR="00337614" w:rsidRPr="001B57E0" w:rsidRDefault="00EC549A" w:rsidP="00337614">
      <w:pPr>
        <w:rPr>
          <w:rFonts w:cs="Times New Roman"/>
          <w:b/>
          <w:szCs w:val="24"/>
        </w:rPr>
      </w:pPr>
      <w:r w:rsidRPr="006D43B0">
        <w:rPr>
          <w:rFonts w:cs="Times New Roman"/>
          <w:b/>
          <w:szCs w:val="24"/>
        </w:rPr>
        <w:t xml:space="preserve">Figure </w:t>
      </w:r>
      <w:r>
        <w:rPr>
          <w:rFonts w:cs="Times New Roman"/>
          <w:b/>
          <w:szCs w:val="24"/>
        </w:rPr>
        <w:t>S</w:t>
      </w:r>
      <w:r w:rsidRPr="006D43B0">
        <w:rPr>
          <w:rFonts w:cs="Times New Roman"/>
          <w:b/>
          <w:szCs w:val="24"/>
        </w:rPr>
        <w:t xml:space="preserve">4 </w:t>
      </w:r>
      <w:r w:rsidR="00337614" w:rsidRPr="001B57E0">
        <w:rPr>
          <w:rFonts w:cs="Times New Roman"/>
          <w:b/>
          <w:szCs w:val="24"/>
        </w:rPr>
        <w:t>AD trajectories based on the definition of itchy rash and use of topical steroids in full cohort.</w:t>
      </w:r>
    </w:p>
    <w:p w14:paraId="44F1291D" w14:textId="680710ED" w:rsidR="00337614" w:rsidRPr="00337614" w:rsidRDefault="00337614" w:rsidP="00337614">
      <w:pPr>
        <w:rPr>
          <w:rFonts w:cs="Times New Roman"/>
          <w:szCs w:val="24"/>
        </w:rPr>
      </w:pPr>
      <w:r w:rsidRPr="00337614">
        <w:rPr>
          <w:rFonts w:cs="Times New Roman"/>
          <w:szCs w:val="24"/>
        </w:rPr>
        <w:t>Figure legend: Due to the small numbers in some of the exposure variables, analysis based on definition of itchy rash and use of topical steroids was carried out on the full cohort (n=1237). Similar to the main analys</w:t>
      </w:r>
      <w:r w:rsidR="000D0C65">
        <w:rPr>
          <w:rFonts w:cs="Times New Roman"/>
          <w:szCs w:val="24"/>
        </w:rPr>
        <w:t>i</w:t>
      </w:r>
      <w:r w:rsidRPr="00337614">
        <w:rPr>
          <w:rFonts w:cs="Times New Roman"/>
          <w:szCs w:val="24"/>
        </w:rPr>
        <w:t xml:space="preserve">s, the machine learning method identified </w:t>
      </w:r>
      <w:r w:rsidR="000D0C65">
        <w:rPr>
          <w:rFonts w:cs="Times New Roman"/>
          <w:szCs w:val="24"/>
        </w:rPr>
        <w:t xml:space="preserve">three </w:t>
      </w:r>
      <w:r w:rsidRPr="00337614">
        <w:rPr>
          <w:rFonts w:cs="Times New Roman"/>
          <w:szCs w:val="24"/>
        </w:rPr>
        <w:t xml:space="preserve">AD trajectories. </w:t>
      </w:r>
    </w:p>
    <w:sectPr w:rsidR="00337614" w:rsidRPr="00337614" w:rsidSect="002B019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B9B08" w14:textId="77777777" w:rsidR="00670E6A" w:rsidRDefault="00670E6A" w:rsidP="008F28D8">
      <w:pPr>
        <w:spacing w:after="0" w:line="240" w:lineRule="auto"/>
      </w:pPr>
      <w:r>
        <w:separator/>
      </w:r>
    </w:p>
  </w:endnote>
  <w:endnote w:type="continuationSeparator" w:id="0">
    <w:p w14:paraId="356DE7B1" w14:textId="77777777" w:rsidR="00670E6A" w:rsidRDefault="00670E6A" w:rsidP="008F28D8">
      <w:pPr>
        <w:spacing w:after="0" w:line="240" w:lineRule="auto"/>
      </w:pPr>
      <w:r>
        <w:continuationSeparator/>
      </w:r>
    </w:p>
  </w:endnote>
  <w:endnote w:type="continuationNotice" w:id="1">
    <w:p w14:paraId="3C98A23D" w14:textId="77777777" w:rsidR="00670E6A" w:rsidRDefault="00670E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7F606" w14:textId="77777777" w:rsidR="00670E6A" w:rsidRDefault="00670E6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8854472"/>
      <w:docPartObj>
        <w:docPartGallery w:val="Page Numbers (Bottom of Page)"/>
        <w:docPartUnique/>
      </w:docPartObj>
    </w:sdtPr>
    <w:sdtEndPr>
      <w:rPr>
        <w:noProof/>
      </w:rPr>
    </w:sdtEndPr>
    <w:sdtContent>
      <w:p w14:paraId="7F87041A" w14:textId="0359F66F" w:rsidR="00670E6A" w:rsidRDefault="00670E6A">
        <w:pPr>
          <w:pStyle w:val="Footer"/>
          <w:jc w:val="right"/>
        </w:pPr>
        <w:r>
          <w:fldChar w:fldCharType="begin"/>
        </w:r>
        <w:r>
          <w:instrText xml:space="preserve"> PAGE   \* MERGEFORMAT </w:instrText>
        </w:r>
        <w:r>
          <w:fldChar w:fldCharType="separate"/>
        </w:r>
        <w:r w:rsidR="0022158E">
          <w:rPr>
            <w:noProof/>
          </w:rPr>
          <w:t>1</w:t>
        </w:r>
        <w:r>
          <w:rPr>
            <w:noProof/>
          </w:rPr>
          <w:fldChar w:fldCharType="end"/>
        </w:r>
      </w:p>
    </w:sdtContent>
  </w:sdt>
  <w:p w14:paraId="2BE3F9E5" w14:textId="77777777" w:rsidR="00670E6A" w:rsidRDefault="00670E6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524ADC" w14:textId="77777777" w:rsidR="00670E6A" w:rsidRDefault="00670E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5C97A" w14:textId="77777777" w:rsidR="00670E6A" w:rsidRDefault="00670E6A" w:rsidP="008F28D8">
      <w:pPr>
        <w:spacing w:after="0" w:line="240" w:lineRule="auto"/>
      </w:pPr>
      <w:r>
        <w:separator/>
      </w:r>
    </w:p>
  </w:footnote>
  <w:footnote w:type="continuationSeparator" w:id="0">
    <w:p w14:paraId="1FFB5240" w14:textId="77777777" w:rsidR="00670E6A" w:rsidRDefault="00670E6A" w:rsidP="008F28D8">
      <w:pPr>
        <w:spacing w:after="0" w:line="240" w:lineRule="auto"/>
      </w:pPr>
      <w:r>
        <w:continuationSeparator/>
      </w:r>
    </w:p>
  </w:footnote>
  <w:footnote w:type="continuationNotice" w:id="1">
    <w:p w14:paraId="1BF79D3F" w14:textId="77777777" w:rsidR="00670E6A" w:rsidRDefault="00670E6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9BB5E" w14:textId="77777777" w:rsidR="00670E6A" w:rsidRDefault="00670E6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560C1" w14:textId="77777777" w:rsidR="00670E6A" w:rsidRDefault="00670E6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1851C" w14:textId="77777777" w:rsidR="00670E6A" w:rsidRDefault="00670E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52255"/>
    <w:multiLevelType w:val="multilevel"/>
    <w:tmpl w:val="7BFE5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904BF"/>
    <w:multiLevelType w:val="hybridMultilevel"/>
    <w:tmpl w:val="60A64EC4"/>
    <w:lvl w:ilvl="0" w:tplc="03089052">
      <w:start w:val="1"/>
      <w:numFmt w:val="bullet"/>
      <w:lvlText w:val="•"/>
      <w:lvlJc w:val="left"/>
      <w:pPr>
        <w:tabs>
          <w:tab w:val="num" w:pos="720"/>
        </w:tabs>
        <w:ind w:left="720" w:hanging="360"/>
      </w:pPr>
      <w:rPr>
        <w:rFonts w:ascii="Arial" w:hAnsi="Arial" w:hint="default"/>
      </w:rPr>
    </w:lvl>
    <w:lvl w:ilvl="1" w:tplc="3FF04246" w:tentative="1">
      <w:start w:val="1"/>
      <w:numFmt w:val="bullet"/>
      <w:lvlText w:val="•"/>
      <w:lvlJc w:val="left"/>
      <w:pPr>
        <w:tabs>
          <w:tab w:val="num" w:pos="1440"/>
        </w:tabs>
        <w:ind w:left="1440" w:hanging="360"/>
      </w:pPr>
      <w:rPr>
        <w:rFonts w:ascii="Arial" w:hAnsi="Arial" w:hint="default"/>
      </w:rPr>
    </w:lvl>
    <w:lvl w:ilvl="2" w:tplc="DD2A46E2" w:tentative="1">
      <w:start w:val="1"/>
      <w:numFmt w:val="bullet"/>
      <w:lvlText w:val="•"/>
      <w:lvlJc w:val="left"/>
      <w:pPr>
        <w:tabs>
          <w:tab w:val="num" w:pos="2160"/>
        </w:tabs>
        <w:ind w:left="2160" w:hanging="360"/>
      </w:pPr>
      <w:rPr>
        <w:rFonts w:ascii="Arial" w:hAnsi="Arial" w:hint="default"/>
      </w:rPr>
    </w:lvl>
    <w:lvl w:ilvl="3" w:tplc="D23A7806" w:tentative="1">
      <w:start w:val="1"/>
      <w:numFmt w:val="bullet"/>
      <w:lvlText w:val="•"/>
      <w:lvlJc w:val="left"/>
      <w:pPr>
        <w:tabs>
          <w:tab w:val="num" w:pos="2880"/>
        </w:tabs>
        <w:ind w:left="2880" w:hanging="360"/>
      </w:pPr>
      <w:rPr>
        <w:rFonts w:ascii="Arial" w:hAnsi="Arial" w:hint="default"/>
      </w:rPr>
    </w:lvl>
    <w:lvl w:ilvl="4" w:tplc="F93C3984" w:tentative="1">
      <w:start w:val="1"/>
      <w:numFmt w:val="bullet"/>
      <w:lvlText w:val="•"/>
      <w:lvlJc w:val="left"/>
      <w:pPr>
        <w:tabs>
          <w:tab w:val="num" w:pos="3600"/>
        </w:tabs>
        <w:ind w:left="3600" w:hanging="360"/>
      </w:pPr>
      <w:rPr>
        <w:rFonts w:ascii="Arial" w:hAnsi="Arial" w:hint="default"/>
      </w:rPr>
    </w:lvl>
    <w:lvl w:ilvl="5" w:tplc="EAAA0556" w:tentative="1">
      <w:start w:val="1"/>
      <w:numFmt w:val="bullet"/>
      <w:lvlText w:val="•"/>
      <w:lvlJc w:val="left"/>
      <w:pPr>
        <w:tabs>
          <w:tab w:val="num" w:pos="4320"/>
        </w:tabs>
        <w:ind w:left="4320" w:hanging="360"/>
      </w:pPr>
      <w:rPr>
        <w:rFonts w:ascii="Arial" w:hAnsi="Arial" w:hint="default"/>
      </w:rPr>
    </w:lvl>
    <w:lvl w:ilvl="6" w:tplc="18665918" w:tentative="1">
      <w:start w:val="1"/>
      <w:numFmt w:val="bullet"/>
      <w:lvlText w:val="•"/>
      <w:lvlJc w:val="left"/>
      <w:pPr>
        <w:tabs>
          <w:tab w:val="num" w:pos="5040"/>
        </w:tabs>
        <w:ind w:left="5040" w:hanging="360"/>
      </w:pPr>
      <w:rPr>
        <w:rFonts w:ascii="Arial" w:hAnsi="Arial" w:hint="default"/>
      </w:rPr>
    </w:lvl>
    <w:lvl w:ilvl="7" w:tplc="78BE7C56" w:tentative="1">
      <w:start w:val="1"/>
      <w:numFmt w:val="bullet"/>
      <w:lvlText w:val="•"/>
      <w:lvlJc w:val="left"/>
      <w:pPr>
        <w:tabs>
          <w:tab w:val="num" w:pos="5760"/>
        </w:tabs>
        <w:ind w:left="5760" w:hanging="360"/>
      </w:pPr>
      <w:rPr>
        <w:rFonts w:ascii="Arial" w:hAnsi="Arial" w:hint="default"/>
      </w:rPr>
    </w:lvl>
    <w:lvl w:ilvl="8" w:tplc="67800D9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8B4BB4"/>
    <w:multiLevelType w:val="hybridMultilevel"/>
    <w:tmpl w:val="C460270A"/>
    <w:lvl w:ilvl="0" w:tplc="9A30AF62">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DBC7B73"/>
    <w:multiLevelType w:val="hybridMultilevel"/>
    <w:tmpl w:val="7728AAA4"/>
    <w:lvl w:ilvl="0" w:tplc="80BAD6E4">
      <w:numFmt w:val="bullet"/>
      <w:lvlText w:val="-"/>
      <w:lvlJc w:val="left"/>
      <w:pPr>
        <w:ind w:left="1080" w:hanging="72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F8A3881"/>
    <w:multiLevelType w:val="hybridMultilevel"/>
    <w:tmpl w:val="C980D18C"/>
    <w:lvl w:ilvl="0" w:tplc="11483A60">
      <w:numFmt w:val="bullet"/>
      <w:lvlText w:val="-"/>
      <w:lvlJc w:val="left"/>
      <w:pPr>
        <w:ind w:left="720" w:hanging="360"/>
      </w:pPr>
      <w:rPr>
        <w:rFonts w:ascii="Calibri" w:eastAsiaTheme="minorHAnsi" w:hAnsi="Calibri" w:cs="Calibri"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5" w15:restartNumberingAfterBreak="0">
    <w:nsid w:val="24353A2B"/>
    <w:multiLevelType w:val="hybridMultilevel"/>
    <w:tmpl w:val="37F070C8"/>
    <w:lvl w:ilvl="0" w:tplc="6C9C282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A3E3A75"/>
    <w:multiLevelType w:val="hybridMultilevel"/>
    <w:tmpl w:val="B7CC87EA"/>
    <w:lvl w:ilvl="0" w:tplc="682858B0">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BB265C8"/>
    <w:multiLevelType w:val="hybridMultilevel"/>
    <w:tmpl w:val="E206813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BFA38A5"/>
    <w:multiLevelType w:val="hybridMultilevel"/>
    <w:tmpl w:val="06FC4206"/>
    <w:lvl w:ilvl="0" w:tplc="211CB854">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42517164"/>
    <w:multiLevelType w:val="hybridMultilevel"/>
    <w:tmpl w:val="C71AE4A6"/>
    <w:lvl w:ilvl="0" w:tplc="6F22CE74">
      <w:start w:val="1"/>
      <w:numFmt w:val="bullet"/>
      <w:lvlText w:val="•"/>
      <w:lvlJc w:val="left"/>
      <w:pPr>
        <w:tabs>
          <w:tab w:val="num" w:pos="720"/>
        </w:tabs>
        <w:ind w:left="720" w:hanging="360"/>
      </w:pPr>
      <w:rPr>
        <w:rFonts w:ascii="Arial" w:hAnsi="Arial" w:hint="default"/>
      </w:rPr>
    </w:lvl>
    <w:lvl w:ilvl="1" w:tplc="E4761698" w:tentative="1">
      <w:start w:val="1"/>
      <w:numFmt w:val="bullet"/>
      <w:lvlText w:val="•"/>
      <w:lvlJc w:val="left"/>
      <w:pPr>
        <w:tabs>
          <w:tab w:val="num" w:pos="1440"/>
        </w:tabs>
        <w:ind w:left="1440" w:hanging="360"/>
      </w:pPr>
      <w:rPr>
        <w:rFonts w:ascii="Arial" w:hAnsi="Arial" w:hint="default"/>
      </w:rPr>
    </w:lvl>
    <w:lvl w:ilvl="2" w:tplc="17C07534" w:tentative="1">
      <w:start w:val="1"/>
      <w:numFmt w:val="bullet"/>
      <w:lvlText w:val="•"/>
      <w:lvlJc w:val="left"/>
      <w:pPr>
        <w:tabs>
          <w:tab w:val="num" w:pos="2160"/>
        </w:tabs>
        <w:ind w:left="2160" w:hanging="360"/>
      </w:pPr>
      <w:rPr>
        <w:rFonts w:ascii="Arial" w:hAnsi="Arial" w:hint="default"/>
      </w:rPr>
    </w:lvl>
    <w:lvl w:ilvl="3" w:tplc="E46A754E" w:tentative="1">
      <w:start w:val="1"/>
      <w:numFmt w:val="bullet"/>
      <w:lvlText w:val="•"/>
      <w:lvlJc w:val="left"/>
      <w:pPr>
        <w:tabs>
          <w:tab w:val="num" w:pos="2880"/>
        </w:tabs>
        <w:ind w:left="2880" w:hanging="360"/>
      </w:pPr>
      <w:rPr>
        <w:rFonts w:ascii="Arial" w:hAnsi="Arial" w:hint="default"/>
      </w:rPr>
    </w:lvl>
    <w:lvl w:ilvl="4" w:tplc="D6946E70" w:tentative="1">
      <w:start w:val="1"/>
      <w:numFmt w:val="bullet"/>
      <w:lvlText w:val="•"/>
      <w:lvlJc w:val="left"/>
      <w:pPr>
        <w:tabs>
          <w:tab w:val="num" w:pos="3600"/>
        </w:tabs>
        <w:ind w:left="3600" w:hanging="360"/>
      </w:pPr>
      <w:rPr>
        <w:rFonts w:ascii="Arial" w:hAnsi="Arial" w:hint="default"/>
      </w:rPr>
    </w:lvl>
    <w:lvl w:ilvl="5" w:tplc="5EBA7ED0" w:tentative="1">
      <w:start w:val="1"/>
      <w:numFmt w:val="bullet"/>
      <w:lvlText w:val="•"/>
      <w:lvlJc w:val="left"/>
      <w:pPr>
        <w:tabs>
          <w:tab w:val="num" w:pos="4320"/>
        </w:tabs>
        <w:ind w:left="4320" w:hanging="360"/>
      </w:pPr>
      <w:rPr>
        <w:rFonts w:ascii="Arial" w:hAnsi="Arial" w:hint="default"/>
      </w:rPr>
    </w:lvl>
    <w:lvl w:ilvl="6" w:tplc="562671BA" w:tentative="1">
      <w:start w:val="1"/>
      <w:numFmt w:val="bullet"/>
      <w:lvlText w:val="•"/>
      <w:lvlJc w:val="left"/>
      <w:pPr>
        <w:tabs>
          <w:tab w:val="num" w:pos="5040"/>
        </w:tabs>
        <w:ind w:left="5040" w:hanging="360"/>
      </w:pPr>
      <w:rPr>
        <w:rFonts w:ascii="Arial" w:hAnsi="Arial" w:hint="default"/>
      </w:rPr>
    </w:lvl>
    <w:lvl w:ilvl="7" w:tplc="6E3E9D3C" w:tentative="1">
      <w:start w:val="1"/>
      <w:numFmt w:val="bullet"/>
      <w:lvlText w:val="•"/>
      <w:lvlJc w:val="left"/>
      <w:pPr>
        <w:tabs>
          <w:tab w:val="num" w:pos="5760"/>
        </w:tabs>
        <w:ind w:left="5760" w:hanging="360"/>
      </w:pPr>
      <w:rPr>
        <w:rFonts w:ascii="Arial" w:hAnsi="Arial" w:hint="default"/>
      </w:rPr>
    </w:lvl>
    <w:lvl w:ilvl="8" w:tplc="71F4079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0CB5291"/>
    <w:multiLevelType w:val="hybridMultilevel"/>
    <w:tmpl w:val="89143414"/>
    <w:lvl w:ilvl="0" w:tplc="38CC6B44">
      <w:start w:val="1"/>
      <w:numFmt w:val="bullet"/>
      <w:lvlText w:val="•"/>
      <w:lvlJc w:val="left"/>
      <w:pPr>
        <w:tabs>
          <w:tab w:val="num" w:pos="720"/>
        </w:tabs>
        <w:ind w:left="720" w:hanging="360"/>
      </w:pPr>
      <w:rPr>
        <w:rFonts w:ascii="Arial" w:hAnsi="Arial" w:hint="default"/>
      </w:rPr>
    </w:lvl>
    <w:lvl w:ilvl="1" w:tplc="88909050" w:tentative="1">
      <w:start w:val="1"/>
      <w:numFmt w:val="bullet"/>
      <w:lvlText w:val="•"/>
      <w:lvlJc w:val="left"/>
      <w:pPr>
        <w:tabs>
          <w:tab w:val="num" w:pos="1440"/>
        </w:tabs>
        <w:ind w:left="1440" w:hanging="360"/>
      </w:pPr>
      <w:rPr>
        <w:rFonts w:ascii="Arial" w:hAnsi="Arial" w:hint="default"/>
      </w:rPr>
    </w:lvl>
    <w:lvl w:ilvl="2" w:tplc="E2B6F43E" w:tentative="1">
      <w:start w:val="1"/>
      <w:numFmt w:val="bullet"/>
      <w:lvlText w:val="•"/>
      <w:lvlJc w:val="left"/>
      <w:pPr>
        <w:tabs>
          <w:tab w:val="num" w:pos="2160"/>
        </w:tabs>
        <w:ind w:left="2160" w:hanging="360"/>
      </w:pPr>
      <w:rPr>
        <w:rFonts w:ascii="Arial" w:hAnsi="Arial" w:hint="default"/>
      </w:rPr>
    </w:lvl>
    <w:lvl w:ilvl="3" w:tplc="A7088CE6" w:tentative="1">
      <w:start w:val="1"/>
      <w:numFmt w:val="bullet"/>
      <w:lvlText w:val="•"/>
      <w:lvlJc w:val="left"/>
      <w:pPr>
        <w:tabs>
          <w:tab w:val="num" w:pos="2880"/>
        </w:tabs>
        <w:ind w:left="2880" w:hanging="360"/>
      </w:pPr>
      <w:rPr>
        <w:rFonts w:ascii="Arial" w:hAnsi="Arial" w:hint="default"/>
      </w:rPr>
    </w:lvl>
    <w:lvl w:ilvl="4" w:tplc="EFAAF732" w:tentative="1">
      <w:start w:val="1"/>
      <w:numFmt w:val="bullet"/>
      <w:lvlText w:val="•"/>
      <w:lvlJc w:val="left"/>
      <w:pPr>
        <w:tabs>
          <w:tab w:val="num" w:pos="3600"/>
        </w:tabs>
        <w:ind w:left="3600" w:hanging="360"/>
      </w:pPr>
      <w:rPr>
        <w:rFonts w:ascii="Arial" w:hAnsi="Arial" w:hint="default"/>
      </w:rPr>
    </w:lvl>
    <w:lvl w:ilvl="5" w:tplc="E62A66FA" w:tentative="1">
      <w:start w:val="1"/>
      <w:numFmt w:val="bullet"/>
      <w:lvlText w:val="•"/>
      <w:lvlJc w:val="left"/>
      <w:pPr>
        <w:tabs>
          <w:tab w:val="num" w:pos="4320"/>
        </w:tabs>
        <w:ind w:left="4320" w:hanging="360"/>
      </w:pPr>
      <w:rPr>
        <w:rFonts w:ascii="Arial" w:hAnsi="Arial" w:hint="default"/>
      </w:rPr>
    </w:lvl>
    <w:lvl w:ilvl="6" w:tplc="18780DDA" w:tentative="1">
      <w:start w:val="1"/>
      <w:numFmt w:val="bullet"/>
      <w:lvlText w:val="•"/>
      <w:lvlJc w:val="left"/>
      <w:pPr>
        <w:tabs>
          <w:tab w:val="num" w:pos="5040"/>
        </w:tabs>
        <w:ind w:left="5040" w:hanging="360"/>
      </w:pPr>
      <w:rPr>
        <w:rFonts w:ascii="Arial" w:hAnsi="Arial" w:hint="default"/>
      </w:rPr>
    </w:lvl>
    <w:lvl w:ilvl="7" w:tplc="AC0E390A" w:tentative="1">
      <w:start w:val="1"/>
      <w:numFmt w:val="bullet"/>
      <w:lvlText w:val="•"/>
      <w:lvlJc w:val="left"/>
      <w:pPr>
        <w:tabs>
          <w:tab w:val="num" w:pos="5760"/>
        </w:tabs>
        <w:ind w:left="5760" w:hanging="360"/>
      </w:pPr>
      <w:rPr>
        <w:rFonts w:ascii="Arial" w:hAnsi="Arial" w:hint="default"/>
      </w:rPr>
    </w:lvl>
    <w:lvl w:ilvl="8" w:tplc="C71E5B4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7CE40E9"/>
    <w:multiLevelType w:val="hybridMultilevel"/>
    <w:tmpl w:val="810C1E2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58F57EFB"/>
    <w:multiLevelType w:val="hybridMultilevel"/>
    <w:tmpl w:val="E326E0B8"/>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abstractNum w:abstractNumId="13" w15:restartNumberingAfterBreak="0">
    <w:nsid w:val="5BD541FC"/>
    <w:multiLevelType w:val="hybridMultilevel"/>
    <w:tmpl w:val="EF4A845C"/>
    <w:lvl w:ilvl="0" w:tplc="B1022856">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66A22E05"/>
    <w:multiLevelType w:val="hybridMultilevel"/>
    <w:tmpl w:val="826E4CDE"/>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5" w15:restartNumberingAfterBreak="0">
    <w:nsid w:val="69A400C4"/>
    <w:multiLevelType w:val="hybridMultilevel"/>
    <w:tmpl w:val="F9F2614A"/>
    <w:lvl w:ilvl="0" w:tplc="C37A9718">
      <w:start w:val="1"/>
      <w:numFmt w:val="bullet"/>
      <w:lvlText w:val="•"/>
      <w:lvlJc w:val="left"/>
      <w:pPr>
        <w:tabs>
          <w:tab w:val="num" w:pos="720"/>
        </w:tabs>
        <w:ind w:left="720" w:hanging="360"/>
      </w:pPr>
      <w:rPr>
        <w:rFonts w:ascii="Arial" w:hAnsi="Arial" w:hint="default"/>
      </w:rPr>
    </w:lvl>
    <w:lvl w:ilvl="1" w:tplc="F94A209C" w:tentative="1">
      <w:start w:val="1"/>
      <w:numFmt w:val="bullet"/>
      <w:lvlText w:val="•"/>
      <w:lvlJc w:val="left"/>
      <w:pPr>
        <w:tabs>
          <w:tab w:val="num" w:pos="1440"/>
        </w:tabs>
        <w:ind w:left="1440" w:hanging="360"/>
      </w:pPr>
      <w:rPr>
        <w:rFonts w:ascii="Arial" w:hAnsi="Arial" w:hint="default"/>
      </w:rPr>
    </w:lvl>
    <w:lvl w:ilvl="2" w:tplc="7C9255F6" w:tentative="1">
      <w:start w:val="1"/>
      <w:numFmt w:val="bullet"/>
      <w:lvlText w:val="•"/>
      <w:lvlJc w:val="left"/>
      <w:pPr>
        <w:tabs>
          <w:tab w:val="num" w:pos="2160"/>
        </w:tabs>
        <w:ind w:left="2160" w:hanging="360"/>
      </w:pPr>
      <w:rPr>
        <w:rFonts w:ascii="Arial" w:hAnsi="Arial" w:hint="default"/>
      </w:rPr>
    </w:lvl>
    <w:lvl w:ilvl="3" w:tplc="1542002C" w:tentative="1">
      <w:start w:val="1"/>
      <w:numFmt w:val="bullet"/>
      <w:lvlText w:val="•"/>
      <w:lvlJc w:val="left"/>
      <w:pPr>
        <w:tabs>
          <w:tab w:val="num" w:pos="2880"/>
        </w:tabs>
        <w:ind w:left="2880" w:hanging="360"/>
      </w:pPr>
      <w:rPr>
        <w:rFonts w:ascii="Arial" w:hAnsi="Arial" w:hint="default"/>
      </w:rPr>
    </w:lvl>
    <w:lvl w:ilvl="4" w:tplc="0BEE2426" w:tentative="1">
      <w:start w:val="1"/>
      <w:numFmt w:val="bullet"/>
      <w:lvlText w:val="•"/>
      <w:lvlJc w:val="left"/>
      <w:pPr>
        <w:tabs>
          <w:tab w:val="num" w:pos="3600"/>
        </w:tabs>
        <w:ind w:left="3600" w:hanging="360"/>
      </w:pPr>
      <w:rPr>
        <w:rFonts w:ascii="Arial" w:hAnsi="Arial" w:hint="default"/>
      </w:rPr>
    </w:lvl>
    <w:lvl w:ilvl="5" w:tplc="2940C628" w:tentative="1">
      <w:start w:val="1"/>
      <w:numFmt w:val="bullet"/>
      <w:lvlText w:val="•"/>
      <w:lvlJc w:val="left"/>
      <w:pPr>
        <w:tabs>
          <w:tab w:val="num" w:pos="4320"/>
        </w:tabs>
        <w:ind w:left="4320" w:hanging="360"/>
      </w:pPr>
      <w:rPr>
        <w:rFonts w:ascii="Arial" w:hAnsi="Arial" w:hint="default"/>
      </w:rPr>
    </w:lvl>
    <w:lvl w:ilvl="6" w:tplc="A5C04B82" w:tentative="1">
      <w:start w:val="1"/>
      <w:numFmt w:val="bullet"/>
      <w:lvlText w:val="•"/>
      <w:lvlJc w:val="left"/>
      <w:pPr>
        <w:tabs>
          <w:tab w:val="num" w:pos="5040"/>
        </w:tabs>
        <w:ind w:left="5040" w:hanging="360"/>
      </w:pPr>
      <w:rPr>
        <w:rFonts w:ascii="Arial" w:hAnsi="Arial" w:hint="default"/>
      </w:rPr>
    </w:lvl>
    <w:lvl w:ilvl="7" w:tplc="2F729AA2" w:tentative="1">
      <w:start w:val="1"/>
      <w:numFmt w:val="bullet"/>
      <w:lvlText w:val="•"/>
      <w:lvlJc w:val="left"/>
      <w:pPr>
        <w:tabs>
          <w:tab w:val="num" w:pos="5760"/>
        </w:tabs>
        <w:ind w:left="5760" w:hanging="360"/>
      </w:pPr>
      <w:rPr>
        <w:rFonts w:ascii="Arial" w:hAnsi="Arial" w:hint="default"/>
      </w:rPr>
    </w:lvl>
    <w:lvl w:ilvl="8" w:tplc="D4289C8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44E1C5E"/>
    <w:multiLevelType w:val="hybridMultilevel"/>
    <w:tmpl w:val="4E6875BA"/>
    <w:lvl w:ilvl="0" w:tplc="D108A310">
      <w:start w:val="7"/>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791A2819"/>
    <w:multiLevelType w:val="hybridMultilevel"/>
    <w:tmpl w:val="262AA516"/>
    <w:lvl w:ilvl="0" w:tplc="9A30AF62">
      <w:start w:val="1"/>
      <w:numFmt w:val="decimal"/>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8" w15:restartNumberingAfterBreak="0">
    <w:nsid w:val="7A5C7B8F"/>
    <w:multiLevelType w:val="hybridMultilevel"/>
    <w:tmpl w:val="D9F080FC"/>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7DCC5E67"/>
    <w:multiLevelType w:val="hybridMultilevel"/>
    <w:tmpl w:val="5F1ABF8E"/>
    <w:lvl w:ilvl="0" w:tplc="CE3C6984">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3"/>
  </w:num>
  <w:num w:numId="4">
    <w:abstractNumId w:val="7"/>
  </w:num>
  <w:num w:numId="5">
    <w:abstractNumId w:val="2"/>
  </w:num>
  <w:num w:numId="6">
    <w:abstractNumId w:val="17"/>
  </w:num>
  <w:num w:numId="7">
    <w:abstractNumId w:val="11"/>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15"/>
  </w:num>
  <w:num w:numId="11">
    <w:abstractNumId w:val="10"/>
  </w:num>
  <w:num w:numId="12">
    <w:abstractNumId w:val="9"/>
  </w:num>
  <w:num w:numId="13">
    <w:abstractNumId w:val="1"/>
  </w:num>
  <w:num w:numId="14">
    <w:abstractNumId w:val="19"/>
  </w:num>
  <w:num w:numId="15">
    <w:abstractNumId w:val="14"/>
  </w:num>
  <w:num w:numId="16">
    <w:abstractNumId w:val="16"/>
  </w:num>
  <w:num w:numId="17">
    <w:abstractNumId w:val="0"/>
  </w:num>
  <w:num w:numId="18">
    <w:abstractNumId w:val="18"/>
  </w:num>
  <w:num w:numId="19">
    <w:abstractNumId w:val="3"/>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ax9xfaor55ryeavwa5s0fc5pzzadtvtxr0&quot;&gt;AD_review_literature-Saved-Recovered&lt;record-ids&gt;&lt;item&gt;70&lt;/item&gt;&lt;item&gt;71&lt;/item&gt;&lt;item&gt;72&lt;/item&gt;&lt;item&gt;73&lt;/item&gt;&lt;item&gt;75&lt;/item&gt;&lt;item&gt;152&lt;/item&gt;&lt;item&gt;178&lt;/item&gt;&lt;item&gt;179&lt;/item&gt;&lt;item&gt;220&lt;/item&gt;&lt;item&gt;221&lt;/item&gt;&lt;item&gt;224&lt;/item&gt;&lt;item&gt;226&lt;/item&gt;&lt;item&gt;227&lt;/item&gt;&lt;item&gt;374&lt;/item&gt;&lt;item&gt;499&lt;/item&gt;&lt;item&gt;523&lt;/item&gt;&lt;item&gt;524&lt;/item&gt;&lt;item&gt;530&lt;/item&gt;&lt;item&gt;532&lt;/item&gt;&lt;item&gt;533&lt;/item&gt;&lt;item&gt;574&lt;/item&gt;&lt;item&gt;577&lt;/item&gt;&lt;item&gt;578&lt;/item&gt;&lt;item&gt;579&lt;/item&gt;&lt;item&gt;582&lt;/item&gt;&lt;item&gt;583&lt;/item&gt;&lt;item&gt;587&lt;/item&gt;&lt;item&gt;589&lt;/item&gt;&lt;item&gt;590&lt;/item&gt;&lt;item&gt;591&lt;/item&gt;&lt;item&gt;592&lt;/item&gt;&lt;item&gt;594&lt;/item&gt;&lt;item&gt;598&lt;/item&gt;&lt;item&gt;599&lt;/item&gt;&lt;item&gt;601&lt;/item&gt;&lt;item&gt;602&lt;/item&gt;&lt;item&gt;603&lt;/item&gt;&lt;item&gt;604&lt;/item&gt;&lt;item&gt;608&lt;/item&gt;&lt;item&gt;609&lt;/item&gt;&lt;item&gt;611&lt;/item&gt;&lt;item&gt;612&lt;/item&gt;&lt;item&gt;613&lt;/item&gt;&lt;item&gt;618&lt;/item&gt;&lt;item&gt;623&lt;/item&gt;&lt;item&gt;631&lt;/item&gt;&lt;item&gt;632&lt;/item&gt;&lt;item&gt;634&lt;/item&gt;&lt;item&gt;635&lt;/item&gt;&lt;item&gt;636&lt;/item&gt;&lt;item&gt;637&lt;/item&gt;&lt;item&gt;639&lt;/item&gt;&lt;/record-ids&gt;&lt;/item&gt;&lt;/Libraries&gt;"/>
  </w:docVars>
  <w:rsids>
    <w:rsidRoot w:val="002F3A14"/>
    <w:rsid w:val="000004C3"/>
    <w:rsid w:val="000004CC"/>
    <w:rsid w:val="00000A69"/>
    <w:rsid w:val="000011E1"/>
    <w:rsid w:val="000030F7"/>
    <w:rsid w:val="000042E9"/>
    <w:rsid w:val="000057CB"/>
    <w:rsid w:val="00005B58"/>
    <w:rsid w:val="0000643B"/>
    <w:rsid w:val="00006C30"/>
    <w:rsid w:val="00006FE7"/>
    <w:rsid w:val="00007F9D"/>
    <w:rsid w:val="00010365"/>
    <w:rsid w:val="000121CA"/>
    <w:rsid w:val="00012406"/>
    <w:rsid w:val="000126F3"/>
    <w:rsid w:val="00015C35"/>
    <w:rsid w:val="00017ACE"/>
    <w:rsid w:val="00021476"/>
    <w:rsid w:val="0002269E"/>
    <w:rsid w:val="00023A15"/>
    <w:rsid w:val="000263ED"/>
    <w:rsid w:val="00027377"/>
    <w:rsid w:val="0002768C"/>
    <w:rsid w:val="00030FC2"/>
    <w:rsid w:val="000329A9"/>
    <w:rsid w:val="00034968"/>
    <w:rsid w:val="0003613B"/>
    <w:rsid w:val="00036DE3"/>
    <w:rsid w:val="00037499"/>
    <w:rsid w:val="00037E8E"/>
    <w:rsid w:val="000413AD"/>
    <w:rsid w:val="00045E0C"/>
    <w:rsid w:val="00046272"/>
    <w:rsid w:val="00046C40"/>
    <w:rsid w:val="00050480"/>
    <w:rsid w:val="00050514"/>
    <w:rsid w:val="00050E58"/>
    <w:rsid w:val="0005134A"/>
    <w:rsid w:val="000522C1"/>
    <w:rsid w:val="00055B70"/>
    <w:rsid w:val="00057599"/>
    <w:rsid w:val="00057FF2"/>
    <w:rsid w:val="0006033E"/>
    <w:rsid w:val="00062BDB"/>
    <w:rsid w:val="00063774"/>
    <w:rsid w:val="00064B48"/>
    <w:rsid w:val="00065A10"/>
    <w:rsid w:val="00074172"/>
    <w:rsid w:val="000777D4"/>
    <w:rsid w:val="0008214B"/>
    <w:rsid w:val="00082BE6"/>
    <w:rsid w:val="00084868"/>
    <w:rsid w:val="00084E29"/>
    <w:rsid w:val="000851A1"/>
    <w:rsid w:val="00086180"/>
    <w:rsid w:val="00087149"/>
    <w:rsid w:val="000872F5"/>
    <w:rsid w:val="00090F18"/>
    <w:rsid w:val="00091976"/>
    <w:rsid w:val="0009278C"/>
    <w:rsid w:val="00092BBA"/>
    <w:rsid w:val="000951F8"/>
    <w:rsid w:val="000958FC"/>
    <w:rsid w:val="00095A4E"/>
    <w:rsid w:val="00095CB2"/>
    <w:rsid w:val="00096254"/>
    <w:rsid w:val="000A02EA"/>
    <w:rsid w:val="000A0721"/>
    <w:rsid w:val="000A52ED"/>
    <w:rsid w:val="000A7104"/>
    <w:rsid w:val="000A7297"/>
    <w:rsid w:val="000A7398"/>
    <w:rsid w:val="000A7ED3"/>
    <w:rsid w:val="000B2130"/>
    <w:rsid w:val="000B25CB"/>
    <w:rsid w:val="000B291E"/>
    <w:rsid w:val="000B3D81"/>
    <w:rsid w:val="000B4D93"/>
    <w:rsid w:val="000B512C"/>
    <w:rsid w:val="000B5790"/>
    <w:rsid w:val="000B6035"/>
    <w:rsid w:val="000B6C7D"/>
    <w:rsid w:val="000B7131"/>
    <w:rsid w:val="000C0697"/>
    <w:rsid w:val="000C15AD"/>
    <w:rsid w:val="000C2B59"/>
    <w:rsid w:val="000C42DC"/>
    <w:rsid w:val="000C4861"/>
    <w:rsid w:val="000C675B"/>
    <w:rsid w:val="000C72FC"/>
    <w:rsid w:val="000C7391"/>
    <w:rsid w:val="000D0C65"/>
    <w:rsid w:val="000D3602"/>
    <w:rsid w:val="000D5581"/>
    <w:rsid w:val="000D5709"/>
    <w:rsid w:val="000D5A87"/>
    <w:rsid w:val="000D68A0"/>
    <w:rsid w:val="000D712E"/>
    <w:rsid w:val="000D744E"/>
    <w:rsid w:val="000E028C"/>
    <w:rsid w:val="000E23C2"/>
    <w:rsid w:val="000E2970"/>
    <w:rsid w:val="000E4790"/>
    <w:rsid w:val="000E4DE4"/>
    <w:rsid w:val="000E5114"/>
    <w:rsid w:val="000E6F6C"/>
    <w:rsid w:val="000E7F62"/>
    <w:rsid w:val="000F0A2F"/>
    <w:rsid w:val="000F1A90"/>
    <w:rsid w:val="000F1D61"/>
    <w:rsid w:val="000F20C8"/>
    <w:rsid w:val="000F35A9"/>
    <w:rsid w:val="000F3C11"/>
    <w:rsid w:val="000F3D93"/>
    <w:rsid w:val="000F48FE"/>
    <w:rsid w:val="000F4CB5"/>
    <w:rsid w:val="000F60E3"/>
    <w:rsid w:val="000F69B2"/>
    <w:rsid w:val="000F79F6"/>
    <w:rsid w:val="00100F9E"/>
    <w:rsid w:val="001025D0"/>
    <w:rsid w:val="00103F2B"/>
    <w:rsid w:val="00104B47"/>
    <w:rsid w:val="00106113"/>
    <w:rsid w:val="00106252"/>
    <w:rsid w:val="00107030"/>
    <w:rsid w:val="00110BD8"/>
    <w:rsid w:val="001114F7"/>
    <w:rsid w:val="00112097"/>
    <w:rsid w:val="00114ACE"/>
    <w:rsid w:val="00114D4B"/>
    <w:rsid w:val="00116EA9"/>
    <w:rsid w:val="0012112D"/>
    <w:rsid w:val="00121338"/>
    <w:rsid w:val="00122718"/>
    <w:rsid w:val="00124475"/>
    <w:rsid w:val="001249C6"/>
    <w:rsid w:val="00125523"/>
    <w:rsid w:val="00127935"/>
    <w:rsid w:val="00130438"/>
    <w:rsid w:val="00130C7B"/>
    <w:rsid w:val="00133024"/>
    <w:rsid w:val="00134985"/>
    <w:rsid w:val="0013600A"/>
    <w:rsid w:val="001375C7"/>
    <w:rsid w:val="00137E93"/>
    <w:rsid w:val="00140025"/>
    <w:rsid w:val="001414B6"/>
    <w:rsid w:val="00141F3A"/>
    <w:rsid w:val="00142862"/>
    <w:rsid w:val="0014438A"/>
    <w:rsid w:val="001455E3"/>
    <w:rsid w:val="00145ED4"/>
    <w:rsid w:val="00146B43"/>
    <w:rsid w:val="001474A1"/>
    <w:rsid w:val="001502D1"/>
    <w:rsid w:val="00150350"/>
    <w:rsid w:val="00150B1C"/>
    <w:rsid w:val="0015132C"/>
    <w:rsid w:val="00152DC1"/>
    <w:rsid w:val="00153325"/>
    <w:rsid w:val="00153DF8"/>
    <w:rsid w:val="00153FB8"/>
    <w:rsid w:val="0015452B"/>
    <w:rsid w:val="001556AF"/>
    <w:rsid w:val="0015717E"/>
    <w:rsid w:val="00160374"/>
    <w:rsid w:val="00160673"/>
    <w:rsid w:val="00160B36"/>
    <w:rsid w:val="00162172"/>
    <w:rsid w:val="00164037"/>
    <w:rsid w:val="00164B5F"/>
    <w:rsid w:val="001656B1"/>
    <w:rsid w:val="00167A6E"/>
    <w:rsid w:val="001704AA"/>
    <w:rsid w:val="00176ABA"/>
    <w:rsid w:val="00176EA2"/>
    <w:rsid w:val="00180236"/>
    <w:rsid w:val="0018029E"/>
    <w:rsid w:val="00180CA1"/>
    <w:rsid w:val="00181F99"/>
    <w:rsid w:val="00183273"/>
    <w:rsid w:val="0018385C"/>
    <w:rsid w:val="00184245"/>
    <w:rsid w:val="001849B6"/>
    <w:rsid w:val="00190050"/>
    <w:rsid w:val="0019019B"/>
    <w:rsid w:val="001901C6"/>
    <w:rsid w:val="00190C29"/>
    <w:rsid w:val="00193294"/>
    <w:rsid w:val="00194466"/>
    <w:rsid w:val="0019652E"/>
    <w:rsid w:val="00196BB1"/>
    <w:rsid w:val="00197551"/>
    <w:rsid w:val="00197570"/>
    <w:rsid w:val="001977DC"/>
    <w:rsid w:val="001A1272"/>
    <w:rsid w:val="001A1365"/>
    <w:rsid w:val="001A200B"/>
    <w:rsid w:val="001A20BA"/>
    <w:rsid w:val="001A3141"/>
    <w:rsid w:val="001A37F8"/>
    <w:rsid w:val="001A42BB"/>
    <w:rsid w:val="001A5330"/>
    <w:rsid w:val="001A56A7"/>
    <w:rsid w:val="001A5B75"/>
    <w:rsid w:val="001A5E63"/>
    <w:rsid w:val="001A68BE"/>
    <w:rsid w:val="001A6F94"/>
    <w:rsid w:val="001A7CFF"/>
    <w:rsid w:val="001B409E"/>
    <w:rsid w:val="001B41C2"/>
    <w:rsid w:val="001B472B"/>
    <w:rsid w:val="001B4AA4"/>
    <w:rsid w:val="001B57E0"/>
    <w:rsid w:val="001B60A0"/>
    <w:rsid w:val="001C1F68"/>
    <w:rsid w:val="001C58B7"/>
    <w:rsid w:val="001C7C35"/>
    <w:rsid w:val="001D1AC1"/>
    <w:rsid w:val="001D2088"/>
    <w:rsid w:val="001D29A7"/>
    <w:rsid w:val="001D2E07"/>
    <w:rsid w:val="001D4BFB"/>
    <w:rsid w:val="001D729E"/>
    <w:rsid w:val="001E04B2"/>
    <w:rsid w:val="001E11E3"/>
    <w:rsid w:val="001E3022"/>
    <w:rsid w:val="001E5860"/>
    <w:rsid w:val="001E70F8"/>
    <w:rsid w:val="001E7FC0"/>
    <w:rsid w:val="001F1981"/>
    <w:rsid w:val="001F2B3A"/>
    <w:rsid w:val="001F2E0A"/>
    <w:rsid w:val="001F2EFA"/>
    <w:rsid w:val="001F3570"/>
    <w:rsid w:val="001F371F"/>
    <w:rsid w:val="001F6E69"/>
    <w:rsid w:val="001F7246"/>
    <w:rsid w:val="00201EDE"/>
    <w:rsid w:val="00203314"/>
    <w:rsid w:val="002040D4"/>
    <w:rsid w:val="00204B11"/>
    <w:rsid w:val="00204C45"/>
    <w:rsid w:val="0020601C"/>
    <w:rsid w:val="00206BD4"/>
    <w:rsid w:val="00206C70"/>
    <w:rsid w:val="00206CFE"/>
    <w:rsid w:val="002116D3"/>
    <w:rsid w:val="00211E76"/>
    <w:rsid w:val="00212209"/>
    <w:rsid w:val="002129A4"/>
    <w:rsid w:val="002129A6"/>
    <w:rsid w:val="00212BC1"/>
    <w:rsid w:val="002154B1"/>
    <w:rsid w:val="002162EB"/>
    <w:rsid w:val="002168A5"/>
    <w:rsid w:val="00216D00"/>
    <w:rsid w:val="00217F6B"/>
    <w:rsid w:val="00220895"/>
    <w:rsid w:val="00220F4A"/>
    <w:rsid w:val="0022158E"/>
    <w:rsid w:val="00222189"/>
    <w:rsid w:val="00222D43"/>
    <w:rsid w:val="00222F88"/>
    <w:rsid w:val="00223D33"/>
    <w:rsid w:val="002262B9"/>
    <w:rsid w:val="00226407"/>
    <w:rsid w:val="00227B0D"/>
    <w:rsid w:val="00233E58"/>
    <w:rsid w:val="00240286"/>
    <w:rsid w:val="002404FD"/>
    <w:rsid w:val="00241135"/>
    <w:rsid w:val="002426C7"/>
    <w:rsid w:val="00243E7F"/>
    <w:rsid w:val="002461F8"/>
    <w:rsid w:val="00247D6E"/>
    <w:rsid w:val="002518CD"/>
    <w:rsid w:val="00251D55"/>
    <w:rsid w:val="00251DFA"/>
    <w:rsid w:val="00254716"/>
    <w:rsid w:val="00255A03"/>
    <w:rsid w:val="00256558"/>
    <w:rsid w:val="002567E3"/>
    <w:rsid w:val="002569B5"/>
    <w:rsid w:val="002603EF"/>
    <w:rsid w:val="00262346"/>
    <w:rsid w:val="00263B30"/>
    <w:rsid w:val="0026441C"/>
    <w:rsid w:val="0026792A"/>
    <w:rsid w:val="002679AC"/>
    <w:rsid w:val="00267B09"/>
    <w:rsid w:val="00267EED"/>
    <w:rsid w:val="00270135"/>
    <w:rsid w:val="00270A65"/>
    <w:rsid w:val="0027105B"/>
    <w:rsid w:val="00273869"/>
    <w:rsid w:val="00273C93"/>
    <w:rsid w:val="002740FA"/>
    <w:rsid w:val="00276D46"/>
    <w:rsid w:val="0027726F"/>
    <w:rsid w:val="0028080F"/>
    <w:rsid w:val="00281A41"/>
    <w:rsid w:val="00284F07"/>
    <w:rsid w:val="0028589E"/>
    <w:rsid w:val="00285F3B"/>
    <w:rsid w:val="00286231"/>
    <w:rsid w:val="00286BAB"/>
    <w:rsid w:val="0028722B"/>
    <w:rsid w:val="0028764D"/>
    <w:rsid w:val="00287CB1"/>
    <w:rsid w:val="00290DF5"/>
    <w:rsid w:val="00291AD3"/>
    <w:rsid w:val="0029241D"/>
    <w:rsid w:val="00294020"/>
    <w:rsid w:val="00294254"/>
    <w:rsid w:val="00294822"/>
    <w:rsid w:val="0029745F"/>
    <w:rsid w:val="002A1F0F"/>
    <w:rsid w:val="002A22DF"/>
    <w:rsid w:val="002A3ED8"/>
    <w:rsid w:val="002A402C"/>
    <w:rsid w:val="002A681C"/>
    <w:rsid w:val="002B0196"/>
    <w:rsid w:val="002B131B"/>
    <w:rsid w:val="002B1F4A"/>
    <w:rsid w:val="002B2C24"/>
    <w:rsid w:val="002B4301"/>
    <w:rsid w:val="002B49A0"/>
    <w:rsid w:val="002B5010"/>
    <w:rsid w:val="002B5774"/>
    <w:rsid w:val="002B7062"/>
    <w:rsid w:val="002B746C"/>
    <w:rsid w:val="002C2DB6"/>
    <w:rsid w:val="002C4BE9"/>
    <w:rsid w:val="002C5732"/>
    <w:rsid w:val="002C585E"/>
    <w:rsid w:val="002C5F76"/>
    <w:rsid w:val="002C6547"/>
    <w:rsid w:val="002C6B6A"/>
    <w:rsid w:val="002C7435"/>
    <w:rsid w:val="002D1AB7"/>
    <w:rsid w:val="002D2032"/>
    <w:rsid w:val="002D36EE"/>
    <w:rsid w:val="002D440E"/>
    <w:rsid w:val="002D4863"/>
    <w:rsid w:val="002D55D0"/>
    <w:rsid w:val="002D58F5"/>
    <w:rsid w:val="002E1197"/>
    <w:rsid w:val="002E2497"/>
    <w:rsid w:val="002E2DA8"/>
    <w:rsid w:val="002E3922"/>
    <w:rsid w:val="002E4079"/>
    <w:rsid w:val="002E5A2A"/>
    <w:rsid w:val="002E66B3"/>
    <w:rsid w:val="002E6A9E"/>
    <w:rsid w:val="002E6C9B"/>
    <w:rsid w:val="002F08F5"/>
    <w:rsid w:val="002F0F63"/>
    <w:rsid w:val="002F0F8F"/>
    <w:rsid w:val="002F19DD"/>
    <w:rsid w:val="002F3A14"/>
    <w:rsid w:val="002F3A33"/>
    <w:rsid w:val="002F5C9C"/>
    <w:rsid w:val="002F6EE8"/>
    <w:rsid w:val="002F72A4"/>
    <w:rsid w:val="00300463"/>
    <w:rsid w:val="003018CD"/>
    <w:rsid w:val="003022CE"/>
    <w:rsid w:val="0030368D"/>
    <w:rsid w:val="003047F5"/>
    <w:rsid w:val="00305303"/>
    <w:rsid w:val="00305CD8"/>
    <w:rsid w:val="003066BC"/>
    <w:rsid w:val="00306834"/>
    <w:rsid w:val="00310A25"/>
    <w:rsid w:val="00311501"/>
    <w:rsid w:val="00312D33"/>
    <w:rsid w:val="00312E2C"/>
    <w:rsid w:val="003142D6"/>
    <w:rsid w:val="0031472B"/>
    <w:rsid w:val="00315557"/>
    <w:rsid w:val="003165A5"/>
    <w:rsid w:val="003169E7"/>
    <w:rsid w:val="003178F2"/>
    <w:rsid w:val="00321513"/>
    <w:rsid w:val="00321682"/>
    <w:rsid w:val="00321E9C"/>
    <w:rsid w:val="0032227B"/>
    <w:rsid w:val="003246E4"/>
    <w:rsid w:val="00324C39"/>
    <w:rsid w:val="003254E3"/>
    <w:rsid w:val="0032614E"/>
    <w:rsid w:val="003262EF"/>
    <w:rsid w:val="00326443"/>
    <w:rsid w:val="0032749F"/>
    <w:rsid w:val="00327D7B"/>
    <w:rsid w:val="003301C5"/>
    <w:rsid w:val="00330272"/>
    <w:rsid w:val="0033069F"/>
    <w:rsid w:val="00332E35"/>
    <w:rsid w:val="00333657"/>
    <w:rsid w:val="00333BA4"/>
    <w:rsid w:val="00334B29"/>
    <w:rsid w:val="00334DAE"/>
    <w:rsid w:val="00337614"/>
    <w:rsid w:val="0034146A"/>
    <w:rsid w:val="003414D9"/>
    <w:rsid w:val="0034290C"/>
    <w:rsid w:val="0034343E"/>
    <w:rsid w:val="0034371B"/>
    <w:rsid w:val="00344DF4"/>
    <w:rsid w:val="00345116"/>
    <w:rsid w:val="003452AF"/>
    <w:rsid w:val="00347D3D"/>
    <w:rsid w:val="00352589"/>
    <w:rsid w:val="00352811"/>
    <w:rsid w:val="00352BFE"/>
    <w:rsid w:val="003539DF"/>
    <w:rsid w:val="00354098"/>
    <w:rsid w:val="00355525"/>
    <w:rsid w:val="00355CA2"/>
    <w:rsid w:val="00356BE7"/>
    <w:rsid w:val="00357C74"/>
    <w:rsid w:val="00361728"/>
    <w:rsid w:val="00361E18"/>
    <w:rsid w:val="00362EF7"/>
    <w:rsid w:val="003649B8"/>
    <w:rsid w:val="00365016"/>
    <w:rsid w:val="00365322"/>
    <w:rsid w:val="0037021C"/>
    <w:rsid w:val="003705D6"/>
    <w:rsid w:val="00370E39"/>
    <w:rsid w:val="00371509"/>
    <w:rsid w:val="00372B7F"/>
    <w:rsid w:val="00372BB7"/>
    <w:rsid w:val="003745E4"/>
    <w:rsid w:val="00376AEF"/>
    <w:rsid w:val="00376CC1"/>
    <w:rsid w:val="00377A88"/>
    <w:rsid w:val="00381A73"/>
    <w:rsid w:val="003829EA"/>
    <w:rsid w:val="003832E7"/>
    <w:rsid w:val="0038350C"/>
    <w:rsid w:val="0038376F"/>
    <w:rsid w:val="00384A45"/>
    <w:rsid w:val="00384E9A"/>
    <w:rsid w:val="003857DB"/>
    <w:rsid w:val="003866DE"/>
    <w:rsid w:val="003876A8"/>
    <w:rsid w:val="00387923"/>
    <w:rsid w:val="00387C8B"/>
    <w:rsid w:val="00390E62"/>
    <w:rsid w:val="00392B5A"/>
    <w:rsid w:val="003950B2"/>
    <w:rsid w:val="003963C6"/>
    <w:rsid w:val="00396899"/>
    <w:rsid w:val="00396E2D"/>
    <w:rsid w:val="00397ED6"/>
    <w:rsid w:val="003A0578"/>
    <w:rsid w:val="003A0E2D"/>
    <w:rsid w:val="003A24BD"/>
    <w:rsid w:val="003A3063"/>
    <w:rsid w:val="003A31B0"/>
    <w:rsid w:val="003A4291"/>
    <w:rsid w:val="003A5A88"/>
    <w:rsid w:val="003A6927"/>
    <w:rsid w:val="003A7F72"/>
    <w:rsid w:val="003B21EF"/>
    <w:rsid w:val="003B48E4"/>
    <w:rsid w:val="003B748B"/>
    <w:rsid w:val="003B74D1"/>
    <w:rsid w:val="003C0252"/>
    <w:rsid w:val="003C1993"/>
    <w:rsid w:val="003C2019"/>
    <w:rsid w:val="003C263D"/>
    <w:rsid w:val="003C2ADA"/>
    <w:rsid w:val="003C31D5"/>
    <w:rsid w:val="003C44E1"/>
    <w:rsid w:val="003C520D"/>
    <w:rsid w:val="003C61D5"/>
    <w:rsid w:val="003C6AE8"/>
    <w:rsid w:val="003D047B"/>
    <w:rsid w:val="003D2132"/>
    <w:rsid w:val="003D21EE"/>
    <w:rsid w:val="003D244F"/>
    <w:rsid w:val="003D27A6"/>
    <w:rsid w:val="003D5A36"/>
    <w:rsid w:val="003D7822"/>
    <w:rsid w:val="003E0D37"/>
    <w:rsid w:val="003E2134"/>
    <w:rsid w:val="003E2F66"/>
    <w:rsid w:val="003E389D"/>
    <w:rsid w:val="003E4AE9"/>
    <w:rsid w:val="003E5583"/>
    <w:rsid w:val="003E629E"/>
    <w:rsid w:val="003E6AE6"/>
    <w:rsid w:val="003E7009"/>
    <w:rsid w:val="003E75FB"/>
    <w:rsid w:val="003F0666"/>
    <w:rsid w:val="003F16AD"/>
    <w:rsid w:val="003F2343"/>
    <w:rsid w:val="003F2A10"/>
    <w:rsid w:val="003F3634"/>
    <w:rsid w:val="003F6260"/>
    <w:rsid w:val="003F63C8"/>
    <w:rsid w:val="003F715D"/>
    <w:rsid w:val="003F7DDE"/>
    <w:rsid w:val="00400158"/>
    <w:rsid w:val="004004DB"/>
    <w:rsid w:val="00401F32"/>
    <w:rsid w:val="004025B4"/>
    <w:rsid w:val="00404175"/>
    <w:rsid w:val="00404C25"/>
    <w:rsid w:val="00405620"/>
    <w:rsid w:val="00407889"/>
    <w:rsid w:val="00412113"/>
    <w:rsid w:val="00412A98"/>
    <w:rsid w:val="004145E4"/>
    <w:rsid w:val="00417301"/>
    <w:rsid w:val="00417BCF"/>
    <w:rsid w:val="00420388"/>
    <w:rsid w:val="00421261"/>
    <w:rsid w:val="0042164A"/>
    <w:rsid w:val="00423112"/>
    <w:rsid w:val="0042351A"/>
    <w:rsid w:val="0042468A"/>
    <w:rsid w:val="00424C2E"/>
    <w:rsid w:val="00424F11"/>
    <w:rsid w:val="00426F16"/>
    <w:rsid w:val="00427208"/>
    <w:rsid w:val="00430912"/>
    <w:rsid w:val="00431BFF"/>
    <w:rsid w:val="00432E8E"/>
    <w:rsid w:val="00435D88"/>
    <w:rsid w:val="004371D6"/>
    <w:rsid w:val="0043783D"/>
    <w:rsid w:val="004441D9"/>
    <w:rsid w:val="004452D8"/>
    <w:rsid w:val="00445C32"/>
    <w:rsid w:val="0045041D"/>
    <w:rsid w:val="004508B7"/>
    <w:rsid w:val="00450ADA"/>
    <w:rsid w:val="00451409"/>
    <w:rsid w:val="00452303"/>
    <w:rsid w:val="004527C1"/>
    <w:rsid w:val="004529B5"/>
    <w:rsid w:val="00453225"/>
    <w:rsid w:val="00453BD5"/>
    <w:rsid w:val="00454209"/>
    <w:rsid w:val="00455578"/>
    <w:rsid w:val="00455F40"/>
    <w:rsid w:val="004561A1"/>
    <w:rsid w:val="004576C1"/>
    <w:rsid w:val="00461C5A"/>
    <w:rsid w:val="00462651"/>
    <w:rsid w:val="00463C8E"/>
    <w:rsid w:val="0046588A"/>
    <w:rsid w:val="0046631B"/>
    <w:rsid w:val="00466BD5"/>
    <w:rsid w:val="004707D5"/>
    <w:rsid w:val="004731E5"/>
    <w:rsid w:val="00473927"/>
    <w:rsid w:val="00473B93"/>
    <w:rsid w:val="00474300"/>
    <w:rsid w:val="00474D16"/>
    <w:rsid w:val="00475B1A"/>
    <w:rsid w:val="004763C9"/>
    <w:rsid w:val="00477293"/>
    <w:rsid w:val="00477496"/>
    <w:rsid w:val="004777CE"/>
    <w:rsid w:val="00477B1C"/>
    <w:rsid w:val="00477FF3"/>
    <w:rsid w:val="004805E1"/>
    <w:rsid w:val="004821B4"/>
    <w:rsid w:val="004831D1"/>
    <w:rsid w:val="00483A78"/>
    <w:rsid w:val="00484B98"/>
    <w:rsid w:val="00485E83"/>
    <w:rsid w:val="00485F59"/>
    <w:rsid w:val="00486586"/>
    <w:rsid w:val="004872F9"/>
    <w:rsid w:val="0048744F"/>
    <w:rsid w:val="004913C7"/>
    <w:rsid w:val="00491951"/>
    <w:rsid w:val="00493EC3"/>
    <w:rsid w:val="004949E0"/>
    <w:rsid w:val="00494CF6"/>
    <w:rsid w:val="00495BDF"/>
    <w:rsid w:val="00496337"/>
    <w:rsid w:val="0049667C"/>
    <w:rsid w:val="0049736F"/>
    <w:rsid w:val="004973BD"/>
    <w:rsid w:val="0049773B"/>
    <w:rsid w:val="00497C4A"/>
    <w:rsid w:val="004A2121"/>
    <w:rsid w:val="004A30B3"/>
    <w:rsid w:val="004A3609"/>
    <w:rsid w:val="004A3878"/>
    <w:rsid w:val="004A3DBF"/>
    <w:rsid w:val="004A4839"/>
    <w:rsid w:val="004A49E6"/>
    <w:rsid w:val="004A647F"/>
    <w:rsid w:val="004A66B6"/>
    <w:rsid w:val="004B0B15"/>
    <w:rsid w:val="004B0DF1"/>
    <w:rsid w:val="004B2978"/>
    <w:rsid w:val="004B4AAA"/>
    <w:rsid w:val="004B63C4"/>
    <w:rsid w:val="004B6CF4"/>
    <w:rsid w:val="004B6F9E"/>
    <w:rsid w:val="004B7261"/>
    <w:rsid w:val="004C0B77"/>
    <w:rsid w:val="004C2C8F"/>
    <w:rsid w:val="004C48B1"/>
    <w:rsid w:val="004C5323"/>
    <w:rsid w:val="004C793D"/>
    <w:rsid w:val="004D1098"/>
    <w:rsid w:val="004D1306"/>
    <w:rsid w:val="004D13E3"/>
    <w:rsid w:val="004D1C48"/>
    <w:rsid w:val="004D246D"/>
    <w:rsid w:val="004D2668"/>
    <w:rsid w:val="004D281D"/>
    <w:rsid w:val="004D319C"/>
    <w:rsid w:val="004D4DEC"/>
    <w:rsid w:val="004D6EBD"/>
    <w:rsid w:val="004E0793"/>
    <w:rsid w:val="004E1941"/>
    <w:rsid w:val="004E4679"/>
    <w:rsid w:val="004E4C8D"/>
    <w:rsid w:val="004E75E2"/>
    <w:rsid w:val="004E79D8"/>
    <w:rsid w:val="004F011D"/>
    <w:rsid w:val="004F015C"/>
    <w:rsid w:val="004F2576"/>
    <w:rsid w:val="004F2828"/>
    <w:rsid w:val="004F2B17"/>
    <w:rsid w:val="004F2DB8"/>
    <w:rsid w:val="004F2F3E"/>
    <w:rsid w:val="004F3F19"/>
    <w:rsid w:val="004F433E"/>
    <w:rsid w:val="004F502D"/>
    <w:rsid w:val="004F5702"/>
    <w:rsid w:val="004F5E53"/>
    <w:rsid w:val="004F7156"/>
    <w:rsid w:val="00502571"/>
    <w:rsid w:val="00502D84"/>
    <w:rsid w:val="0050416D"/>
    <w:rsid w:val="005043C0"/>
    <w:rsid w:val="00504F3F"/>
    <w:rsid w:val="00507E7F"/>
    <w:rsid w:val="00510284"/>
    <w:rsid w:val="00510CC6"/>
    <w:rsid w:val="005122C7"/>
    <w:rsid w:val="005128DD"/>
    <w:rsid w:val="0051294C"/>
    <w:rsid w:val="0051529C"/>
    <w:rsid w:val="00522347"/>
    <w:rsid w:val="00522905"/>
    <w:rsid w:val="00524654"/>
    <w:rsid w:val="005247DC"/>
    <w:rsid w:val="00525151"/>
    <w:rsid w:val="005261F4"/>
    <w:rsid w:val="005270E9"/>
    <w:rsid w:val="0053365D"/>
    <w:rsid w:val="0053391E"/>
    <w:rsid w:val="005355FC"/>
    <w:rsid w:val="005377EC"/>
    <w:rsid w:val="0054271A"/>
    <w:rsid w:val="00542E6F"/>
    <w:rsid w:val="0054439B"/>
    <w:rsid w:val="00544403"/>
    <w:rsid w:val="00545742"/>
    <w:rsid w:val="0054660E"/>
    <w:rsid w:val="005478A3"/>
    <w:rsid w:val="00550544"/>
    <w:rsid w:val="00551732"/>
    <w:rsid w:val="0055202F"/>
    <w:rsid w:val="00555F6D"/>
    <w:rsid w:val="00556945"/>
    <w:rsid w:val="00565D0A"/>
    <w:rsid w:val="0057137C"/>
    <w:rsid w:val="00573A97"/>
    <w:rsid w:val="00573C37"/>
    <w:rsid w:val="005746B2"/>
    <w:rsid w:val="00574799"/>
    <w:rsid w:val="00574841"/>
    <w:rsid w:val="00574CFD"/>
    <w:rsid w:val="005751C7"/>
    <w:rsid w:val="005757B9"/>
    <w:rsid w:val="00575E70"/>
    <w:rsid w:val="00577766"/>
    <w:rsid w:val="005804D5"/>
    <w:rsid w:val="0058064A"/>
    <w:rsid w:val="00580892"/>
    <w:rsid w:val="005808F9"/>
    <w:rsid w:val="00580C9E"/>
    <w:rsid w:val="00580E1F"/>
    <w:rsid w:val="00581D09"/>
    <w:rsid w:val="00581FAE"/>
    <w:rsid w:val="005820AE"/>
    <w:rsid w:val="0058450E"/>
    <w:rsid w:val="00584FCA"/>
    <w:rsid w:val="005852C1"/>
    <w:rsid w:val="00586941"/>
    <w:rsid w:val="00590354"/>
    <w:rsid w:val="005907B5"/>
    <w:rsid w:val="00590B83"/>
    <w:rsid w:val="00590E62"/>
    <w:rsid w:val="0059114F"/>
    <w:rsid w:val="005916BB"/>
    <w:rsid w:val="005947E5"/>
    <w:rsid w:val="00594EE4"/>
    <w:rsid w:val="005A0115"/>
    <w:rsid w:val="005A0DBE"/>
    <w:rsid w:val="005A3D0F"/>
    <w:rsid w:val="005A56A9"/>
    <w:rsid w:val="005A5D66"/>
    <w:rsid w:val="005A60FF"/>
    <w:rsid w:val="005A6679"/>
    <w:rsid w:val="005A6D2F"/>
    <w:rsid w:val="005A6E3D"/>
    <w:rsid w:val="005A79BA"/>
    <w:rsid w:val="005A7C43"/>
    <w:rsid w:val="005B0331"/>
    <w:rsid w:val="005B1B40"/>
    <w:rsid w:val="005B2698"/>
    <w:rsid w:val="005B2DC3"/>
    <w:rsid w:val="005B449C"/>
    <w:rsid w:val="005B4E2F"/>
    <w:rsid w:val="005B53CE"/>
    <w:rsid w:val="005B58B6"/>
    <w:rsid w:val="005B6F81"/>
    <w:rsid w:val="005B7107"/>
    <w:rsid w:val="005B7B29"/>
    <w:rsid w:val="005C2226"/>
    <w:rsid w:val="005C2345"/>
    <w:rsid w:val="005C3966"/>
    <w:rsid w:val="005C4202"/>
    <w:rsid w:val="005C45A6"/>
    <w:rsid w:val="005C6157"/>
    <w:rsid w:val="005C63B3"/>
    <w:rsid w:val="005C7115"/>
    <w:rsid w:val="005C7489"/>
    <w:rsid w:val="005D0D52"/>
    <w:rsid w:val="005D13D1"/>
    <w:rsid w:val="005D1F03"/>
    <w:rsid w:val="005D22E7"/>
    <w:rsid w:val="005D39F6"/>
    <w:rsid w:val="005D3DD1"/>
    <w:rsid w:val="005D4A08"/>
    <w:rsid w:val="005D5678"/>
    <w:rsid w:val="005D75FD"/>
    <w:rsid w:val="005E1005"/>
    <w:rsid w:val="005E1676"/>
    <w:rsid w:val="005E2541"/>
    <w:rsid w:val="005E25B1"/>
    <w:rsid w:val="005E2997"/>
    <w:rsid w:val="005E361B"/>
    <w:rsid w:val="005E5F8B"/>
    <w:rsid w:val="005E6E34"/>
    <w:rsid w:val="005F0FA1"/>
    <w:rsid w:val="005F18E4"/>
    <w:rsid w:val="005F1BA4"/>
    <w:rsid w:val="005F3DF0"/>
    <w:rsid w:val="005F4277"/>
    <w:rsid w:val="005F5767"/>
    <w:rsid w:val="005F6231"/>
    <w:rsid w:val="005F701B"/>
    <w:rsid w:val="006007CC"/>
    <w:rsid w:val="00601622"/>
    <w:rsid w:val="006020DE"/>
    <w:rsid w:val="00603264"/>
    <w:rsid w:val="006052CC"/>
    <w:rsid w:val="00605ADA"/>
    <w:rsid w:val="0061071D"/>
    <w:rsid w:val="00610FE4"/>
    <w:rsid w:val="006119A8"/>
    <w:rsid w:val="0061273D"/>
    <w:rsid w:val="00615503"/>
    <w:rsid w:val="00615D4C"/>
    <w:rsid w:val="0061659D"/>
    <w:rsid w:val="006167A9"/>
    <w:rsid w:val="006222D3"/>
    <w:rsid w:val="00626F9F"/>
    <w:rsid w:val="00627FC7"/>
    <w:rsid w:val="00630AE8"/>
    <w:rsid w:val="00633F56"/>
    <w:rsid w:val="00634292"/>
    <w:rsid w:val="00634A20"/>
    <w:rsid w:val="006357CF"/>
    <w:rsid w:val="00636ED5"/>
    <w:rsid w:val="00637413"/>
    <w:rsid w:val="00637950"/>
    <w:rsid w:val="00642164"/>
    <w:rsid w:val="00642F6C"/>
    <w:rsid w:val="00644963"/>
    <w:rsid w:val="00644C44"/>
    <w:rsid w:val="00647386"/>
    <w:rsid w:val="00650B94"/>
    <w:rsid w:val="00651C58"/>
    <w:rsid w:val="00651CF5"/>
    <w:rsid w:val="00652A0F"/>
    <w:rsid w:val="00654D0C"/>
    <w:rsid w:val="00656680"/>
    <w:rsid w:val="00660260"/>
    <w:rsid w:val="006616CD"/>
    <w:rsid w:val="006618A9"/>
    <w:rsid w:val="00663A51"/>
    <w:rsid w:val="00666071"/>
    <w:rsid w:val="00666D87"/>
    <w:rsid w:val="00666DB8"/>
    <w:rsid w:val="00670CF5"/>
    <w:rsid w:val="00670E6A"/>
    <w:rsid w:val="00671948"/>
    <w:rsid w:val="006731F1"/>
    <w:rsid w:val="00674581"/>
    <w:rsid w:val="00674DF7"/>
    <w:rsid w:val="00674E31"/>
    <w:rsid w:val="00676F44"/>
    <w:rsid w:val="00680460"/>
    <w:rsid w:val="00681C47"/>
    <w:rsid w:val="00681CF4"/>
    <w:rsid w:val="006823D5"/>
    <w:rsid w:val="006823FF"/>
    <w:rsid w:val="00682E41"/>
    <w:rsid w:val="006831FE"/>
    <w:rsid w:val="00685E4F"/>
    <w:rsid w:val="006860AA"/>
    <w:rsid w:val="0068666C"/>
    <w:rsid w:val="006869B3"/>
    <w:rsid w:val="00686C7B"/>
    <w:rsid w:val="0068707E"/>
    <w:rsid w:val="00687AB4"/>
    <w:rsid w:val="00691040"/>
    <w:rsid w:val="00691A98"/>
    <w:rsid w:val="006930CA"/>
    <w:rsid w:val="00693416"/>
    <w:rsid w:val="006939F9"/>
    <w:rsid w:val="00694326"/>
    <w:rsid w:val="0069501A"/>
    <w:rsid w:val="006950D9"/>
    <w:rsid w:val="00696C55"/>
    <w:rsid w:val="00697B18"/>
    <w:rsid w:val="006A1A51"/>
    <w:rsid w:val="006A482A"/>
    <w:rsid w:val="006A52A6"/>
    <w:rsid w:val="006A6BC5"/>
    <w:rsid w:val="006A739C"/>
    <w:rsid w:val="006B0B2D"/>
    <w:rsid w:val="006B18A3"/>
    <w:rsid w:val="006B3372"/>
    <w:rsid w:val="006B4991"/>
    <w:rsid w:val="006B5CC8"/>
    <w:rsid w:val="006B702E"/>
    <w:rsid w:val="006B73F5"/>
    <w:rsid w:val="006B77C2"/>
    <w:rsid w:val="006C1997"/>
    <w:rsid w:val="006C2CD9"/>
    <w:rsid w:val="006C3250"/>
    <w:rsid w:val="006C5C3A"/>
    <w:rsid w:val="006C6092"/>
    <w:rsid w:val="006C625C"/>
    <w:rsid w:val="006C69C6"/>
    <w:rsid w:val="006C6DBD"/>
    <w:rsid w:val="006D0F28"/>
    <w:rsid w:val="006D1405"/>
    <w:rsid w:val="006D236A"/>
    <w:rsid w:val="006D3360"/>
    <w:rsid w:val="006D3D08"/>
    <w:rsid w:val="006D43B0"/>
    <w:rsid w:val="006D4630"/>
    <w:rsid w:val="006D47D4"/>
    <w:rsid w:val="006D6C11"/>
    <w:rsid w:val="006D70F2"/>
    <w:rsid w:val="006E0406"/>
    <w:rsid w:val="006E0D2A"/>
    <w:rsid w:val="006E2907"/>
    <w:rsid w:val="006E41A2"/>
    <w:rsid w:val="006E4B92"/>
    <w:rsid w:val="006E4E5B"/>
    <w:rsid w:val="006F0383"/>
    <w:rsid w:val="006F1F6A"/>
    <w:rsid w:val="006F2399"/>
    <w:rsid w:val="006F25A3"/>
    <w:rsid w:val="006F42F6"/>
    <w:rsid w:val="006F502D"/>
    <w:rsid w:val="006F520A"/>
    <w:rsid w:val="006F777B"/>
    <w:rsid w:val="007011DD"/>
    <w:rsid w:val="00703BF9"/>
    <w:rsid w:val="007050E8"/>
    <w:rsid w:val="00706042"/>
    <w:rsid w:val="0070686A"/>
    <w:rsid w:val="00706B97"/>
    <w:rsid w:val="00710582"/>
    <w:rsid w:val="00710B43"/>
    <w:rsid w:val="0071183F"/>
    <w:rsid w:val="00711D33"/>
    <w:rsid w:val="007128EE"/>
    <w:rsid w:val="00713D26"/>
    <w:rsid w:val="007142B7"/>
    <w:rsid w:val="007149DE"/>
    <w:rsid w:val="0071684B"/>
    <w:rsid w:val="00716A77"/>
    <w:rsid w:val="0072003D"/>
    <w:rsid w:val="007204BE"/>
    <w:rsid w:val="00721505"/>
    <w:rsid w:val="00721915"/>
    <w:rsid w:val="00721A54"/>
    <w:rsid w:val="007231FD"/>
    <w:rsid w:val="007240DE"/>
    <w:rsid w:val="007243A6"/>
    <w:rsid w:val="00730B17"/>
    <w:rsid w:val="00734030"/>
    <w:rsid w:val="007341C0"/>
    <w:rsid w:val="00734E79"/>
    <w:rsid w:val="00735836"/>
    <w:rsid w:val="00736310"/>
    <w:rsid w:val="00736D82"/>
    <w:rsid w:val="0074018C"/>
    <w:rsid w:val="00740B75"/>
    <w:rsid w:val="00742320"/>
    <w:rsid w:val="00742FD9"/>
    <w:rsid w:val="00744C74"/>
    <w:rsid w:val="00746331"/>
    <w:rsid w:val="00746FF4"/>
    <w:rsid w:val="00747D4F"/>
    <w:rsid w:val="00747E2F"/>
    <w:rsid w:val="007505FF"/>
    <w:rsid w:val="00750CF4"/>
    <w:rsid w:val="00751686"/>
    <w:rsid w:val="00751E52"/>
    <w:rsid w:val="0075279E"/>
    <w:rsid w:val="00753948"/>
    <w:rsid w:val="00753EBC"/>
    <w:rsid w:val="007577CF"/>
    <w:rsid w:val="0076289B"/>
    <w:rsid w:val="00763387"/>
    <w:rsid w:val="00763AE9"/>
    <w:rsid w:val="00764985"/>
    <w:rsid w:val="007660F7"/>
    <w:rsid w:val="007668E2"/>
    <w:rsid w:val="00767155"/>
    <w:rsid w:val="00770CA1"/>
    <w:rsid w:val="00771416"/>
    <w:rsid w:val="00772622"/>
    <w:rsid w:val="007735F9"/>
    <w:rsid w:val="00773FF7"/>
    <w:rsid w:val="007748FC"/>
    <w:rsid w:val="00776452"/>
    <w:rsid w:val="00776DC6"/>
    <w:rsid w:val="007771CF"/>
    <w:rsid w:val="00777F91"/>
    <w:rsid w:val="00780889"/>
    <w:rsid w:val="0078170A"/>
    <w:rsid w:val="007826C3"/>
    <w:rsid w:val="00782F8C"/>
    <w:rsid w:val="00785CEA"/>
    <w:rsid w:val="00790B8D"/>
    <w:rsid w:val="00792CB6"/>
    <w:rsid w:val="00793954"/>
    <w:rsid w:val="00793BEA"/>
    <w:rsid w:val="00796B6A"/>
    <w:rsid w:val="00796D87"/>
    <w:rsid w:val="00797C6E"/>
    <w:rsid w:val="007A0FF5"/>
    <w:rsid w:val="007A1777"/>
    <w:rsid w:val="007A1A69"/>
    <w:rsid w:val="007A5DA7"/>
    <w:rsid w:val="007A5E3C"/>
    <w:rsid w:val="007A5E9A"/>
    <w:rsid w:val="007B09B2"/>
    <w:rsid w:val="007B0B6E"/>
    <w:rsid w:val="007B1556"/>
    <w:rsid w:val="007B164B"/>
    <w:rsid w:val="007B2138"/>
    <w:rsid w:val="007B21C2"/>
    <w:rsid w:val="007B4486"/>
    <w:rsid w:val="007B451A"/>
    <w:rsid w:val="007B4B43"/>
    <w:rsid w:val="007B4C5B"/>
    <w:rsid w:val="007B5387"/>
    <w:rsid w:val="007B6D66"/>
    <w:rsid w:val="007B6D7B"/>
    <w:rsid w:val="007B6F30"/>
    <w:rsid w:val="007B7740"/>
    <w:rsid w:val="007C0682"/>
    <w:rsid w:val="007C0AAB"/>
    <w:rsid w:val="007C24DA"/>
    <w:rsid w:val="007C2BAC"/>
    <w:rsid w:val="007C69A1"/>
    <w:rsid w:val="007D113C"/>
    <w:rsid w:val="007D2F8C"/>
    <w:rsid w:val="007D346F"/>
    <w:rsid w:val="007D3DE3"/>
    <w:rsid w:val="007D4B9F"/>
    <w:rsid w:val="007D541C"/>
    <w:rsid w:val="007D76BE"/>
    <w:rsid w:val="007E0289"/>
    <w:rsid w:val="007E073A"/>
    <w:rsid w:val="007E07F2"/>
    <w:rsid w:val="007E109A"/>
    <w:rsid w:val="007E146D"/>
    <w:rsid w:val="007E49C4"/>
    <w:rsid w:val="007E4A9A"/>
    <w:rsid w:val="007E52E5"/>
    <w:rsid w:val="007E5568"/>
    <w:rsid w:val="007E5787"/>
    <w:rsid w:val="007E6625"/>
    <w:rsid w:val="007E7A32"/>
    <w:rsid w:val="007E7AE0"/>
    <w:rsid w:val="007F196E"/>
    <w:rsid w:val="007F421E"/>
    <w:rsid w:val="007F62AA"/>
    <w:rsid w:val="007F68AF"/>
    <w:rsid w:val="007F7F75"/>
    <w:rsid w:val="007F7F95"/>
    <w:rsid w:val="00802369"/>
    <w:rsid w:val="008035F2"/>
    <w:rsid w:val="0080397E"/>
    <w:rsid w:val="008050F2"/>
    <w:rsid w:val="00805D6F"/>
    <w:rsid w:val="008064FC"/>
    <w:rsid w:val="008070B2"/>
    <w:rsid w:val="008110B6"/>
    <w:rsid w:val="008137D8"/>
    <w:rsid w:val="00813AD9"/>
    <w:rsid w:val="00814CD8"/>
    <w:rsid w:val="00815501"/>
    <w:rsid w:val="008166F7"/>
    <w:rsid w:val="008169CA"/>
    <w:rsid w:val="00817999"/>
    <w:rsid w:val="00817C11"/>
    <w:rsid w:val="008207A9"/>
    <w:rsid w:val="00820D19"/>
    <w:rsid w:val="00821D72"/>
    <w:rsid w:val="008222D0"/>
    <w:rsid w:val="00823C7A"/>
    <w:rsid w:val="008278AF"/>
    <w:rsid w:val="00831704"/>
    <w:rsid w:val="00831787"/>
    <w:rsid w:val="00831AE6"/>
    <w:rsid w:val="0083264B"/>
    <w:rsid w:val="00832992"/>
    <w:rsid w:val="00833C76"/>
    <w:rsid w:val="00834894"/>
    <w:rsid w:val="00835AB2"/>
    <w:rsid w:val="00836168"/>
    <w:rsid w:val="008401B7"/>
    <w:rsid w:val="008402E9"/>
    <w:rsid w:val="00841BEE"/>
    <w:rsid w:val="00842073"/>
    <w:rsid w:val="008428B0"/>
    <w:rsid w:val="00843B6F"/>
    <w:rsid w:val="0084432C"/>
    <w:rsid w:val="008445C0"/>
    <w:rsid w:val="008465C3"/>
    <w:rsid w:val="00847AE8"/>
    <w:rsid w:val="0085131A"/>
    <w:rsid w:val="00851DFD"/>
    <w:rsid w:val="008521EB"/>
    <w:rsid w:val="0085223E"/>
    <w:rsid w:val="008527BA"/>
    <w:rsid w:val="0085290C"/>
    <w:rsid w:val="00852C99"/>
    <w:rsid w:val="008559AD"/>
    <w:rsid w:val="00856EA7"/>
    <w:rsid w:val="00860141"/>
    <w:rsid w:val="008617C0"/>
    <w:rsid w:val="0086302F"/>
    <w:rsid w:val="0086386F"/>
    <w:rsid w:val="00864DBA"/>
    <w:rsid w:val="00865652"/>
    <w:rsid w:val="00865C4D"/>
    <w:rsid w:val="00866646"/>
    <w:rsid w:val="00867A25"/>
    <w:rsid w:val="00870A9A"/>
    <w:rsid w:val="0087141C"/>
    <w:rsid w:val="00872A1B"/>
    <w:rsid w:val="00873CB7"/>
    <w:rsid w:val="0087472A"/>
    <w:rsid w:val="00875825"/>
    <w:rsid w:val="00875FB9"/>
    <w:rsid w:val="00876090"/>
    <w:rsid w:val="008813F6"/>
    <w:rsid w:val="0088191B"/>
    <w:rsid w:val="008830A7"/>
    <w:rsid w:val="008833E7"/>
    <w:rsid w:val="00884FEE"/>
    <w:rsid w:val="00885419"/>
    <w:rsid w:val="00885FD7"/>
    <w:rsid w:val="0088710B"/>
    <w:rsid w:val="00887322"/>
    <w:rsid w:val="00887D15"/>
    <w:rsid w:val="008904ED"/>
    <w:rsid w:val="00890C51"/>
    <w:rsid w:val="0089226E"/>
    <w:rsid w:val="00892B41"/>
    <w:rsid w:val="008934B8"/>
    <w:rsid w:val="00894EE9"/>
    <w:rsid w:val="00896826"/>
    <w:rsid w:val="008969E3"/>
    <w:rsid w:val="008A00E6"/>
    <w:rsid w:val="008A1232"/>
    <w:rsid w:val="008A276A"/>
    <w:rsid w:val="008A30FD"/>
    <w:rsid w:val="008A361B"/>
    <w:rsid w:val="008A3B80"/>
    <w:rsid w:val="008A3CCA"/>
    <w:rsid w:val="008A47BE"/>
    <w:rsid w:val="008A4E61"/>
    <w:rsid w:val="008A5CDA"/>
    <w:rsid w:val="008A6511"/>
    <w:rsid w:val="008B1552"/>
    <w:rsid w:val="008B2E17"/>
    <w:rsid w:val="008B2FCC"/>
    <w:rsid w:val="008B37F7"/>
    <w:rsid w:val="008B4367"/>
    <w:rsid w:val="008B6A43"/>
    <w:rsid w:val="008B6EE9"/>
    <w:rsid w:val="008B7C11"/>
    <w:rsid w:val="008C053E"/>
    <w:rsid w:val="008C0DF8"/>
    <w:rsid w:val="008C10C1"/>
    <w:rsid w:val="008C2442"/>
    <w:rsid w:val="008C3B6E"/>
    <w:rsid w:val="008C4852"/>
    <w:rsid w:val="008C6A64"/>
    <w:rsid w:val="008C6D9D"/>
    <w:rsid w:val="008C75F5"/>
    <w:rsid w:val="008C7861"/>
    <w:rsid w:val="008D5033"/>
    <w:rsid w:val="008D569F"/>
    <w:rsid w:val="008D5780"/>
    <w:rsid w:val="008D5972"/>
    <w:rsid w:val="008D6D4C"/>
    <w:rsid w:val="008D71B4"/>
    <w:rsid w:val="008E046A"/>
    <w:rsid w:val="008E0B87"/>
    <w:rsid w:val="008E2584"/>
    <w:rsid w:val="008E2A6C"/>
    <w:rsid w:val="008E2A7B"/>
    <w:rsid w:val="008E2AC4"/>
    <w:rsid w:val="008E2B9C"/>
    <w:rsid w:val="008E4210"/>
    <w:rsid w:val="008E4A00"/>
    <w:rsid w:val="008E4A4A"/>
    <w:rsid w:val="008E5F73"/>
    <w:rsid w:val="008E709A"/>
    <w:rsid w:val="008F187B"/>
    <w:rsid w:val="008F1BCE"/>
    <w:rsid w:val="008F2241"/>
    <w:rsid w:val="008F28D8"/>
    <w:rsid w:val="008F29EC"/>
    <w:rsid w:val="008F2ED0"/>
    <w:rsid w:val="008F4957"/>
    <w:rsid w:val="008F545E"/>
    <w:rsid w:val="008F690F"/>
    <w:rsid w:val="008F7399"/>
    <w:rsid w:val="008F7ADD"/>
    <w:rsid w:val="0090302C"/>
    <w:rsid w:val="00903A12"/>
    <w:rsid w:val="00904523"/>
    <w:rsid w:val="00910384"/>
    <w:rsid w:val="00910F9D"/>
    <w:rsid w:val="00911B81"/>
    <w:rsid w:val="00911EA8"/>
    <w:rsid w:val="00913C88"/>
    <w:rsid w:val="0091417F"/>
    <w:rsid w:val="0091470F"/>
    <w:rsid w:val="00915441"/>
    <w:rsid w:val="00915A2F"/>
    <w:rsid w:val="00916A0E"/>
    <w:rsid w:val="009173A2"/>
    <w:rsid w:val="00920516"/>
    <w:rsid w:val="00920C2C"/>
    <w:rsid w:val="009249D2"/>
    <w:rsid w:val="00925E96"/>
    <w:rsid w:val="00925F71"/>
    <w:rsid w:val="009263B4"/>
    <w:rsid w:val="00926E35"/>
    <w:rsid w:val="00927426"/>
    <w:rsid w:val="009300DE"/>
    <w:rsid w:val="0093194D"/>
    <w:rsid w:val="00931E29"/>
    <w:rsid w:val="00933F3A"/>
    <w:rsid w:val="00934A51"/>
    <w:rsid w:val="00934F35"/>
    <w:rsid w:val="009352E0"/>
    <w:rsid w:val="00935BC1"/>
    <w:rsid w:val="009363A1"/>
    <w:rsid w:val="00936F93"/>
    <w:rsid w:val="00937046"/>
    <w:rsid w:val="00937F49"/>
    <w:rsid w:val="0094454E"/>
    <w:rsid w:val="00947FC3"/>
    <w:rsid w:val="009500CC"/>
    <w:rsid w:val="0095057A"/>
    <w:rsid w:val="0095460D"/>
    <w:rsid w:val="00954AFE"/>
    <w:rsid w:val="00954EDA"/>
    <w:rsid w:val="00955889"/>
    <w:rsid w:val="00960523"/>
    <w:rsid w:val="00961551"/>
    <w:rsid w:val="00961E8C"/>
    <w:rsid w:val="009621D0"/>
    <w:rsid w:val="00962C88"/>
    <w:rsid w:val="00963FF7"/>
    <w:rsid w:val="009643F0"/>
    <w:rsid w:val="009660F0"/>
    <w:rsid w:val="0096714F"/>
    <w:rsid w:val="00967496"/>
    <w:rsid w:val="00970559"/>
    <w:rsid w:val="00970A14"/>
    <w:rsid w:val="009726BE"/>
    <w:rsid w:val="00972774"/>
    <w:rsid w:val="00973A6D"/>
    <w:rsid w:val="0097401B"/>
    <w:rsid w:val="00974B43"/>
    <w:rsid w:val="00975655"/>
    <w:rsid w:val="00975C42"/>
    <w:rsid w:val="00975E78"/>
    <w:rsid w:val="00976E9A"/>
    <w:rsid w:val="00977B7E"/>
    <w:rsid w:val="00981552"/>
    <w:rsid w:val="009828F5"/>
    <w:rsid w:val="009837FE"/>
    <w:rsid w:val="0098396D"/>
    <w:rsid w:val="009856D5"/>
    <w:rsid w:val="00985AD3"/>
    <w:rsid w:val="00985D1A"/>
    <w:rsid w:val="009863BB"/>
    <w:rsid w:val="009903AC"/>
    <w:rsid w:val="00990B6B"/>
    <w:rsid w:val="00990DD3"/>
    <w:rsid w:val="009926DC"/>
    <w:rsid w:val="00993646"/>
    <w:rsid w:val="00995CC9"/>
    <w:rsid w:val="00996E59"/>
    <w:rsid w:val="00997D1A"/>
    <w:rsid w:val="00997DC4"/>
    <w:rsid w:val="009A07D3"/>
    <w:rsid w:val="009A1267"/>
    <w:rsid w:val="009A1900"/>
    <w:rsid w:val="009A2F19"/>
    <w:rsid w:val="009A6C5A"/>
    <w:rsid w:val="009B13DA"/>
    <w:rsid w:val="009B1468"/>
    <w:rsid w:val="009B2805"/>
    <w:rsid w:val="009B29DD"/>
    <w:rsid w:val="009B311C"/>
    <w:rsid w:val="009B37E2"/>
    <w:rsid w:val="009B41C9"/>
    <w:rsid w:val="009B4F34"/>
    <w:rsid w:val="009B59F9"/>
    <w:rsid w:val="009B61C6"/>
    <w:rsid w:val="009B624C"/>
    <w:rsid w:val="009B651C"/>
    <w:rsid w:val="009C08EB"/>
    <w:rsid w:val="009C1229"/>
    <w:rsid w:val="009C246E"/>
    <w:rsid w:val="009C3301"/>
    <w:rsid w:val="009C5060"/>
    <w:rsid w:val="009C5961"/>
    <w:rsid w:val="009C5C85"/>
    <w:rsid w:val="009C6464"/>
    <w:rsid w:val="009D218C"/>
    <w:rsid w:val="009D23DB"/>
    <w:rsid w:val="009D280D"/>
    <w:rsid w:val="009D3573"/>
    <w:rsid w:val="009D35E3"/>
    <w:rsid w:val="009D3B2F"/>
    <w:rsid w:val="009D4213"/>
    <w:rsid w:val="009D564F"/>
    <w:rsid w:val="009D5A14"/>
    <w:rsid w:val="009D5A2F"/>
    <w:rsid w:val="009D61D1"/>
    <w:rsid w:val="009E0445"/>
    <w:rsid w:val="009E0D20"/>
    <w:rsid w:val="009E1D56"/>
    <w:rsid w:val="009E309C"/>
    <w:rsid w:val="009E4A93"/>
    <w:rsid w:val="009E5236"/>
    <w:rsid w:val="009E567B"/>
    <w:rsid w:val="009E64B3"/>
    <w:rsid w:val="009E6685"/>
    <w:rsid w:val="009E6B73"/>
    <w:rsid w:val="009E7697"/>
    <w:rsid w:val="009F0125"/>
    <w:rsid w:val="009F27D5"/>
    <w:rsid w:val="009F2C1D"/>
    <w:rsid w:val="009F3039"/>
    <w:rsid w:val="009F3436"/>
    <w:rsid w:val="009F491D"/>
    <w:rsid w:val="009F4E39"/>
    <w:rsid w:val="009F563D"/>
    <w:rsid w:val="009F6B20"/>
    <w:rsid w:val="009F6EF0"/>
    <w:rsid w:val="009F7139"/>
    <w:rsid w:val="00A0051A"/>
    <w:rsid w:val="00A00DCE"/>
    <w:rsid w:val="00A017AF"/>
    <w:rsid w:val="00A019BA"/>
    <w:rsid w:val="00A025FD"/>
    <w:rsid w:val="00A03394"/>
    <w:rsid w:val="00A03417"/>
    <w:rsid w:val="00A10B08"/>
    <w:rsid w:val="00A12A0C"/>
    <w:rsid w:val="00A15B76"/>
    <w:rsid w:val="00A17FF0"/>
    <w:rsid w:val="00A2576D"/>
    <w:rsid w:val="00A2751C"/>
    <w:rsid w:val="00A278E4"/>
    <w:rsid w:val="00A3145E"/>
    <w:rsid w:val="00A32CF4"/>
    <w:rsid w:val="00A35F88"/>
    <w:rsid w:val="00A36B15"/>
    <w:rsid w:val="00A403E2"/>
    <w:rsid w:val="00A41305"/>
    <w:rsid w:val="00A413A5"/>
    <w:rsid w:val="00A4287F"/>
    <w:rsid w:val="00A42DF9"/>
    <w:rsid w:val="00A446E0"/>
    <w:rsid w:val="00A447B4"/>
    <w:rsid w:val="00A46495"/>
    <w:rsid w:val="00A47CCC"/>
    <w:rsid w:val="00A50486"/>
    <w:rsid w:val="00A51563"/>
    <w:rsid w:val="00A51BF8"/>
    <w:rsid w:val="00A52B2E"/>
    <w:rsid w:val="00A537AE"/>
    <w:rsid w:val="00A545BD"/>
    <w:rsid w:val="00A55B37"/>
    <w:rsid w:val="00A567BA"/>
    <w:rsid w:val="00A60FFD"/>
    <w:rsid w:val="00A61509"/>
    <w:rsid w:val="00A61EF1"/>
    <w:rsid w:val="00A654C8"/>
    <w:rsid w:val="00A65C5C"/>
    <w:rsid w:val="00A66101"/>
    <w:rsid w:val="00A6653A"/>
    <w:rsid w:val="00A72363"/>
    <w:rsid w:val="00A724F7"/>
    <w:rsid w:val="00A727B9"/>
    <w:rsid w:val="00A734C9"/>
    <w:rsid w:val="00A73535"/>
    <w:rsid w:val="00A74FA1"/>
    <w:rsid w:val="00A7523B"/>
    <w:rsid w:val="00A754DD"/>
    <w:rsid w:val="00A767B5"/>
    <w:rsid w:val="00A772BD"/>
    <w:rsid w:val="00A8068B"/>
    <w:rsid w:val="00A82134"/>
    <w:rsid w:val="00A828E3"/>
    <w:rsid w:val="00A8424E"/>
    <w:rsid w:val="00A8435C"/>
    <w:rsid w:val="00A858D8"/>
    <w:rsid w:val="00A85D69"/>
    <w:rsid w:val="00A8689A"/>
    <w:rsid w:val="00A86CF7"/>
    <w:rsid w:val="00A914DE"/>
    <w:rsid w:val="00A919D9"/>
    <w:rsid w:val="00A9351F"/>
    <w:rsid w:val="00A96F35"/>
    <w:rsid w:val="00A976A4"/>
    <w:rsid w:val="00A97F9D"/>
    <w:rsid w:val="00AA009B"/>
    <w:rsid w:val="00AA16FE"/>
    <w:rsid w:val="00AA2C7A"/>
    <w:rsid w:val="00AA307D"/>
    <w:rsid w:val="00AA314B"/>
    <w:rsid w:val="00AA4E61"/>
    <w:rsid w:val="00AA5D51"/>
    <w:rsid w:val="00AA6A3E"/>
    <w:rsid w:val="00AA7232"/>
    <w:rsid w:val="00AB058F"/>
    <w:rsid w:val="00AB1470"/>
    <w:rsid w:val="00AB2ACA"/>
    <w:rsid w:val="00AB34C9"/>
    <w:rsid w:val="00AB36DD"/>
    <w:rsid w:val="00AB48CF"/>
    <w:rsid w:val="00AB5FE0"/>
    <w:rsid w:val="00AB6659"/>
    <w:rsid w:val="00AC1A12"/>
    <w:rsid w:val="00AC312B"/>
    <w:rsid w:val="00AC36AA"/>
    <w:rsid w:val="00AC44D0"/>
    <w:rsid w:val="00AC4D65"/>
    <w:rsid w:val="00AC524A"/>
    <w:rsid w:val="00AC596F"/>
    <w:rsid w:val="00AD189B"/>
    <w:rsid w:val="00AD3AD3"/>
    <w:rsid w:val="00AD3B2C"/>
    <w:rsid w:val="00AD4BB6"/>
    <w:rsid w:val="00AD4BEA"/>
    <w:rsid w:val="00AD7D65"/>
    <w:rsid w:val="00AE0FF1"/>
    <w:rsid w:val="00AE109E"/>
    <w:rsid w:val="00AE19B5"/>
    <w:rsid w:val="00AE257D"/>
    <w:rsid w:val="00AE46B2"/>
    <w:rsid w:val="00AE4B79"/>
    <w:rsid w:val="00AE5B7A"/>
    <w:rsid w:val="00AE68E3"/>
    <w:rsid w:val="00AE76AA"/>
    <w:rsid w:val="00AE7980"/>
    <w:rsid w:val="00AF2006"/>
    <w:rsid w:val="00AF2290"/>
    <w:rsid w:val="00AF2B1D"/>
    <w:rsid w:val="00AF3092"/>
    <w:rsid w:val="00AF3684"/>
    <w:rsid w:val="00AF5C86"/>
    <w:rsid w:val="00AF5D0D"/>
    <w:rsid w:val="00AF6F90"/>
    <w:rsid w:val="00AF7753"/>
    <w:rsid w:val="00AF7AB1"/>
    <w:rsid w:val="00AF7F70"/>
    <w:rsid w:val="00B00CC2"/>
    <w:rsid w:val="00B01016"/>
    <w:rsid w:val="00B010CD"/>
    <w:rsid w:val="00B020E1"/>
    <w:rsid w:val="00B03020"/>
    <w:rsid w:val="00B04208"/>
    <w:rsid w:val="00B04F8C"/>
    <w:rsid w:val="00B05C7C"/>
    <w:rsid w:val="00B05CB2"/>
    <w:rsid w:val="00B073FB"/>
    <w:rsid w:val="00B07C28"/>
    <w:rsid w:val="00B10BBB"/>
    <w:rsid w:val="00B12FDD"/>
    <w:rsid w:val="00B13AD0"/>
    <w:rsid w:val="00B20CD2"/>
    <w:rsid w:val="00B21DC6"/>
    <w:rsid w:val="00B224B4"/>
    <w:rsid w:val="00B22C48"/>
    <w:rsid w:val="00B23346"/>
    <w:rsid w:val="00B24298"/>
    <w:rsid w:val="00B25682"/>
    <w:rsid w:val="00B2574F"/>
    <w:rsid w:val="00B25DF7"/>
    <w:rsid w:val="00B279D8"/>
    <w:rsid w:val="00B27BD1"/>
    <w:rsid w:val="00B30AC4"/>
    <w:rsid w:val="00B3135B"/>
    <w:rsid w:val="00B315B4"/>
    <w:rsid w:val="00B31627"/>
    <w:rsid w:val="00B324C6"/>
    <w:rsid w:val="00B34272"/>
    <w:rsid w:val="00B353EB"/>
    <w:rsid w:val="00B35461"/>
    <w:rsid w:val="00B357DB"/>
    <w:rsid w:val="00B36F67"/>
    <w:rsid w:val="00B371E4"/>
    <w:rsid w:val="00B375F6"/>
    <w:rsid w:val="00B3760B"/>
    <w:rsid w:val="00B40153"/>
    <w:rsid w:val="00B40196"/>
    <w:rsid w:val="00B40733"/>
    <w:rsid w:val="00B413D5"/>
    <w:rsid w:val="00B42933"/>
    <w:rsid w:val="00B43270"/>
    <w:rsid w:val="00B432BD"/>
    <w:rsid w:val="00B43979"/>
    <w:rsid w:val="00B45924"/>
    <w:rsid w:val="00B47184"/>
    <w:rsid w:val="00B47568"/>
    <w:rsid w:val="00B504CE"/>
    <w:rsid w:val="00B50572"/>
    <w:rsid w:val="00B601D4"/>
    <w:rsid w:val="00B61CFE"/>
    <w:rsid w:val="00B61DFE"/>
    <w:rsid w:val="00B62ADE"/>
    <w:rsid w:val="00B633D8"/>
    <w:rsid w:val="00B64F2A"/>
    <w:rsid w:val="00B65C52"/>
    <w:rsid w:val="00B70C39"/>
    <w:rsid w:val="00B7164C"/>
    <w:rsid w:val="00B7178D"/>
    <w:rsid w:val="00B73A1D"/>
    <w:rsid w:val="00B74B1B"/>
    <w:rsid w:val="00B75E52"/>
    <w:rsid w:val="00B7733B"/>
    <w:rsid w:val="00B775BA"/>
    <w:rsid w:val="00B778B5"/>
    <w:rsid w:val="00B80292"/>
    <w:rsid w:val="00B810B1"/>
    <w:rsid w:val="00B81A22"/>
    <w:rsid w:val="00B8527C"/>
    <w:rsid w:val="00B85CEE"/>
    <w:rsid w:val="00B8740C"/>
    <w:rsid w:val="00B87712"/>
    <w:rsid w:val="00B9231C"/>
    <w:rsid w:val="00B92991"/>
    <w:rsid w:val="00B93451"/>
    <w:rsid w:val="00B93E63"/>
    <w:rsid w:val="00B95FFD"/>
    <w:rsid w:val="00B96FAA"/>
    <w:rsid w:val="00BA172D"/>
    <w:rsid w:val="00BA2274"/>
    <w:rsid w:val="00BA2E05"/>
    <w:rsid w:val="00BA5048"/>
    <w:rsid w:val="00BA56DD"/>
    <w:rsid w:val="00BA6B6D"/>
    <w:rsid w:val="00BA6E16"/>
    <w:rsid w:val="00BA7404"/>
    <w:rsid w:val="00BA7AB8"/>
    <w:rsid w:val="00BA7DAE"/>
    <w:rsid w:val="00BA7E4B"/>
    <w:rsid w:val="00BB09F4"/>
    <w:rsid w:val="00BB0DB3"/>
    <w:rsid w:val="00BB0DD1"/>
    <w:rsid w:val="00BB2F15"/>
    <w:rsid w:val="00BB34D6"/>
    <w:rsid w:val="00BB4A88"/>
    <w:rsid w:val="00BB5812"/>
    <w:rsid w:val="00BB5A4D"/>
    <w:rsid w:val="00BB5B26"/>
    <w:rsid w:val="00BC0548"/>
    <w:rsid w:val="00BC10AB"/>
    <w:rsid w:val="00BC31B7"/>
    <w:rsid w:val="00BC3899"/>
    <w:rsid w:val="00BC389B"/>
    <w:rsid w:val="00BC4668"/>
    <w:rsid w:val="00BC52DA"/>
    <w:rsid w:val="00BC5BA8"/>
    <w:rsid w:val="00BC77C4"/>
    <w:rsid w:val="00BC7963"/>
    <w:rsid w:val="00BD32F3"/>
    <w:rsid w:val="00BD4BA4"/>
    <w:rsid w:val="00BD4CD1"/>
    <w:rsid w:val="00BD6DFD"/>
    <w:rsid w:val="00BD72DF"/>
    <w:rsid w:val="00BD72F8"/>
    <w:rsid w:val="00BE1E6C"/>
    <w:rsid w:val="00BE2AA8"/>
    <w:rsid w:val="00BE31F8"/>
    <w:rsid w:val="00BE40FF"/>
    <w:rsid w:val="00BE5859"/>
    <w:rsid w:val="00BE78DF"/>
    <w:rsid w:val="00BF0540"/>
    <w:rsid w:val="00BF0800"/>
    <w:rsid w:val="00BF10B9"/>
    <w:rsid w:val="00BF1A18"/>
    <w:rsid w:val="00BF32D4"/>
    <w:rsid w:val="00BF628D"/>
    <w:rsid w:val="00C027BE"/>
    <w:rsid w:val="00C03526"/>
    <w:rsid w:val="00C03BFE"/>
    <w:rsid w:val="00C0471B"/>
    <w:rsid w:val="00C0556C"/>
    <w:rsid w:val="00C0593D"/>
    <w:rsid w:val="00C0595F"/>
    <w:rsid w:val="00C077E6"/>
    <w:rsid w:val="00C07CFC"/>
    <w:rsid w:val="00C10277"/>
    <w:rsid w:val="00C10FDC"/>
    <w:rsid w:val="00C11801"/>
    <w:rsid w:val="00C11B5A"/>
    <w:rsid w:val="00C13542"/>
    <w:rsid w:val="00C13555"/>
    <w:rsid w:val="00C13608"/>
    <w:rsid w:val="00C1426F"/>
    <w:rsid w:val="00C147A1"/>
    <w:rsid w:val="00C14E7F"/>
    <w:rsid w:val="00C15FD1"/>
    <w:rsid w:val="00C21C7F"/>
    <w:rsid w:val="00C21FE2"/>
    <w:rsid w:val="00C26CA2"/>
    <w:rsid w:val="00C27260"/>
    <w:rsid w:val="00C275FE"/>
    <w:rsid w:val="00C31A2A"/>
    <w:rsid w:val="00C32B7D"/>
    <w:rsid w:val="00C34172"/>
    <w:rsid w:val="00C3443E"/>
    <w:rsid w:val="00C349CF"/>
    <w:rsid w:val="00C36E1C"/>
    <w:rsid w:val="00C375B9"/>
    <w:rsid w:val="00C41EBC"/>
    <w:rsid w:val="00C44846"/>
    <w:rsid w:val="00C457E1"/>
    <w:rsid w:val="00C45FC6"/>
    <w:rsid w:val="00C469F4"/>
    <w:rsid w:val="00C46CC4"/>
    <w:rsid w:val="00C50FE0"/>
    <w:rsid w:val="00C51FE1"/>
    <w:rsid w:val="00C522E2"/>
    <w:rsid w:val="00C52910"/>
    <w:rsid w:val="00C54351"/>
    <w:rsid w:val="00C569CA"/>
    <w:rsid w:val="00C56EAC"/>
    <w:rsid w:val="00C57041"/>
    <w:rsid w:val="00C57C53"/>
    <w:rsid w:val="00C60BDF"/>
    <w:rsid w:val="00C6282D"/>
    <w:rsid w:val="00C62EC5"/>
    <w:rsid w:val="00C65099"/>
    <w:rsid w:val="00C65199"/>
    <w:rsid w:val="00C66B75"/>
    <w:rsid w:val="00C66EA2"/>
    <w:rsid w:val="00C6720D"/>
    <w:rsid w:val="00C70226"/>
    <w:rsid w:val="00C71481"/>
    <w:rsid w:val="00C7211F"/>
    <w:rsid w:val="00C75E8E"/>
    <w:rsid w:val="00C76185"/>
    <w:rsid w:val="00C7779F"/>
    <w:rsid w:val="00C80610"/>
    <w:rsid w:val="00C82973"/>
    <w:rsid w:val="00C83410"/>
    <w:rsid w:val="00C846A5"/>
    <w:rsid w:val="00C850C7"/>
    <w:rsid w:val="00C851D3"/>
    <w:rsid w:val="00C86C55"/>
    <w:rsid w:val="00C906AE"/>
    <w:rsid w:val="00C90710"/>
    <w:rsid w:val="00C920BF"/>
    <w:rsid w:val="00C92533"/>
    <w:rsid w:val="00C929E6"/>
    <w:rsid w:val="00C93DF5"/>
    <w:rsid w:val="00C948E0"/>
    <w:rsid w:val="00C97654"/>
    <w:rsid w:val="00C9773E"/>
    <w:rsid w:val="00C97C7F"/>
    <w:rsid w:val="00C97EE4"/>
    <w:rsid w:val="00CA00D0"/>
    <w:rsid w:val="00CA0819"/>
    <w:rsid w:val="00CA2093"/>
    <w:rsid w:val="00CA3225"/>
    <w:rsid w:val="00CA4A9A"/>
    <w:rsid w:val="00CA5F8C"/>
    <w:rsid w:val="00CA6350"/>
    <w:rsid w:val="00CB0CE2"/>
    <w:rsid w:val="00CB18CF"/>
    <w:rsid w:val="00CB284C"/>
    <w:rsid w:val="00CB2E46"/>
    <w:rsid w:val="00CB3F20"/>
    <w:rsid w:val="00CB49F2"/>
    <w:rsid w:val="00CB5E4D"/>
    <w:rsid w:val="00CB6A3C"/>
    <w:rsid w:val="00CB7879"/>
    <w:rsid w:val="00CB7CF2"/>
    <w:rsid w:val="00CC122A"/>
    <w:rsid w:val="00CC2049"/>
    <w:rsid w:val="00CC6342"/>
    <w:rsid w:val="00CC65D0"/>
    <w:rsid w:val="00CC71AB"/>
    <w:rsid w:val="00CC7DFA"/>
    <w:rsid w:val="00CD1332"/>
    <w:rsid w:val="00CD30EB"/>
    <w:rsid w:val="00CD6811"/>
    <w:rsid w:val="00CE12F0"/>
    <w:rsid w:val="00CE21E7"/>
    <w:rsid w:val="00CE268D"/>
    <w:rsid w:val="00CE2FA3"/>
    <w:rsid w:val="00CE3063"/>
    <w:rsid w:val="00CE3EC9"/>
    <w:rsid w:val="00CE4962"/>
    <w:rsid w:val="00CE4EE3"/>
    <w:rsid w:val="00CE6045"/>
    <w:rsid w:val="00CE6F5F"/>
    <w:rsid w:val="00CF3A38"/>
    <w:rsid w:val="00CF46BE"/>
    <w:rsid w:val="00CF7D9D"/>
    <w:rsid w:val="00D007B1"/>
    <w:rsid w:val="00D0130F"/>
    <w:rsid w:val="00D02B5B"/>
    <w:rsid w:val="00D02F6D"/>
    <w:rsid w:val="00D032AF"/>
    <w:rsid w:val="00D047A4"/>
    <w:rsid w:val="00D057DD"/>
    <w:rsid w:val="00D065CA"/>
    <w:rsid w:val="00D06B22"/>
    <w:rsid w:val="00D079C0"/>
    <w:rsid w:val="00D07AB5"/>
    <w:rsid w:val="00D07F01"/>
    <w:rsid w:val="00D10F99"/>
    <w:rsid w:val="00D114DD"/>
    <w:rsid w:val="00D13F9F"/>
    <w:rsid w:val="00D14BDA"/>
    <w:rsid w:val="00D15CF5"/>
    <w:rsid w:val="00D16DE6"/>
    <w:rsid w:val="00D207CB"/>
    <w:rsid w:val="00D20A1E"/>
    <w:rsid w:val="00D22210"/>
    <w:rsid w:val="00D23065"/>
    <w:rsid w:val="00D2625A"/>
    <w:rsid w:val="00D2774B"/>
    <w:rsid w:val="00D333A9"/>
    <w:rsid w:val="00D3400A"/>
    <w:rsid w:val="00D35AB2"/>
    <w:rsid w:val="00D367C6"/>
    <w:rsid w:val="00D377E0"/>
    <w:rsid w:val="00D4094F"/>
    <w:rsid w:val="00D41D6B"/>
    <w:rsid w:val="00D42B10"/>
    <w:rsid w:val="00D43FA0"/>
    <w:rsid w:val="00D440B9"/>
    <w:rsid w:val="00D450EF"/>
    <w:rsid w:val="00D45AA8"/>
    <w:rsid w:val="00D46A90"/>
    <w:rsid w:val="00D47379"/>
    <w:rsid w:val="00D50C05"/>
    <w:rsid w:val="00D512FF"/>
    <w:rsid w:val="00D51875"/>
    <w:rsid w:val="00D534E6"/>
    <w:rsid w:val="00D54066"/>
    <w:rsid w:val="00D54417"/>
    <w:rsid w:val="00D55B2B"/>
    <w:rsid w:val="00D561FD"/>
    <w:rsid w:val="00D57737"/>
    <w:rsid w:val="00D57F95"/>
    <w:rsid w:val="00D6408C"/>
    <w:rsid w:val="00D64BD9"/>
    <w:rsid w:val="00D6705C"/>
    <w:rsid w:val="00D67D32"/>
    <w:rsid w:val="00D7041A"/>
    <w:rsid w:val="00D755FD"/>
    <w:rsid w:val="00D7767D"/>
    <w:rsid w:val="00D77A93"/>
    <w:rsid w:val="00D8095C"/>
    <w:rsid w:val="00D80A1D"/>
    <w:rsid w:val="00D80F6E"/>
    <w:rsid w:val="00D828E6"/>
    <w:rsid w:val="00D82E4E"/>
    <w:rsid w:val="00D831E5"/>
    <w:rsid w:val="00D85FB8"/>
    <w:rsid w:val="00D8662C"/>
    <w:rsid w:val="00D9027B"/>
    <w:rsid w:val="00D90564"/>
    <w:rsid w:val="00D9062E"/>
    <w:rsid w:val="00D91729"/>
    <w:rsid w:val="00D920FB"/>
    <w:rsid w:val="00D930A7"/>
    <w:rsid w:val="00D93EEC"/>
    <w:rsid w:val="00D9427F"/>
    <w:rsid w:val="00D9500E"/>
    <w:rsid w:val="00D95598"/>
    <w:rsid w:val="00DA0328"/>
    <w:rsid w:val="00DA0CCD"/>
    <w:rsid w:val="00DA0FE4"/>
    <w:rsid w:val="00DB27C7"/>
    <w:rsid w:val="00DB39B7"/>
    <w:rsid w:val="00DB3A6E"/>
    <w:rsid w:val="00DB4390"/>
    <w:rsid w:val="00DB461C"/>
    <w:rsid w:val="00DB484E"/>
    <w:rsid w:val="00DB570E"/>
    <w:rsid w:val="00DB64CC"/>
    <w:rsid w:val="00DB6AEC"/>
    <w:rsid w:val="00DB6C47"/>
    <w:rsid w:val="00DB6F2E"/>
    <w:rsid w:val="00DB77A5"/>
    <w:rsid w:val="00DC1DC8"/>
    <w:rsid w:val="00DC3F26"/>
    <w:rsid w:val="00DC45FF"/>
    <w:rsid w:val="00DC72D4"/>
    <w:rsid w:val="00DD0420"/>
    <w:rsid w:val="00DD225D"/>
    <w:rsid w:val="00DD33DD"/>
    <w:rsid w:val="00DD4A99"/>
    <w:rsid w:val="00DD5051"/>
    <w:rsid w:val="00DD50ED"/>
    <w:rsid w:val="00DD548D"/>
    <w:rsid w:val="00DD6FF7"/>
    <w:rsid w:val="00DE089B"/>
    <w:rsid w:val="00DE09DB"/>
    <w:rsid w:val="00DE2DA1"/>
    <w:rsid w:val="00DE3001"/>
    <w:rsid w:val="00DE56F7"/>
    <w:rsid w:val="00DF0136"/>
    <w:rsid w:val="00DF066D"/>
    <w:rsid w:val="00DF29AA"/>
    <w:rsid w:val="00DF455C"/>
    <w:rsid w:val="00DF5556"/>
    <w:rsid w:val="00DF676F"/>
    <w:rsid w:val="00E00A64"/>
    <w:rsid w:val="00E03030"/>
    <w:rsid w:val="00E03762"/>
    <w:rsid w:val="00E0390B"/>
    <w:rsid w:val="00E04BBA"/>
    <w:rsid w:val="00E04BD7"/>
    <w:rsid w:val="00E05A3A"/>
    <w:rsid w:val="00E0669B"/>
    <w:rsid w:val="00E070EA"/>
    <w:rsid w:val="00E12671"/>
    <w:rsid w:val="00E134E6"/>
    <w:rsid w:val="00E14A62"/>
    <w:rsid w:val="00E1525C"/>
    <w:rsid w:val="00E17A5A"/>
    <w:rsid w:val="00E2269F"/>
    <w:rsid w:val="00E22BE8"/>
    <w:rsid w:val="00E23420"/>
    <w:rsid w:val="00E23861"/>
    <w:rsid w:val="00E253AB"/>
    <w:rsid w:val="00E26DF9"/>
    <w:rsid w:val="00E274DA"/>
    <w:rsid w:val="00E27574"/>
    <w:rsid w:val="00E30867"/>
    <w:rsid w:val="00E329D5"/>
    <w:rsid w:val="00E338F0"/>
    <w:rsid w:val="00E338F4"/>
    <w:rsid w:val="00E33E96"/>
    <w:rsid w:val="00E34BF8"/>
    <w:rsid w:val="00E36EC2"/>
    <w:rsid w:val="00E37B45"/>
    <w:rsid w:val="00E40F83"/>
    <w:rsid w:val="00E42AEC"/>
    <w:rsid w:val="00E47D67"/>
    <w:rsid w:val="00E52778"/>
    <w:rsid w:val="00E53A63"/>
    <w:rsid w:val="00E5541A"/>
    <w:rsid w:val="00E562D0"/>
    <w:rsid w:val="00E56776"/>
    <w:rsid w:val="00E567EC"/>
    <w:rsid w:val="00E568BE"/>
    <w:rsid w:val="00E60522"/>
    <w:rsid w:val="00E61DD5"/>
    <w:rsid w:val="00E623AD"/>
    <w:rsid w:val="00E63007"/>
    <w:rsid w:val="00E65153"/>
    <w:rsid w:val="00E670DE"/>
    <w:rsid w:val="00E67C65"/>
    <w:rsid w:val="00E7102D"/>
    <w:rsid w:val="00E71488"/>
    <w:rsid w:val="00E7199E"/>
    <w:rsid w:val="00E7264D"/>
    <w:rsid w:val="00E72CD0"/>
    <w:rsid w:val="00E75984"/>
    <w:rsid w:val="00E76D94"/>
    <w:rsid w:val="00E76F6C"/>
    <w:rsid w:val="00E76FC1"/>
    <w:rsid w:val="00E77657"/>
    <w:rsid w:val="00E77CD4"/>
    <w:rsid w:val="00E8075E"/>
    <w:rsid w:val="00E80AD6"/>
    <w:rsid w:val="00E81E41"/>
    <w:rsid w:val="00E85AAF"/>
    <w:rsid w:val="00E8688F"/>
    <w:rsid w:val="00E90AA6"/>
    <w:rsid w:val="00E90F53"/>
    <w:rsid w:val="00E91899"/>
    <w:rsid w:val="00E91EF6"/>
    <w:rsid w:val="00E92576"/>
    <w:rsid w:val="00E93004"/>
    <w:rsid w:val="00E95BEF"/>
    <w:rsid w:val="00EA17AB"/>
    <w:rsid w:val="00EA2A3D"/>
    <w:rsid w:val="00EA44D8"/>
    <w:rsid w:val="00EA49F3"/>
    <w:rsid w:val="00EA5B77"/>
    <w:rsid w:val="00EB09A2"/>
    <w:rsid w:val="00EB305F"/>
    <w:rsid w:val="00EB3EB4"/>
    <w:rsid w:val="00EB4298"/>
    <w:rsid w:val="00EB4596"/>
    <w:rsid w:val="00EB4B9B"/>
    <w:rsid w:val="00EC0CBC"/>
    <w:rsid w:val="00EC2347"/>
    <w:rsid w:val="00EC3389"/>
    <w:rsid w:val="00EC35D5"/>
    <w:rsid w:val="00EC41B8"/>
    <w:rsid w:val="00EC549A"/>
    <w:rsid w:val="00EC689F"/>
    <w:rsid w:val="00EC6C1D"/>
    <w:rsid w:val="00EC6DB9"/>
    <w:rsid w:val="00ED0F5C"/>
    <w:rsid w:val="00ED1875"/>
    <w:rsid w:val="00ED2BE1"/>
    <w:rsid w:val="00ED4F7D"/>
    <w:rsid w:val="00ED53FF"/>
    <w:rsid w:val="00ED5B2A"/>
    <w:rsid w:val="00ED6557"/>
    <w:rsid w:val="00ED7B6C"/>
    <w:rsid w:val="00EE0C90"/>
    <w:rsid w:val="00EE2B19"/>
    <w:rsid w:val="00EE4B18"/>
    <w:rsid w:val="00EE56D5"/>
    <w:rsid w:val="00EE5E2E"/>
    <w:rsid w:val="00EE6330"/>
    <w:rsid w:val="00EE783E"/>
    <w:rsid w:val="00EF044A"/>
    <w:rsid w:val="00EF1D34"/>
    <w:rsid w:val="00EF31A3"/>
    <w:rsid w:val="00EF56E5"/>
    <w:rsid w:val="00EF5A26"/>
    <w:rsid w:val="00EF5BB2"/>
    <w:rsid w:val="00EF60FA"/>
    <w:rsid w:val="00EF6B78"/>
    <w:rsid w:val="00F001CB"/>
    <w:rsid w:val="00F007CF"/>
    <w:rsid w:val="00F011B3"/>
    <w:rsid w:val="00F015D5"/>
    <w:rsid w:val="00F01B34"/>
    <w:rsid w:val="00F03645"/>
    <w:rsid w:val="00F03AF0"/>
    <w:rsid w:val="00F04181"/>
    <w:rsid w:val="00F059E6"/>
    <w:rsid w:val="00F116AF"/>
    <w:rsid w:val="00F13E63"/>
    <w:rsid w:val="00F15299"/>
    <w:rsid w:val="00F21DAD"/>
    <w:rsid w:val="00F21F8D"/>
    <w:rsid w:val="00F22083"/>
    <w:rsid w:val="00F23219"/>
    <w:rsid w:val="00F23CBF"/>
    <w:rsid w:val="00F240A8"/>
    <w:rsid w:val="00F24E6A"/>
    <w:rsid w:val="00F2750A"/>
    <w:rsid w:val="00F30B0A"/>
    <w:rsid w:val="00F30B2D"/>
    <w:rsid w:val="00F329C3"/>
    <w:rsid w:val="00F338AD"/>
    <w:rsid w:val="00F33AA5"/>
    <w:rsid w:val="00F34EB8"/>
    <w:rsid w:val="00F35AB4"/>
    <w:rsid w:val="00F35F4E"/>
    <w:rsid w:val="00F3646E"/>
    <w:rsid w:val="00F369E8"/>
    <w:rsid w:val="00F401C2"/>
    <w:rsid w:val="00F4199E"/>
    <w:rsid w:val="00F42B9F"/>
    <w:rsid w:val="00F42CA8"/>
    <w:rsid w:val="00F43CC7"/>
    <w:rsid w:val="00F44808"/>
    <w:rsid w:val="00F44E42"/>
    <w:rsid w:val="00F50905"/>
    <w:rsid w:val="00F50E43"/>
    <w:rsid w:val="00F511AA"/>
    <w:rsid w:val="00F52709"/>
    <w:rsid w:val="00F52B6D"/>
    <w:rsid w:val="00F534E1"/>
    <w:rsid w:val="00F550DE"/>
    <w:rsid w:val="00F55BF9"/>
    <w:rsid w:val="00F5613B"/>
    <w:rsid w:val="00F56DA7"/>
    <w:rsid w:val="00F60BF6"/>
    <w:rsid w:val="00F61A28"/>
    <w:rsid w:val="00F637B8"/>
    <w:rsid w:val="00F663DC"/>
    <w:rsid w:val="00F70DA0"/>
    <w:rsid w:val="00F72741"/>
    <w:rsid w:val="00F744B8"/>
    <w:rsid w:val="00F7661B"/>
    <w:rsid w:val="00F80178"/>
    <w:rsid w:val="00F81F2D"/>
    <w:rsid w:val="00F832F2"/>
    <w:rsid w:val="00F84084"/>
    <w:rsid w:val="00F85719"/>
    <w:rsid w:val="00F87446"/>
    <w:rsid w:val="00F909AF"/>
    <w:rsid w:val="00F91075"/>
    <w:rsid w:val="00F91239"/>
    <w:rsid w:val="00F91F38"/>
    <w:rsid w:val="00F91F6E"/>
    <w:rsid w:val="00F9314F"/>
    <w:rsid w:val="00F95C83"/>
    <w:rsid w:val="00F97384"/>
    <w:rsid w:val="00FA00A3"/>
    <w:rsid w:val="00FA1F40"/>
    <w:rsid w:val="00FA38A2"/>
    <w:rsid w:val="00FA58EF"/>
    <w:rsid w:val="00FA5AF5"/>
    <w:rsid w:val="00FA703B"/>
    <w:rsid w:val="00FA778A"/>
    <w:rsid w:val="00FB0B2D"/>
    <w:rsid w:val="00FB1912"/>
    <w:rsid w:val="00FB2253"/>
    <w:rsid w:val="00FB243A"/>
    <w:rsid w:val="00FB3369"/>
    <w:rsid w:val="00FB3445"/>
    <w:rsid w:val="00FB4A57"/>
    <w:rsid w:val="00FB4FC6"/>
    <w:rsid w:val="00FB5A47"/>
    <w:rsid w:val="00FB5E48"/>
    <w:rsid w:val="00FB76FF"/>
    <w:rsid w:val="00FB7B6E"/>
    <w:rsid w:val="00FC0CF8"/>
    <w:rsid w:val="00FC1DFC"/>
    <w:rsid w:val="00FC3B78"/>
    <w:rsid w:val="00FC445D"/>
    <w:rsid w:val="00FC7354"/>
    <w:rsid w:val="00FC7DE2"/>
    <w:rsid w:val="00FD060A"/>
    <w:rsid w:val="00FD2CB0"/>
    <w:rsid w:val="00FD464C"/>
    <w:rsid w:val="00FD51D7"/>
    <w:rsid w:val="00FD5256"/>
    <w:rsid w:val="00FD6370"/>
    <w:rsid w:val="00FE1FD8"/>
    <w:rsid w:val="00FE2F41"/>
    <w:rsid w:val="00FE2FEF"/>
    <w:rsid w:val="00FE3878"/>
    <w:rsid w:val="00FE41DA"/>
    <w:rsid w:val="00FE47C7"/>
    <w:rsid w:val="00FE4BC2"/>
    <w:rsid w:val="00FE77FA"/>
    <w:rsid w:val="00FF01E8"/>
    <w:rsid w:val="00FF59C8"/>
    <w:rsid w:val="00FF5F4E"/>
    <w:rsid w:val="00FF644F"/>
    <w:rsid w:val="00FF6AF9"/>
    <w:rsid w:val="00FF6C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4B8AA14"/>
  <w15:docId w15:val="{B6D3C29E-ED79-4A0F-9C47-1A2E466FE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267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DF29AA"/>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A5F8C"/>
    <w:pPr>
      <w:keepNext/>
      <w:keepLines/>
      <w:spacing w:before="40"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CA5F8C"/>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A14"/>
    <w:pPr>
      <w:ind w:left="720"/>
      <w:contextualSpacing/>
    </w:pPr>
  </w:style>
  <w:style w:type="paragraph" w:styleId="Header">
    <w:name w:val="header"/>
    <w:basedOn w:val="Normal"/>
    <w:link w:val="HeaderChar"/>
    <w:uiPriority w:val="99"/>
    <w:unhideWhenUsed/>
    <w:rsid w:val="008F28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8D8"/>
  </w:style>
  <w:style w:type="paragraph" w:styleId="Footer">
    <w:name w:val="footer"/>
    <w:basedOn w:val="Normal"/>
    <w:link w:val="FooterChar"/>
    <w:uiPriority w:val="99"/>
    <w:unhideWhenUsed/>
    <w:rsid w:val="008F28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8D8"/>
  </w:style>
  <w:style w:type="character" w:customStyle="1" w:styleId="Heading1Char">
    <w:name w:val="Heading 1 Char"/>
    <w:basedOn w:val="DefaultParagraphFont"/>
    <w:link w:val="Heading1"/>
    <w:uiPriority w:val="9"/>
    <w:rsid w:val="00DF29A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A5F8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CA5F8C"/>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D41D6B"/>
    <w:rPr>
      <w:color w:val="0563C1" w:themeColor="hyperlink"/>
      <w:u w:val="single"/>
    </w:rPr>
  </w:style>
  <w:style w:type="paragraph" w:customStyle="1" w:styleId="Default">
    <w:name w:val="Default"/>
    <w:rsid w:val="00D41D6B"/>
    <w:pPr>
      <w:autoSpaceDE w:val="0"/>
      <w:autoSpaceDN w:val="0"/>
      <w:adjustRightInd w:val="0"/>
      <w:spacing w:after="0" w:line="240" w:lineRule="auto"/>
    </w:pPr>
    <w:rPr>
      <w:rFonts w:ascii="Times New Roman" w:hAnsi="Times New Roman" w:cs="Times New Roman"/>
      <w:color w:val="000000"/>
      <w:sz w:val="24"/>
      <w:szCs w:val="24"/>
      <w:lang w:val="en-AU"/>
    </w:rPr>
  </w:style>
  <w:style w:type="paragraph" w:styleId="NormalWeb">
    <w:name w:val="Normal (Web)"/>
    <w:basedOn w:val="Normal"/>
    <w:uiPriority w:val="99"/>
    <w:unhideWhenUsed/>
    <w:rsid w:val="003246E4"/>
    <w:pPr>
      <w:spacing w:after="0" w:line="240" w:lineRule="auto"/>
      <w:jc w:val="left"/>
    </w:pPr>
    <w:rPr>
      <w:rFonts w:cs="Times New Roman"/>
      <w:szCs w:val="24"/>
      <w:lang w:val="en-SG" w:eastAsia="en-SG"/>
    </w:rPr>
  </w:style>
  <w:style w:type="table" w:styleId="TableGrid">
    <w:name w:val="Table Grid"/>
    <w:basedOn w:val="TableNormal"/>
    <w:uiPriority w:val="39"/>
    <w:rsid w:val="003D2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C7DFA"/>
    <w:pPr>
      <w:spacing w:after="200" w:line="240" w:lineRule="auto"/>
    </w:pPr>
    <w:rPr>
      <w:i/>
      <w:iCs/>
      <w:color w:val="44546A" w:themeColor="text2"/>
      <w:sz w:val="18"/>
      <w:szCs w:val="18"/>
    </w:rPr>
  </w:style>
  <w:style w:type="table" w:customStyle="1" w:styleId="GridTable21">
    <w:name w:val="Grid Table 21"/>
    <w:basedOn w:val="TableNormal"/>
    <w:uiPriority w:val="47"/>
    <w:rsid w:val="00A019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A73535"/>
    <w:rPr>
      <w:sz w:val="16"/>
      <w:szCs w:val="16"/>
    </w:rPr>
  </w:style>
  <w:style w:type="paragraph" w:styleId="CommentText">
    <w:name w:val="annotation text"/>
    <w:basedOn w:val="Normal"/>
    <w:link w:val="CommentTextChar"/>
    <w:uiPriority w:val="99"/>
    <w:unhideWhenUsed/>
    <w:rsid w:val="00A73535"/>
    <w:pPr>
      <w:spacing w:line="240" w:lineRule="auto"/>
    </w:pPr>
    <w:rPr>
      <w:sz w:val="20"/>
      <w:szCs w:val="20"/>
    </w:rPr>
  </w:style>
  <w:style w:type="character" w:customStyle="1" w:styleId="CommentTextChar">
    <w:name w:val="Comment Text Char"/>
    <w:basedOn w:val="DefaultParagraphFont"/>
    <w:link w:val="CommentText"/>
    <w:uiPriority w:val="99"/>
    <w:rsid w:val="00A7353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73535"/>
    <w:rPr>
      <w:b/>
      <w:bCs/>
    </w:rPr>
  </w:style>
  <w:style w:type="character" w:customStyle="1" w:styleId="CommentSubjectChar">
    <w:name w:val="Comment Subject Char"/>
    <w:basedOn w:val="CommentTextChar"/>
    <w:link w:val="CommentSubject"/>
    <w:uiPriority w:val="99"/>
    <w:semiHidden/>
    <w:rsid w:val="00A73535"/>
    <w:rPr>
      <w:rFonts w:ascii="Times New Roman" w:hAnsi="Times New Roman"/>
      <w:b/>
      <w:bCs/>
      <w:sz w:val="20"/>
      <w:szCs w:val="20"/>
    </w:rPr>
  </w:style>
  <w:style w:type="paragraph" w:styleId="BalloonText">
    <w:name w:val="Balloon Text"/>
    <w:basedOn w:val="Normal"/>
    <w:link w:val="BalloonTextChar"/>
    <w:uiPriority w:val="99"/>
    <w:semiHidden/>
    <w:unhideWhenUsed/>
    <w:rsid w:val="00A735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535"/>
    <w:rPr>
      <w:rFonts w:ascii="Segoe UI" w:hAnsi="Segoe UI" w:cs="Segoe UI"/>
      <w:sz w:val="18"/>
      <w:szCs w:val="18"/>
    </w:rPr>
  </w:style>
  <w:style w:type="paragraph" w:customStyle="1" w:styleId="EndNoteBibliographyTitle">
    <w:name w:val="EndNote Bibliography Title"/>
    <w:basedOn w:val="Normal"/>
    <w:link w:val="EndNoteBibliographyTitleChar"/>
    <w:rsid w:val="00A724F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724F7"/>
    <w:rPr>
      <w:rFonts w:ascii="Times New Roman" w:hAnsi="Times New Roman" w:cs="Times New Roman"/>
      <w:noProof/>
      <w:sz w:val="24"/>
    </w:rPr>
  </w:style>
  <w:style w:type="paragraph" w:customStyle="1" w:styleId="EndNoteBibliography">
    <w:name w:val="EndNote Bibliography"/>
    <w:basedOn w:val="Normal"/>
    <w:link w:val="EndNoteBibliographyChar"/>
    <w:rsid w:val="00A724F7"/>
    <w:pPr>
      <w:spacing w:line="240" w:lineRule="auto"/>
    </w:pPr>
    <w:rPr>
      <w:rFonts w:cs="Times New Roman"/>
      <w:noProof/>
    </w:rPr>
  </w:style>
  <w:style w:type="character" w:customStyle="1" w:styleId="EndNoteBibliographyChar">
    <w:name w:val="EndNote Bibliography Char"/>
    <w:basedOn w:val="DefaultParagraphFont"/>
    <w:link w:val="EndNoteBibliography"/>
    <w:rsid w:val="00A724F7"/>
    <w:rPr>
      <w:rFonts w:ascii="Times New Roman" w:hAnsi="Times New Roman" w:cs="Times New Roman"/>
      <w:noProof/>
      <w:sz w:val="24"/>
    </w:rPr>
  </w:style>
  <w:style w:type="paragraph" w:styleId="Revision">
    <w:name w:val="Revision"/>
    <w:hidden/>
    <w:uiPriority w:val="99"/>
    <w:semiHidden/>
    <w:rsid w:val="002116D3"/>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2B0196"/>
  </w:style>
  <w:style w:type="character" w:customStyle="1" w:styleId="UnresolvedMention1">
    <w:name w:val="Unresolved Mention1"/>
    <w:basedOn w:val="DefaultParagraphFont"/>
    <w:uiPriority w:val="99"/>
    <w:semiHidden/>
    <w:unhideWhenUsed/>
    <w:rsid w:val="00817C11"/>
    <w:rPr>
      <w:color w:val="605E5C"/>
      <w:shd w:val="clear" w:color="auto" w:fill="E1DFDD"/>
    </w:rPr>
  </w:style>
  <w:style w:type="character" w:styleId="FollowedHyperlink">
    <w:name w:val="FollowedHyperlink"/>
    <w:basedOn w:val="DefaultParagraphFont"/>
    <w:uiPriority w:val="99"/>
    <w:semiHidden/>
    <w:unhideWhenUsed/>
    <w:rsid w:val="00CC122A"/>
    <w:rPr>
      <w:color w:val="954F72" w:themeColor="followedHyperlink"/>
      <w:u w:val="single"/>
    </w:rPr>
  </w:style>
  <w:style w:type="character" w:customStyle="1" w:styleId="UnresolvedMention2">
    <w:name w:val="Unresolved Mention2"/>
    <w:basedOn w:val="DefaultParagraphFont"/>
    <w:uiPriority w:val="99"/>
    <w:semiHidden/>
    <w:unhideWhenUsed/>
    <w:rsid w:val="002E1197"/>
    <w:rPr>
      <w:color w:val="605E5C"/>
      <w:shd w:val="clear" w:color="auto" w:fill="E1DFDD"/>
    </w:rPr>
  </w:style>
  <w:style w:type="paragraph" w:customStyle="1" w:styleId="heading1nonumber">
    <w:name w:val="heading1 no number"/>
    <w:basedOn w:val="Heading1"/>
    <w:link w:val="heading1nonumberChar"/>
    <w:qFormat/>
    <w:rsid w:val="00925E96"/>
    <w:pPr>
      <w:keepNext w:val="0"/>
      <w:keepLines w:val="0"/>
      <w:spacing w:before="240" w:after="0" w:line="360" w:lineRule="auto"/>
      <w:contextualSpacing/>
    </w:pPr>
    <w:rPr>
      <w:rFonts w:asciiTheme="majorHAnsi" w:hAnsiTheme="majorHAnsi"/>
      <w:color w:val="2F5496" w:themeColor="accent1" w:themeShade="BF"/>
      <w:sz w:val="28"/>
      <w:lang w:val="en-AU"/>
    </w:rPr>
  </w:style>
  <w:style w:type="character" w:customStyle="1" w:styleId="heading1nonumberChar">
    <w:name w:val="heading1 no number Char"/>
    <w:basedOn w:val="Heading1Char"/>
    <w:link w:val="heading1nonumber"/>
    <w:rsid w:val="00925E96"/>
    <w:rPr>
      <w:rFonts w:asciiTheme="majorHAnsi" w:eastAsiaTheme="majorEastAsia" w:hAnsiTheme="majorHAnsi" w:cstheme="majorBidi"/>
      <w:b/>
      <w:color w:val="2F5496" w:themeColor="accent1" w:themeShade="BF"/>
      <w:sz w:val="28"/>
      <w:szCs w:val="32"/>
      <w:lang w:val="en-AU"/>
    </w:rPr>
  </w:style>
  <w:style w:type="character" w:customStyle="1" w:styleId="UnresolvedMention3">
    <w:name w:val="Unresolved Mention3"/>
    <w:basedOn w:val="DefaultParagraphFont"/>
    <w:uiPriority w:val="99"/>
    <w:semiHidden/>
    <w:unhideWhenUsed/>
    <w:rsid w:val="00BC77C4"/>
    <w:rPr>
      <w:color w:val="605E5C"/>
      <w:shd w:val="clear" w:color="auto" w:fill="E1DFDD"/>
    </w:rPr>
  </w:style>
  <w:style w:type="character" w:customStyle="1" w:styleId="UnresolvedMention">
    <w:name w:val="Unresolved Mention"/>
    <w:basedOn w:val="DefaultParagraphFont"/>
    <w:uiPriority w:val="99"/>
    <w:semiHidden/>
    <w:unhideWhenUsed/>
    <w:rsid w:val="00D43F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7391">
      <w:bodyDiv w:val="1"/>
      <w:marLeft w:val="0"/>
      <w:marRight w:val="0"/>
      <w:marTop w:val="0"/>
      <w:marBottom w:val="0"/>
      <w:divBdr>
        <w:top w:val="none" w:sz="0" w:space="0" w:color="auto"/>
        <w:left w:val="none" w:sz="0" w:space="0" w:color="auto"/>
        <w:bottom w:val="none" w:sz="0" w:space="0" w:color="auto"/>
        <w:right w:val="none" w:sz="0" w:space="0" w:color="auto"/>
      </w:divBdr>
    </w:div>
    <w:div w:id="99299228">
      <w:bodyDiv w:val="1"/>
      <w:marLeft w:val="0"/>
      <w:marRight w:val="0"/>
      <w:marTop w:val="0"/>
      <w:marBottom w:val="0"/>
      <w:divBdr>
        <w:top w:val="none" w:sz="0" w:space="0" w:color="auto"/>
        <w:left w:val="none" w:sz="0" w:space="0" w:color="auto"/>
        <w:bottom w:val="none" w:sz="0" w:space="0" w:color="auto"/>
        <w:right w:val="none" w:sz="0" w:space="0" w:color="auto"/>
      </w:divBdr>
    </w:div>
    <w:div w:id="135607713">
      <w:bodyDiv w:val="1"/>
      <w:marLeft w:val="0"/>
      <w:marRight w:val="0"/>
      <w:marTop w:val="0"/>
      <w:marBottom w:val="0"/>
      <w:divBdr>
        <w:top w:val="none" w:sz="0" w:space="0" w:color="auto"/>
        <w:left w:val="none" w:sz="0" w:space="0" w:color="auto"/>
        <w:bottom w:val="none" w:sz="0" w:space="0" w:color="auto"/>
        <w:right w:val="none" w:sz="0" w:space="0" w:color="auto"/>
      </w:divBdr>
    </w:div>
    <w:div w:id="243684270">
      <w:bodyDiv w:val="1"/>
      <w:marLeft w:val="0"/>
      <w:marRight w:val="0"/>
      <w:marTop w:val="0"/>
      <w:marBottom w:val="0"/>
      <w:divBdr>
        <w:top w:val="none" w:sz="0" w:space="0" w:color="auto"/>
        <w:left w:val="none" w:sz="0" w:space="0" w:color="auto"/>
        <w:bottom w:val="none" w:sz="0" w:space="0" w:color="auto"/>
        <w:right w:val="none" w:sz="0" w:space="0" w:color="auto"/>
      </w:divBdr>
    </w:div>
    <w:div w:id="245309836">
      <w:bodyDiv w:val="1"/>
      <w:marLeft w:val="0"/>
      <w:marRight w:val="0"/>
      <w:marTop w:val="0"/>
      <w:marBottom w:val="0"/>
      <w:divBdr>
        <w:top w:val="none" w:sz="0" w:space="0" w:color="auto"/>
        <w:left w:val="none" w:sz="0" w:space="0" w:color="auto"/>
        <w:bottom w:val="none" w:sz="0" w:space="0" w:color="auto"/>
        <w:right w:val="none" w:sz="0" w:space="0" w:color="auto"/>
      </w:divBdr>
    </w:div>
    <w:div w:id="264653034">
      <w:bodyDiv w:val="1"/>
      <w:marLeft w:val="0"/>
      <w:marRight w:val="0"/>
      <w:marTop w:val="0"/>
      <w:marBottom w:val="0"/>
      <w:divBdr>
        <w:top w:val="none" w:sz="0" w:space="0" w:color="auto"/>
        <w:left w:val="none" w:sz="0" w:space="0" w:color="auto"/>
        <w:bottom w:val="none" w:sz="0" w:space="0" w:color="auto"/>
        <w:right w:val="none" w:sz="0" w:space="0" w:color="auto"/>
      </w:divBdr>
    </w:div>
    <w:div w:id="277831809">
      <w:bodyDiv w:val="1"/>
      <w:marLeft w:val="0"/>
      <w:marRight w:val="0"/>
      <w:marTop w:val="0"/>
      <w:marBottom w:val="0"/>
      <w:divBdr>
        <w:top w:val="none" w:sz="0" w:space="0" w:color="auto"/>
        <w:left w:val="none" w:sz="0" w:space="0" w:color="auto"/>
        <w:bottom w:val="none" w:sz="0" w:space="0" w:color="auto"/>
        <w:right w:val="none" w:sz="0" w:space="0" w:color="auto"/>
      </w:divBdr>
    </w:div>
    <w:div w:id="309597594">
      <w:bodyDiv w:val="1"/>
      <w:marLeft w:val="0"/>
      <w:marRight w:val="0"/>
      <w:marTop w:val="0"/>
      <w:marBottom w:val="0"/>
      <w:divBdr>
        <w:top w:val="none" w:sz="0" w:space="0" w:color="auto"/>
        <w:left w:val="none" w:sz="0" w:space="0" w:color="auto"/>
        <w:bottom w:val="none" w:sz="0" w:space="0" w:color="auto"/>
        <w:right w:val="none" w:sz="0" w:space="0" w:color="auto"/>
      </w:divBdr>
    </w:div>
    <w:div w:id="310796442">
      <w:bodyDiv w:val="1"/>
      <w:marLeft w:val="0"/>
      <w:marRight w:val="0"/>
      <w:marTop w:val="0"/>
      <w:marBottom w:val="0"/>
      <w:divBdr>
        <w:top w:val="none" w:sz="0" w:space="0" w:color="auto"/>
        <w:left w:val="none" w:sz="0" w:space="0" w:color="auto"/>
        <w:bottom w:val="none" w:sz="0" w:space="0" w:color="auto"/>
        <w:right w:val="none" w:sz="0" w:space="0" w:color="auto"/>
      </w:divBdr>
    </w:div>
    <w:div w:id="336464677">
      <w:bodyDiv w:val="1"/>
      <w:marLeft w:val="0"/>
      <w:marRight w:val="0"/>
      <w:marTop w:val="0"/>
      <w:marBottom w:val="0"/>
      <w:divBdr>
        <w:top w:val="none" w:sz="0" w:space="0" w:color="auto"/>
        <w:left w:val="none" w:sz="0" w:space="0" w:color="auto"/>
        <w:bottom w:val="none" w:sz="0" w:space="0" w:color="auto"/>
        <w:right w:val="none" w:sz="0" w:space="0" w:color="auto"/>
      </w:divBdr>
    </w:div>
    <w:div w:id="361975138">
      <w:bodyDiv w:val="1"/>
      <w:marLeft w:val="0"/>
      <w:marRight w:val="0"/>
      <w:marTop w:val="0"/>
      <w:marBottom w:val="0"/>
      <w:divBdr>
        <w:top w:val="none" w:sz="0" w:space="0" w:color="auto"/>
        <w:left w:val="none" w:sz="0" w:space="0" w:color="auto"/>
        <w:bottom w:val="none" w:sz="0" w:space="0" w:color="auto"/>
        <w:right w:val="none" w:sz="0" w:space="0" w:color="auto"/>
      </w:divBdr>
    </w:div>
    <w:div w:id="494421578">
      <w:bodyDiv w:val="1"/>
      <w:marLeft w:val="0"/>
      <w:marRight w:val="0"/>
      <w:marTop w:val="0"/>
      <w:marBottom w:val="0"/>
      <w:divBdr>
        <w:top w:val="none" w:sz="0" w:space="0" w:color="auto"/>
        <w:left w:val="none" w:sz="0" w:space="0" w:color="auto"/>
        <w:bottom w:val="none" w:sz="0" w:space="0" w:color="auto"/>
        <w:right w:val="none" w:sz="0" w:space="0" w:color="auto"/>
      </w:divBdr>
      <w:divsChild>
        <w:div w:id="258681645">
          <w:marLeft w:val="446"/>
          <w:marRight w:val="0"/>
          <w:marTop w:val="0"/>
          <w:marBottom w:val="0"/>
          <w:divBdr>
            <w:top w:val="none" w:sz="0" w:space="0" w:color="auto"/>
            <w:left w:val="none" w:sz="0" w:space="0" w:color="auto"/>
            <w:bottom w:val="none" w:sz="0" w:space="0" w:color="auto"/>
            <w:right w:val="none" w:sz="0" w:space="0" w:color="auto"/>
          </w:divBdr>
        </w:div>
        <w:div w:id="841703151">
          <w:marLeft w:val="446"/>
          <w:marRight w:val="0"/>
          <w:marTop w:val="0"/>
          <w:marBottom w:val="0"/>
          <w:divBdr>
            <w:top w:val="none" w:sz="0" w:space="0" w:color="auto"/>
            <w:left w:val="none" w:sz="0" w:space="0" w:color="auto"/>
            <w:bottom w:val="none" w:sz="0" w:space="0" w:color="auto"/>
            <w:right w:val="none" w:sz="0" w:space="0" w:color="auto"/>
          </w:divBdr>
        </w:div>
        <w:div w:id="928582993">
          <w:marLeft w:val="446"/>
          <w:marRight w:val="0"/>
          <w:marTop w:val="0"/>
          <w:marBottom w:val="0"/>
          <w:divBdr>
            <w:top w:val="none" w:sz="0" w:space="0" w:color="auto"/>
            <w:left w:val="none" w:sz="0" w:space="0" w:color="auto"/>
            <w:bottom w:val="none" w:sz="0" w:space="0" w:color="auto"/>
            <w:right w:val="none" w:sz="0" w:space="0" w:color="auto"/>
          </w:divBdr>
        </w:div>
        <w:div w:id="1042248671">
          <w:marLeft w:val="446"/>
          <w:marRight w:val="0"/>
          <w:marTop w:val="0"/>
          <w:marBottom w:val="0"/>
          <w:divBdr>
            <w:top w:val="none" w:sz="0" w:space="0" w:color="auto"/>
            <w:left w:val="none" w:sz="0" w:space="0" w:color="auto"/>
            <w:bottom w:val="none" w:sz="0" w:space="0" w:color="auto"/>
            <w:right w:val="none" w:sz="0" w:space="0" w:color="auto"/>
          </w:divBdr>
        </w:div>
        <w:div w:id="1260871764">
          <w:marLeft w:val="446"/>
          <w:marRight w:val="0"/>
          <w:marTop w:val="0"/>
          <w:marBottom w:val="0"/>
          <w:divBdr>
            <w:top w:val="none" w:sz="0" w:space="0" w:color="auto"/>
            <w:left w:val="none" w:sz="0" w:space="0" w:color="auto"/>
            <w:bottom w:val="none" w:sz="0" w:space="0" w:color="auto"/>
            <w:right w:val="none" w:sz="0" w:space="0" w:color="auto"/>
          </w:divBdr>
        </w:div>
      </w:divsChild>
    </w:div>
    <w:div w:id="572131322">
      <w:bodyDiv w:val="1"/>
      <w:marLeft w:val="0"/>
      <w:marRight w:val="0"/>
      <w:marTop w:val="0"/>
      <w:marBottom w:val="0"/>
      <w:divBdr>
        <w:top w:val="none" w:sz="0" w:space="0" w:color="auto"/>
        <w:left w:val="none" w:sz="0" w:space="0" w:color="auto"/>
        <w:bottom w:val="none" w:sz="0" w:space="0" w:color="auto"/>
        <w:right w:val="none" w:sz="0" w:space="0" w:color="auto"/>
      </w:divBdr>
    </w:div>
    <w:div w:id="630794158">
      <w:bodyDiv w:val="1"/>
      <w:marLeft w:val="0"/>
      <w:marRight w:val="0"/>
      <w:marTop w:val="0"/>
      <w:marBottom w:val="0"/>
      <w:divBdr>
        <w:top w:val="none" w:sz="0" w:space="0" w:color="auto"/>
        <w:left w:val="none" w:sz="0" w:space="0" w:color="auto"/>
        <w:bottom w:val="none" w:sz="0" w:space="0" w:color="auto"/>
        <w:right w:val="none" w:sz="0" w:space="0" w:color="auto"/>
      </w:divBdr>
    </w:div>
    <w:div w:id="655181731">
      <w:bodyDiv w:val="1"/>
      <w:marLeft w:val="0"/>
      <w:marRight w:val="0"/>
      <w:marTop w:val="0"/>
      <w:marBottom w:val="0"/>
      <w:divBdr>
        <w:top w:val="none" w:sz="0" w:space="0" w:color="auto"/>
        <w:left w:val="none" w:sz="0" w:space="0" w:color="auto"/>
        <w:bottom w:val="none" w:sz="0" w:space="0" w:color="auto"/>
        <w:right w:val="none" w:sz="0" w:space="0" w:color="auto"/>
      </w:divBdr>
      <w:divsChild>
        <w:div w:id="256910296">
          <w:marLeft w:val="446"/>
          <w:marRight w:val="0"/>
          <w:marTop w:val="77"/>
          <w:marBottom w:val="0"/>
          <w:divBdr>
            <w:top w:val="none" w:sz="0" w:space="0" w:color="auto"/>
            <w:left w:val="none" w:sz="0" w:space="0" w:color="auto"/>
            <w:bottom w:val="none" w:sz="0" w:space="0" w:color="auto"/>
            <w:right w:val="none" w:sz="0" w:space="0" w:color="auto"/>
          </w:divBdr>
        </w:div>
        <w:div w:id="319965236">
          <w:marLeft w:val="446"/>
          <w:marRight w:val="0"/>
          <w:marTop w:val="77"/>
          <w:marBottom w:val="0"/>
          <w:divBdr>
            <w:top w:val="none" w:sz="0" w:space="0" w:color="auto"/>
            <w:left w:val="none" w:sz="0" w:space="0" w:color="auto"/>
            <w:bottom w:val="none" w:sz="0" w:space="0" w:color="auto"/>
            <w:right w:val="none" w:sz="0" w:space="0" w:color="auto"/>
          </w:divBdr>
        </w:div>
      </w:divsChild>
    </w:div>
    <w:div w:id="688724039">
      <w:bodyDiv w:val="1"/>
      <w:marLeft w:val="0"/>
      <w:marRight w:val="0"/>
      <w:marTop w:val="0"/>
      <w:marBottom w:val="0"/>
      <w:divBdr>
        <w:top w:val="none" w:sz="0" w:space="0" w:color="auto"/>
        <w:left w:val="none" w:sz="0" w:space="0" w:color="auto"/>
        <w:bottom w:val="none" w:sz="0" w:space="0" w:color="auto"/>
        <w:right w:val="none" w:sz="0" w:space="0" w:color="auto"/>
      </w:divBdr>
    </w:div>
    <w:div w:id="709576512">
      <w:bodyDiv w:val="1"/>
      <w:marLeft w:val="0"/>
      <w:marRight w:val="0"/>
      <w:marTop w:val="0"/>
      <w:marBottom w:val="0"/>
      <w:divBdr>
        <w:top w:val="none" w:sz="0" w:space="0" w:color="auto"/>
        <w:left w:val="none" w:sz="0" w:space="0" w:color="auto"/>
        <w:bottom w:val="none" w:sz="0" w:space="0" w:color="auto"/>
        <w:right w:val="none" w:sz="0" w:space="0" w:color="auto"/>
      </w:divBdr>
      <w:divsChild>
        <w:div w:id="23022791">
          <w:marLeft w:val="0"/>
          <w:marRight w:val="0"/>
          <w:marTop w:val="0"/>
          <w:marBottom w:val="0"/>
          <w:divBdr>
            <w:top w:val="none" w:sz="0" w:space="0" w:color="auto"/>
            <w:left w:val="none" w:sz="0" w:space="0" w:color="auto"/>
            <w:bottom w:val="none" w:sz="0" w:space="0" w:color="auto"/>
            <w:right w:val="none" w:sz="0" w:space="0" w:color="auto"/>
          </w:divBdr>
        </w:div>
        <w:div w:id="538207805">
          <w:marLeft w:val="0"/>
          <w:marRight w:val="0"/>
          <w:marTop w:val="0"/>
          <w:marBottom w:val="0"/>
          <w:divBdr>
            <w:top w:val="none" w:sz="0" w:space="0" w:color="auto"/>
            <w:left w:val="none" w:sz="0" w:space="0" w:color="auto"/>
            <w:bottom w:val="none" w:sz="0" w:space="0" w:color="auto"/>
            <w:right w:val="none" w:sz="0" w:space="0" w:color="auto"/>
          </w:divBdr>
        </w:div>
        <w:div w:id="1304236488">
          <w:marLeft w:val="0"/>
          <w:marRight w:val="0"/>
          <w:marTop w:val="0"/>
          <w:marBottom w:val="0"/>
          <w:divBdr>
            <w:top w:val="none" w:sz="0" w:space="0" w:color="auto"/>
            <w:left w:val="none" w:sz="0" w:space="0" w:color="auto"/>
            <w:bottom w:val="none" w:sz="0" w:space="0" w:color="auto"/>
            <w:right w:val="none" w:sz="0" w:space="0" w:color="auto"/>
          </w:divBdr>
        </w:div>
      </w:divsChild>
    </w:div>
    <w:div w:id="718867296">
      <w:bodyDiv w:val="1"/>
      <w:marLeft w:val="0"/>
      <w:marRight w:val="0"/>
      <w:marTop w:val="0"/>
      <w:marBottom w:val="0"/>
      <w:divBdr>
        <w:top w:val="none" w:sz="0" w:space="0" w:color="auto"/>
        <w:left w:val="none" w:sz="0" w:space="0" w:color="auto"/>
        <w:bottom w:val="none" w:sz="0" w:space="0" w:color="auto"/>
        <w:right w:val="none" w:sz="0" w:space="0" w:color="auto"/>
      </w:divBdr>
    </w:div>
    <w:div w:id="730345778">
      <w:bodyDiv w:val="1"/>
      <w:marLeft w:val="0"/>
      <w:marRight w:val="0"/>
      <w:marTop w:val="0"/>
      <w:marBottom w:val="0"/>
      <w:divBdr>
        <w:top w:val="none" w:sz="0" w:space="0" w:color="auto"/>
        <w:left w:val="none" w:sz="0" w:space="0" w:color="auto"/>
        <w:bottom w:val="none" w:sz="0" w:space="0" w:color="auto"/>
        <w:right w:val="none" w:sz="0" w:space="0" w:color="auto"/>
      </w:divBdr>
    </w:div>
    <w:div w:id="770317898">
      <w:bodyDiv w:val="1"/>
      <w:marLeft w:val="0"/>
      <w:marRight w:val="0"/>
      <w:marTop w:val="0"/>
      <w:marBottom w:val="0"/>
      <w:divBdr>
        <w:top w:val="none" w:sz="0" w:space="0" w:color="auto"/>
        <w:left w:val="none" w:sz="0" w:space="0" w:color="auto"/>
        <w:bottom w:val="none" w:sz="0" w:space="0" w:color="auto"/>
        <w:right w:val="none" w:sz="0" w:space="0" w:color="auto"/>
      </w:divBdr>
    </w:div>
    <w:div w:id="772824277">
      <w:bodyDiv w:val="1"/>
      <w:marLeft w:val="0"/>
      <w:marRight w:val="0"/>
      <w:marTop w:val="0"/>
      <w:marBottom w:val="0"/>
      <w:divBdr>
        <w:top w:val="none" w:sz="0" w:space="0" w:color="auto"/>
        <w:left w:val="none" w:sz="0" w:space="0" w:color="auto"/>
        <w:bottom w:val="none" w:sz="0" w:space="0" w:color="auto"/>
        <w:right w:val="none" w:sz="0" w:space="0" w:color="auto"/>
      </w:divBdr>
    </w:div>
    <w:div w:id="796460071">
      <w:bodyDiv w:val="1"/>
      <w:marLeft w:val="0"/>
      <w:marRight w:val="0"/>
      <w:marTop w:val="0"/>
      <w:marBottom w:val="0"/>
      <w:divBdr>
        <w:top w:val="none" w:sz="0" w:space="0" w:color="auto"/>
        <w:left w:val="none" w:sz="0" w:space="0" w:color="auto"/>
        <w:bottom w:val="none" w:sz="0" w:space="0" w:color="auto"/>
        <w:right w:val="none" w:sz="0" w:space="0" w:color="auto"/>
      </w:divBdr>
    </w:div>
    <w:div w:id="811559856">
      <w:bodyDiv w:val="1"/>
      <w:marLeft w:val="0"/>
      <w:marRight w:val="0"/>
      <w:marTop w:val="0"/>
      <w:marBottom w:val="0"/>
      <w:divBdr>
        <w:top w:val="none" w:sz="0" w:space="0" w:color="auto"/>
        <w:left w:val="none" w:sz="0" w:space="0" w:color="auto"/>
        <w:bottom w:val="none" w:sz="0" w:space="0" w:color="auto"/>
        <w:right w:val="none" w:sz="0" w:space="0" w:color="auto"/>
      </w:divBdr>
    </w:div>
    <w:div w:id="817960670">
      <w:bodyDiv w:val="1"/>
      <w:marLeft w:val="0"/>
      <w:marRight w:val="0"/>
      <w:marTop w:val="0"/>
      <w:marBottom w:val="0"/>
      <w:divBdr>
        <w:top w:val="none" w:sz="0" w:space="0" w:color="auto"/>
        <w:left w:val="none" w:sz="0" w:space="0" w:color="auto"/>
        <w:bottom w:val="none" w:sz="0" w:space="0" w:color="auto"/>
        <w:right w:val="none" w:sz="0" w:space="0" w:color="auto"/>
      </w:divBdr>
    </w:div>
    <w:div w:id="850485045">
      <w:bodyDiv w:val="1"/>
      <w:marLeft w:val="0"/>
      <w:marRight w:val="0"/>
      <w:marTop w:val="0"/>
      <w:marBottom w:val="0"/>
      <w:divBdr>
        <w:top w:val="none" w:sz="0" w:space="0" w:color="auto"/>
        <w:left w:val="none" w:sz="0" w:space="0" w:color="auto"/>
        <w:bottom w:val="none" w:sz="0" w:space="0" w:color="auto"/>
        <w:right w:val="none" w:sz="0" w:space="0" w:color="auto"/>
      </w:divBdr>
    </w:div>
    <w:div w:id="857042876">
      <w:bodyDiv w:val="1"/>
      <w:marLeft w:val="0"/>
      <w:marRight w:val="0"/>
      <w:marTop w:val="0"/>
      <w:marBottom w:val="0"/>
      <w:divBdr>
        <w:top w:val="none" w:sz="0" w:space="0" w:color="auto"/>
        <w:left w:val="none" w:sz="0" w:space="0" w:color="auto"/>
        <w:bottom w:val="none" w:sz="0" w:space="0" w:color="auto"/>
        <w:right w:val="none" w:sz="0" w:space="0" w:color="auto"/>
      </w:divBdr>
    </w:div>
    <w:div w:id="910819535">
      <w:bodyDiv w:val="1"/>
      <w:marLeft w:val="0"/>
      <w:marRight w:val="0"/>
      <w:marTop w:val="0"/>
      <w:marBottom w:val="0"/>
      <w:divBdr>
        <w:top w:val="none" w:sz="0" w:space="0" w:color="auto"/>
        <w:left w:val="none" w:sz="0" w:space="0" w:color="auto"/>
        <w:bottom w:val="none" w:sz="0" w:space="0" w:color="auto"/>
        <w:right w:val="none" w:sz="0" w:space="0" w:color="auto"/>
      </w:divBdr>
    </w:div>
    <w:div w:id="920718763">
      <w:bodyDiv w:val="1"/>
      <w:marLeft w:val="0"/>
      <w:marRight w:val="0"/>
      <w:marTop w:val="0"/>
      <w:marBottom w:val="0"/>
      <w:divBdr>
        <w:top w:val="none" w:sz="0" w:space="0" w:color="auto"/>
        <w:left w:val="none" w:sz="0" w:space="0" w:color="auto"/>
        <w:bottom w:val="none" w:sz="0" w:space="0" w:color="auto"/>
        <w:right w:val="none" w:sz="0" w:space="0" w:color="auto"/>
      </w:divBdr>
    </w:div>
    <w:div w:id="1012419837">
      <w:bodyDiv w:val="1"/>
      <w:marLeft w:val="0"/>
      <w:marRight w:val="0"/>
      <w:marTop w:val="0"/>
      <w:marBottom w:val="0"/>
      <w:divBdr>
        <w:top w:val="none" w:sz="0" w:space="0" w:color="auto"/>
        <w:left w:val="none" w:sz="0" w:space="0" w:color="auto"/>
        <w:bottom w:val="none" w:sz="0" w:space="0" w:color="auto"/>
        <w:right w:val="none" w:sz="0" w:space="0" w:color="auto"/>
      </w:divBdr>
    </w:div>
    <w:div w:id="1027486595">
      <w:bodyDiv w:val="1"/>
      <w:marLeft w:val="0"/>
      <w:marRight w:val="0"/>
      <w:marTop w:val="0"/>
      <w:marBottom w:val="0"/>
      <w:divBdr>
        <w:top w:val="none" w:sz="0" w:space="0" w:color="auto"/>
        <w:left w:val="none" w:sz="0" w:space="0" w:color="auto"/>
        <w:bottom w:val="none" w:sz="0" w:space="0" w:color="auto"/>
        <w:right w:val="none" w:sz="0" w:space="0" w:color="auto"/>
      </w:divBdr>
      <w:divsChild>
        <w:div w:id="544614">
          <w:marLeft w:val="446"/>
          <w:marRight w:val="0"/>
          <w:marTop w:val="0"/>
          <w:marBottom w:val="0"/>
          <w:divBdr>
            <w:top w:val="none" w:sz="0" w:space="0" w:color="auto"/>
            <w:left w:val="none" w:sz="0" w:space="0" w:color="auto"/>
            <w:bottom w:val="none" w:sz="0" w:space="0" w:color="auto"/>
            <w:right w:val="none" w:sz="0" w:space="0" w:color="auto"/>
          </w:divBdr>
        </w:div>
        <w:div w:id="149105171">
          <w:marLeft w:val="446"/>
          <w:marRight w:val="0"/>
          <w:marTop w:val="0"/>
          <w:marBottom w:val="0"/>
          <w:divBdr>
            <w:top w:val="none" w:sz="0" w:space="0" w:color="auto"/>
            <w:left w:val="none" w:sz="0" w:space="0" w:color="auto"/>
            <w:bottom w:val="none" w:sz="0" w:space="0" w:color="auto"/>
            <w:right w:val="none" w:sz="0" w:space="0" w:color="auto"/>
          </w:divBdr>
        </w:div>
        <w:div w:id="629944188">
          <w:marLeft w:val="446"/>
          <w:marRight w:val="0"/>
          <w:marTop w:val="0"/>
          <w:marBottom w:val="0"/>
          <w:divBdr>
            <w:top w:val="none" w:sz="0" w:space="0" w:color="auto"/>
            <w:left w:val="none" w:sz="0" w:space="0" w:color="auto"/>
            <w:bottom w:val="none" w:sz="0" w:space="0" w:color="auto"/>
            <w:right w:val="none" w:sz="0" w:space="0" w:color="auto"/>
          </w:divBdr>
        </w:div>
        <w:div w:id="1054964057">
          <w:marLeft w:val="446"/>
          <w:marRight w:val="0"/>
          <w:marTop w:val="0"/>
          <w:marBottom w:val="0"/>
          <w:divBdr>
            <w:top w:val="none" w:sz="0" w:space="0" w:color="auto"/>
            <w:left w:val="none" w:sz="0" w:space="0" w:color="auto"/>
            <w:bottom w:val="none" w:sz="0" w:space="0" w:color="auto"/>
            <w:right w:val="none" w:sz="0" w:space="0" w:color="auto"/>
          </w:divBdr>
        </w:div>
        <w:div w:id="1328828914">
          <w:marLeft w:val="446"/>
          <w:marRight w:val="0"/>
          <w:marTop w:val="0"/>
          <w:marBottom w:val="0"/>
          <w:divBdr>
            <w:top w:val="none" w:sz="0" w:space="0" w:color="auto"/>
            <w:left w:val="none" w:sz="0" w:space="0" w:color="auto"/>
            <w:bottom w:val="none" w:sz="0" w:space="0" w:color="auto"/>
            <w:right w:val="none" w:sz="0" w:space="0" w:color="auto"/>
          </w:divBdr>
        </w:div>
      </w:divsChild>
    </w:div>
    <w:div w:id="1107039860">
      <w:bodyDiv w:val="1"/>
      <w:marLeft w:val="0"/>
      <w:marRight w:val="0"/>
      <w:marTop w:val="0"/>
      <w:marBottom w:val="0"/>
      <w:divBdr>
        <w:top w:val="none" w:sz="0" w:space="0" w:color="auto"/>
        <w:left w:val="none" w:sz="0" w:space="0" w:color="auto"/>
        <w:bottom w:val="none" w:sz="0" w:space="0" w:color="auto"/>
        <w:right w:val="none" w:sz="0" w:space="0" w:color="auto"/>
      </w:divBdr>
    </w:div>
    <w:div w:id="1141769302">
      <w:bodyDiv w:val="1"/>
      <w:marLeft w:val="0"/>
      <w:marRight w:val="0"/>
      <w:marTop w:val="0"/>
      <w:marBottom w:val="0"/>
      <w:divBdr>
        <w:top w:val="none" w:sz="0" w:space="0" w:color="auto"/>
        <w:left w:val="none" w:sz="0" w:space="0" w:color="auto"/>
        <w:bottom w:val="none" w:sz="0" w:space="0" w:color="auto"/>
        <w:right w:val="none" w:sz="0" w:space="0" w:color="auto"/>
      </w:divBdr>
    </w:div>
    <w:div w:id="1158881647">
      <w:bodyDiv w:val="1"/>
      <w:marLeft w:val="0"/>
      <w:marRight w:val="0"/>
      <w:marTop w:val="0"/>
      <w:marBottom w:val="0"/>
      <w:divBdr>
        <w:top w:val="none" w:sz="0" w:space="0" w:color="auto"/>
        <w:left w:val="none" w:sz="0" w:space="0" w:color="auto"/>
        <w:bottom w:val="none" w:sz="0" w:space="0" w:color="auto"/>
        <w:right w:val="none" w:sz="0" w:space="0" w:color="auto"/>
      </w:divBdr>
    </w:div>
    <w:div w:id="1176113421">
      <w:bodyDiv w:val="1"/>
      <w:marLeft w:val="0"/>
      <w:marRight w:val="0"/>
      <w:marTop w:val="0"/>
      <w:marBottom w:val="0"/>
      <w:divBdr>
        <w:top w:val="none" w:sz="0" w:space="0" w:color="auto"/>
        <w:left w:val="none" w:sz="0" w:space="0" w:color="auto"/>
        <w:bottom w:val="none" w:sz="0" w:space="0" w:color="auto"/>
        <w:right w:val="none" w:sz="0" w:space="0" w:color="auto"/>
      </w:divBdr>
    </w:div>
    <w:div w:id="1177884053">
      <w:bodyDiv w:val="1"/>
      <w:marLeft w:val="0"/>
      <w:marRight w:val="0"/>
      <w:marTop w:val="0"/>
      <w:marBottom w:val="0"/>
      <w:divBdr>
        <w:top w:val="none" w:sz="0" w:space="0" w:color="auto"/>
        <w:left w:val="none" w:sz="0" w:space="0" w:color="auto"/>
        <w:bottom w:val="none" w:sz="0" w:space="0" w:color="auto"/>
        <w:right w:val="none" w:sz="0" w:space="0" w:color="auto"/>
      </w:divBdr>
    </w:div>
    <w:div w:id="1203592342">
      <w:bodyDiv w:val="1"/>
      <w:marLeft w:val="0"/>
      <w:marRight w:val="0"/>
      <w:marTop w:val="0"/>
      <w:marBottom w:val="0"/>
      <w:divBdr>
        <w:top w:val="none" w:sz="0" w:space="0" w:color="auto"/>
        <w:left w:val="none" w:sz="0" w:space="0" w:color="auto"/>
        <w:bottom w:val="none" w:sz="0" w:space="0" w:color="auto"/>
        <w:right w:val="none" w:sz="0" w:space="0" w:color="auto"/>
      </w:divBdr>
    </w:div>
    <w:div w:id="1393429814">
      <w:bodyDiv w:val="1"/>
      <w:marLeft w:val="0"/>
      <w:marRight w:val="0"/>
      <w:marTop w:val="0"/>
      <w:marBottom w:val="0"/>
      <w:divBdr>
        <w:top w:val="none" w:sz="0" w:space="0" w:color="auto"/>
        <w:left w:val="none" w:sz="0" w:space="0" w:color="auto"/>
        <w:bottom w:val="none" w:sz="0" w:space="0" w:color="auto"/>
        <w:right w:val="none" w:sz="0" w:space="0" w:color="auto"/>
      </w:divBdr>
    </w:div>
    <w:div w:id="1405762949">
      <w:bodyDiv w:val="1"/>
      <w:marLeft w:val="0"/>
      <w:marRight w:val="0"/>
      <w:marTop w:val="0"/>
      <w:marBottom w:val="0"/>
      <w:divBdr>
        <w:top w:val="none" w:sz="0" w:space="0" w:color="auto"/>
        <w:left w:val="none" w:sz="0" w:space="0" w:color="auto"/>
        <w:bottom w:val="none" w:sz="0" w:space="0" w:color="auto"/>
        <w:right w:val="none" w:sz="0" w:space="0" w:color="auto"/>
      </w:divBdr>
    </w:div>
    <w:div w:id="1417432647">
      <w:bodyDiv w:val="1"/>
      <w:marLeft w:val="0"/>
      <w:marRight w:val="0"/>
      <w:marTop w:val="0"/>
      <w:marBottom w:val="0"/>
      <w:divBdr>
        <w:top w:val="none" w:sz="0" w:space="0" w:color="auto"/>
        <w:left w:val="none" w:sz="0" w:space="0" w:color="auto"/>
        <w:bottom w:val="none" w:sz="0" w:space="0" w:color="auto"/>
        <w:right w:val="none" w:sz="0" w:space="0" w:color="auto"/>
      </w:divBdr>
    </w:div>
    <w:div w:id="1439569423">
      <w:bodyDiv w:val="1"/>
      <w:marLeft w:val="0"/>
      <w:marRight w:val="0"/>
      <w:marTop w:val="0"/>
      <w:marBottom w:val="0"/>
      <w:divBdr>
        <w:top w:val="none" w:sz="0" w:space="0" w:color="auto"/>
        <w:left w:val="none" w:sz="0" w:space="0" w:color="auto"/>
        <w:bottom w:val="none" w:sz="0" w:space="0" w:color="auto"/>
        <w:right w:val="none" w:sz="0" w:space="0" w:color="auto"/>
      </w:divBdr>
    </w:div>
    <w:div w:id="1482700229">
      <w:bodyDiv w:val="1"/>
      <w:marLeft w:val="0"/>
      <w:marRight w:val="0"/>
      <w:marTop w:val="0"/>
      <w:marBottom w:val="0"/>
      <w:divBdr>
        <w:top w:val="none" w:sz="0" w:space="0" w:color="auto"/>
        <w:left w:val="none" w:sz="0" w:space="0" w:color="auto"/>
        <w:bottom w:val="none" w:sz="0" w:space="0" w:color="auto"/>
        <w:right w:val="none" w:sz="0" w:space="0" w:color="auto"/>
      </w:divBdr>
    </w:div>
    <w:div w:id="1562902849">
      <w:bodyDiv w:val="1"/>
      <w:marLeft w:val="0"/>
      <w:marRight w:val="0"/>
      <w:marTop w:val="0"/>
      <w:marBottom w:val="0"/>
      <w:divBdr>
        <w:top w:val="none" w:sz="0" w:space="0" w:color="auto"/>
        <w:left w:val="none" w:sz="0" w:space="0" w:color="auto"/>
        <w:bottom w:val="none" w:sz="0" w:space="0" w:color="auto"/>
        <w:right w:val="none" w:sz="0" w:space="0" w:color="auto"/>
      </w:divBdr>
    </w:div>
    <w:div w:id="1612778958">
      <w:bodyDiv w:val="1"/>
      <w:marLeft w:val="0"/>
      <w:marRight w:val="0"/>
      <w:marTop w:val="0"/>
      <w:marBottom w:val="0"/>
      <w:divBdr>
        <w:top w:val="none" w:sz="0" w:space="0" w:color="auto"/>
        <w:left w:val="none" w:sz="0" w:space="0" w:color="auto"/>
        <w:bottom w:val="none" w:sz="0" w:space="0" w:color="auto"/>
        <w:right w:val="none" w:sz="0" w:space="0" w:color="auto"/>
      </w:divBdr>
    </w:div>
    <w:div w:id="1622423124">
      <w:bodyDiv w:val="1"/>
      <w:marLeft w:val="0"/>
      <w:marRight w:val="0"/>
      <w:marTop w:val="0"/>
      <w:marBottom w:val="0"/>
      <w:divBdr>
        <w:top w:val="none" w:sz="0" w:space="0" w:color="auto"/>
        <w:left w:val="none" w:sz="0" w:space="0" w:color="auto"/>
        <w:bottom w:val="none" w:sz="0" w:space="0" w:color="auto"/>
        <w:right w:val="none" w:sz="0" w:space="0" w:color="auto"/>
      </w:divBdr>
    </w:div>
    <w:div w:id="1827934453">
      <w:bodyDiv w:val="1"/>
      <w:marLeft w:val="0"/>
      <w:marRight w:val="0"/>
      <w:marTop w:val="0"/>
      <w:marBottom w:val="0"/>
      <w:divBdr>
        <w:top w:val="none" w:sz="0" w:space="0" w:color="auto"/>
        <w:left w:val="none" w:sz="0" w:space="0" w:color="auto"/>
        <w:bottom w:val="none" w:sz="0" w:space="0" w:color="auto"/>
        <w:right w:val="none" w:sz="0" w:space="0" w:color="auto"/>
      </w:divBdr>
      <w:divsChild>
        <w:div w:id="381759724">
          <w:marLeft w:val="446"/>
          <w:marRight w:val="0"/>
          <w:marTop w:val="77"/>
          <w:marBottom w:val="0"/>
          <w:divBdr>
            <w:top w:val="none" w:sz="0" w:space="0" w:color="auto"/>
            <w:left w:val="none" w:sz="0" w:space="0" w:color="auto"/>
            <w:bottom w:val="none" w:sz="0" w:space="0" w:color="auto"/>
            <w:right w:val="none" w:sz="0" w:space="0" w:color="auto"/>
          </w:divBdr>
        </w:div>
        <w:div w:id="443228206">
          <w:marLeft w:val="446"/>
          <w:marRight w:val="0"/>
          <w:marTop w:val="77"/>
          <w:marBottom w:val="0"/>
          <w:divBdr>
            <w:top w:val="none" w:sz="0" w:space="0" w:color="auto"/>
            <w:left w:val="none" w:sz="0" w:space="0" w:color="auto"/>
            <w:bottom w:val="none" w:sz="0" w:space="0" w:color="auto"/>
            <w:right w:val="none" w:sz="0" w:space="0" w:color="auto"/>
          </w:divBdr>
        </w:div>
        <w:div w:id="697193529">
          <w:marLeft w:val="446"/>
          <w:marRight w:val="0"/>
          <w:marTop w:val="77"/>
          <w:marBottom w:val="0"/>
          <w:divBdr>
            <w:top w:val="none" w:sz="0" w:space="0" w:color="auto"/>
            <w:left w:val="none" w:sz="0" w:space="0" w:color="auto"/>
            <w:bottom w:val="none" w:sz="0" w:space="0" w:color="auto"/>
            <w:right w:val="none" w:sz="0" w:space="0" w:color="auto"/>
          </w:divBdr>
        </w:div>
        <w:div w:id="934829439">
          <w:marLeft w:val="446"/>
          <w:marRight w:val="0"/>
          <w:marTop w:val="77"/>
          <w:marBottom w:val="0"/>
          <w:divBdr>
            <w:top w:val="none" w:sz="0" w:space="0" w:color="auto"/>
            <w:left w:val="none" w:sz="0" w:space="0" w:color="auto"/>
            <w:bottom w:val="none" w:sz="0" w:space="0" w:color="auto"/>
            <w:right w:val="none" w:sz="0" w:space="0" w:color="auto"/>
          </w:divBdr>
        </w:div>
        <w:div w:id="1631593829">
          <w:marLeft w:val="446"/>
          <w:marRight w:val="0"/>
          <w:marTop w:val="77"/>
          <w:marBottom w:val="0"/>
          <w:divBdr>
            <w:top w:val="none" w:sz="0" w:space="0" w:color="auto"/>
            <w:left w:val="none" w:sz="0" w:space="0" w:color="auto"/>
            <w:bottom w:val="none" w:sz="0" w:space="0" w:color="auto"/>
            <w:right w:val="none" w:sz="0" w:space="0" w:color="auto"/>
          </w:divBdr>
        </w:div>
      </w:divsChild>
    </w:div>
    <w:div w:id="1838228052">
      <w:bodyDiv w:val="1"/>
      <w:marLeft w:val="0"/>
      <w:marRight w:val="0"/>
      <w:marTop w:val="0"/>
      <w:marBottom w:val="0"/>
      <w:divBdr>
        <w:top w:val="none" w:sz="0" w:space="0" w:color="auto"/>
        <w:left w:val="none" w:sz="0" w:space="0" w:color="auto"/>
        <w:bottom w:val="none" w:sz="0" w:space="0" w:color="auto"/>
        <w:right w:val="none" w:sz="0" w:space="0" w:color="auto"/>
      </w:divBdr>
    </w:div>
    <w:div w:id="1884706527">
      <w:bodyDiv w:val="1"/>
      <w:marLeft w:val="0"/>
      <w:marRight w:val="0"/>
      <w:marTop w:val="0"/>
      <w:marBottom w:val="0"/>
      <w:divBdr>
        <w:top w:val="none" w:sz="0" w:space="0" w:color="auto"/>
        <w:left w:val="none" w:sz="0" w:space="0" w:color="auto"/>
        <w:bottom w:val="none" w:sz="0" w:space="0" w:color="auto"/>
        <w:right w:val="none" w:sz="0" w:space="0" w:color="auto"/>
      </w:divBdr>
    </w:div>
    <w:div w:id="1934048053">
      <w:bodyDiv w:val="1"/>
      <w:marLeft w:val="0"/>
      <w:marRight w:val="0"/>
      <w:marTop w:val="0"/>
      <w:marBottom w:val="0"/>
      <w:divBdr>
        <w:top w:val="none" w:sz="0" w:space="0" w:color="auto"/>
        <w:left w:val="none" w:sz="0" w:space="0" w:color="auto"/>
        <w:bottom w:val="none" w:sz="0" w:space="0" w:color="auto"/>
        <w:right w:val="none" w:sz="0" w:space="0" w:color="auto"/>
      </w:divBdr>
    </w:div>
    <w:div w:id="1936553468">
      <w:bodyDiv w:val="1"/>
      <w:marLeft w:val="0"/>
      <w:marRight w:val="0"/>
      <w:marTop w:val="0"/>
      <w:marBottom w:val="0"/>
      <w:divBdr>
        <w:top w:val="none" w:sz="0" w:space="0" w:color="auto"/>
        <w:left w:val="none" w:sz="0" w:space="0" w:color="auto"/>
        <w:bottom w:val="none" w:sz="0" w:space="0" w:color="auto"/>
        <w:right w:val="none" w:sz="0" w:space="0" w:color="auto"/>
      </w:divBdr>
    </w:div>
    <w:div w:id="1950314152">
      <w:bodyDiv w:val="1"/>
      <w:marLeft w:val="0"/>
      <w:marRight w:val="0"/>
      <w:marTop w:val="0"/>
      <w:marBottom w:val="0"/>
      <w:divBdr>
        <w:top w:val="none" w:sz="0" w:space="0" w:color="auto"/>
        <w:left w:val="none" w:sz="0" w:space="0" w:color="auto"/>
        <w:bottom w:val="none" w:sz="0" w:space="0" w:color="auto"/>
        <w:right w:val="none" w:sz="0" w:space="0" w:color="auto"/>
      </w:divBdr>
    </w:div>
    <w:div w:id="2079084749">
      <w:bodyDiv w:val="1"/>
      <w:marLeft w:val="0"/>
      <w:marRight w:val="0"/>
      <w:marTop w:val="0"/>
      <w:marBottom w:val="0"/>
      <w:divBdr>
        <w:top w:val="none" w:sz="0" w:space="0" w:color="auto"/>
        <w:left w:val="none" w:sz="0" w:space="0" w:color="auto"/>
        <w:bottom w:val="none" w:sz="0" w:space="0" w:color="auto"/>
        <w:right w:val="none" w:sz="0" w:space="0" w:color="auto"/>
      </w:divBdr>
    </w:div>
    <w:div w:id="2086801004">
      <w:bodyDiv w:val="1"/>
      <w:marLeft w:val="0"/>
      <w:marRight w:val="0"/>
      <w:marTop w:val="0"/>
      <w:marBottom w:val="0"/>
      <w:divBdr>
        <w:top w:val="none" w:sz="0" w:space="0" w:color="auto"/>
        <w:left w:val="none" w:sz="0" w:space="0" w:color="auto"/>
        <w:bottom w:val="none" w:sz="0" w:space="0" w:color="auto"/>
        <w:right w:val="none" w:sz="0" w:space="0" w:color="auto"/>
      </w:divBdr>
      <w:divsChild>
        <w:div w:id="164175934">
          <w:marLeft w:val="446"/>
          <w:marRight w:val="0"/>
          <w:marTop w:val="72"/>
          <w:marBottom w:val="0"/>
          <w:divBdr>
            <w:top w:val="none" w:sz="0" w:space="0" w:color="auto"/>
            <w:left w:val="none" w:sz="0" w:space="0" w:color="auto"/>
            <w:bottom w:val="none" w:sz="0" w:space="0" w:color="auto"/>
            <w:right w:val="none" w:sz="0" w:space="0" w:color="auto"/>
          </w:divBdr>
        </w:div>
        <w:div w:id="304511398">
          <w:marLeft w:val="446"/>
          <w:marRight w:val="0"/>
          <w:marTop w:val="72"/>
          <w:marBottom w:val="0"/>
          <w:divBdr>
            <w:top w:val="none" w:sz="0" w:space="0" w:color="auto"/>
            <w:left w:val="none" w:sz="0" w:space="0" w:color="auto"/>
            <w:bottom w:val="none" w:sz="0" w:space="0" w:color="auto"/>
            <w:right w:val="none" w:sz="0" w:space="0" w:color="auto"/>
          </w:divBdr>
        </w:div>
        <w:div w:id="420832475">
          <w:marLeft w:val="446"/>
          <w:marRight w:val="0"/>
          <w:marTop w:val="72"/>
          <w:marBottom w:val="0"/>
          <w:divBdr>
            <w:top w:val="none" w:sz="0" w:space="0" w:color="auto"/>
            <w:left w:val="none" w:sz="0" w:space="0" w:color="auto"/>
            <w:bottom w:val="none" w:sz="0" w:space="0" w:color="auto"/>
            <w:right w:val="none" w:sz="0" w:space="0" w:color="auto"/>
          </w:divBdr>
        </w:div>
        <w:div w:id="569924543">
          <w:marLeft w:val="446"/>
          <w:marRight w:val="0"/>
          <w:marTop w:val="72"/>
          <w:marBottom w:val="0"/>
          <w:divBdr>
            <w:top w:val="none" w:sz="0" w:space="0" w:color="auto"/>
            <w:left w:val="none" w:sz="0" w:space="0" w:color="auto"/>
            <w:bottom w:val="none" w:sz="0" w:space="0" w:color="auto"/>
            <w:right w:val="none" w:sz="0" w:space="0" w:color="auto"/>
          </w:divBdr>
        </w:div>
        <w:div w:id="904874213">
          <w:marLeft w:val="446"/>
          <w:marRight w:val="0"/>
          <w:marTop w:val="72"/>
          <w:marBottom w:val="0"/>
          <w:divBdr>
            <w:top w:val="none" w:sz="0" w:space="0" w:color="auto"/>
            <w:left w:val="none" w:sz="0" w:space="0" w:color="auto"/>
            <w:bottom w:val="none" w:sz="0" w:space="0" w:color="auto"/>
            <w:right w:val="none" w:sz="0" w:space="0" w:color="auto"/>
          </w:divBdr>
        </w:div>
        <w:div w:id="1457335118">
          <w:marLeft w:val="446"/>
          <w:marRight w:val="0"/>
          <w:marTop w:val="72"/>
          <w:marBottom w:val="0"/>
          <w:divBdr>
            <w:top w:val="none" w:sz="0" w:space="0" w:color="auto"/>
            <w:left w:val="none" w:sz="0" w:space="0" w:color="auto"/>
            <w:bottom w:val="none" w:sz="0" w:space="0" w:color="auto"/>
            <w:right w:val="none" w:sz="0" w:space="0" w:color="auto"/>
          </w:divBdr>
        </w:div>
        <w:div w:id="1484197779">
          <w:marLeft w:val="446"/>
          <w:marRight w:val="0"/>
          <w:marTop w:val="72"/>
          <w:marBottom w:val="0"/>
          <w:divBdr>
            <w:top w:val="none" w:sz="0" w:space="0" w:color="auto"/>
            <w:left w:val="none" w:sz="0" w:space="0" w:color="auto"/>
            <w:bottom w:val="none" w:sz="0" w:space="0" w:color="auto"/>
            <w:right w:val="none" w:sz="0" w:space="0" w:color="auto"/>
          </w:divBdr>
        </w:div>
        <w:div w:id="1541627512">
          <w:marLeft w:val="446"/>
          <w:marRight w:val="0"/>
          <w:marTop w:val="72"/>
          <w:marBottom w:val="0"/>
          <w:divBdr>
            <w:top w:val="none" w:sz="0" w:space="0" w:color="auto"/>
            <w:left w:val="none" w:sz="0" w:space="0" w:color="auto"/>
            <w:bottom w:val="none" w:sz="0" w:space="0" w:color="auto"/>
            <w:right w:val="none" w:sz="0" w:space="0" w:color="auto"/>
          </w:divBdr>
        </w:div>
        <w:div w:id="2052266766">
          <w:marLeft w:val="446"/>
          <w:marRight w:val="0"/>
          <w:marTop w:val="72"/>
          <w:marBottom w:val="0"/>
          <w:divBdr>
            <w:top w:val="none" w:sz="0" w:space="0" w:color="auto"/>
            <w:left w:val="none" w:sz="0" w:space="0" w:color="auto"/>
            <w:bottom w:val="none" w:sz="0" w:space="0" w:color="auto"/>
            <w:right w:val="none" w:sz="0" w:space="0" w:color="auto"/>
          </w:divBdr>
        </w:div>
      </w:divsChild>
    </w:div>
    <w:div w:id="2114593577">
      <w:bodyDiv w:val="1"/>
      <w:marLeft w:val="0"/>
      <w:marRight w:val="0"/>
      <w:marTop w:val="0"/>
      <w:marBottom w:val="0"/>
      <w:divBdr>
        <w:top w:val="none" w:sz="0" w:space="0" w:color="auto"/>
        <w:left w:val="none" w:sz="0" w:space="0" w:color="auto"/>
        <w:bottom w:val="none" w:sz="0" w:space="0" w:color="auto"/>
        <w:right w:val="none" w:sz="0" w:space="0" w:color="auto"/>
      </w:divBdr>
    </w:div>
    <w:div w:id="2125031791">
      <w:bodyDiv w:val="1"/>
      <w:marLeft w:val="0"/>
      <w:marRight w:val="0"/>
      <w:marTop w:val="0"/>
      <w:marBottom w:val="0"/>
      <w:divBdr>
        <w:top w:val="none" w:sz="0" w:space="0" w:color="auto"/>
        <w:left w:val="none" w:sz="0" w:space="0" w:color="auto"/>
        <w:bottom w:val="none" w:sz="0" w:space="0" w:color="auto"/>
        <w:right w:val="none" w:sz="0" w:space="0" w:color="auto"/>
      </w:divBdr>
    </w:div>
    <w:div w:id="2127695983">
      <w:bodyDiv w:val="1"/>
      <w:marLeft w:val="0"/>
      <w:marRight w:val="0"/>
      <w:marTop w:val="0"/>
      <w:marBottom w:val="0"/>
      <w:divBdr>
        <w:top w:val="none" w:sz="0" w:space="0" w:color="auto"/>
        <w:left w:val="none" w:sz="0" w:space="0" w:color="auto"/>
        <w:bottom w:val="none" w:sz="0" w:space="0" w:color="auto"/>
        <w:right w:val="none" w:sz="0" w:space="0" w:color="auto"/>
      </w:divBdr>
    </w:div>
    <w:div w:id="213209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jaad.2016.05.028"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1016/j.jaci.2007.08.067"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lizabeth_tham@nuhs.edu.sg"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494f249c5674da4a2203f1e869d3ba9 xmlns="afa307e7-1b84-48cc-8f17-616289843759">
      <Terms xmlns="http://schemas.microsoft.com/office/infopath/2007/PartnerControls">
        <TermInfo xmlns="http://schemas.microsoft.com/office/infopath/2007/PartnerControls">
          <TermName xmlns="http://schemas.microsoft.com/office/infopath/2007/PartnerControls">Official Open</TermName>
          <TermId xmlns="http://schemas.microsoft.com/office/infopath/2007/PartnerControls">2bae7c29-0188-4e7d-8c62-1a438b954f8b</TermId>
        </TermInfo>
      </Terms>
    </c494f249c5674da4a2203f1e869d3ba9>
    <TaxCatchAll xmlns="22fa1980-afc8-4190-a950-e242600d48e9">
      <Value>2</Value>
      <Value>1</Value>
    </TaxCatchAll>
    <c1379ad54da0493bb39edfce1cc4e82a xmlns="afa307e7-1b84-48cc-8f17-616289843759">
      <Terms xmlns="http://schemas.microsoft.com/office/infopath/2007/PartnerControls">
        <TermInfo xmlns="http://schemas.microsoft.com/office/infopath/2007/PartnerControls">
          <TermName xmlns="http://schemas.microsoft.com/office/infopath/2007/PartnerControls">Non-Sensitive</TermName>
          <TermId xmlns="http://schemas.microsoft.com/office/infopath/2007/PartnerControls">a6c191f4-2dd3-46ec-8289-9409bff4fe86</TermId>
        </TermInfo>
      </Terms>
    </c1379ad54da0493bb39edfce1cc4e82a>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1559CD941BBE34A90B05ABC10CA6A12" ma:contentTypeVersion="6" ma:contentTypeDescription="Create a new document." ma:contentTypeScope="" ma:versionID="84059cdcbd7eb9cd85ccd6c967dd9589">
  <xsd:schema xmlns:xsd="http://www.w3.org/2001/XMLSchema" xmlns:xs="http://www.w3.org/2001/XMLSchema" xmlns:p="http://schemas.microsoft.com/office/2006/metadata/properties" xmlns:ns2="afa307e7-1b84-48cc-8f17-616289843759" xmlns:ns3="22fa1980-afc8-4190-a950-e242600d48e9" targetNamespace="http://schemas.microsoft.com/office/2006/metadata/properties" ma:root="true" ma:fieldsID="72baa6881520eec3511e3f5d5fd48feb" ns2:_="" ns3:_="">
    <xsd:import namespace="afa307e7-1b84-48cc-8f17-616289843759"/>
    <xsd:import namespace="22fa1980-afc8-4190-a950-e242600d48e9"/>
    <xsd:element name="properties">
      <xsd:complexType>
        <xsd:sequence>
          <xsd:element name="documentManagement">
            <xsd:complexType>
              <xsd:all>
                <xsd:element ref="ns2:c494f249c5674da4a2203f1e869d3ba9" minOccurs="0"/>
                <xsd:element ref="ns3:TaxCatchAll" minOccurs="0"/>
                <xsd:element ref="ns2:c1379ad54da0493bb39edfce1cc4e82a"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a307e7-1b84-48cc-8f17-616289843759" elementFormDefault="qualified">
    <xsd:import namespace="http://schemas.microsoft.com/office/2006/documentManagement/types"/>
    <xsd:import namespace="http://schemas.microsoft.com/office/infopath/2007/PartnerControls"/>
    <xsd:element name="c494f249c5674da4a2203f1e869d3ba9" ma:index="9" ma:taxonomy="true" ma:internalName="c494f249c5674da4a2203f1e869d3ba9" ma:taxonomyFieldName="Security_x0020_Classification" ma:displayName="Security Classification" ma:default="1;#Official Open|2bae7c29-0188-4e7d-8c62-1a438b954f8b" ma:fieldId="{c494f249-c567-4da4-a220-3f1e869d3ba9}" ma:sspId="974cb554-9eb7-495d-b1d8-159d1abb80f5" ma:termSetId="b44889cd-d78c-4551-b063-7a7a1cb7edad" ma:anchorId="00000000-0000-0000-0000-000000000000" ma:open="false" ma:isKeyword="false">
      <xsd:complexType>
        <xsd:sequence>
          <xsd:element ref="pc:Terms" minOccurs="0" maxOccurs="1"/>
        </xsd:sequence>
      </xsd:complexType>
    </xsd:element>
    <xsd:element name="c1379ad54da0493bb39edfce1cc4e82a" ma:index="12" ma:taxonomy="true" ma:internalName="c1379ad54da0493bb39edfce1cc4e82a" ma:taxonomyFieldName="Sensitive_x0020_Category" ma:displayName="Sensitive Category" ma:default="2;#Non-Sensitive|a6c191f4-2dd3-46ec-8289-9409bff4fe86" ma:fieldId="{c1379ad5-4da0-493b-b39e-dfce1cc4e82a}" ma:sspId="974cb554-9eb7-495d-b1d8-159d1abb80f5" ma:termSetId="557ecf87-9d5f-4a78-a4ea-1caff5fb2a6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2fa1980-afc8-4190-a950-e242600d48e9"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73405dc6-1863-48ea-a96d-1c39fa2b7368}" ma:internalName="TaxCatchAll" ma:showField="CatchAllData" ma:web="22fa1980-afc8-4190-a950-e242600d48e9">
      <xsd:complexType>
        <xsd:complexContent>
          <xsd:extension base="dms:MultiChoiceLookup">
            <xsd:sequence>
              <xsd:element name="Value" type="dms:Lookup" maxOccurs="unbounded" minOccurs="0" nillable="true"/>
            </xsd:sequence>
          </xsd:extension>
        </xsd:complexContent>
      </xsd:complex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98BFC-FA7E-4524-924F-BA9795FB8DD3}">
  <ds:schemaRefs>
    <ds:schemaRef ds:uri="http://schemas.microsoft.com/sharepoint/v3/contenttype/forms"/>
  </ds:schemaRefs>
</ds:datastoreItem>
</file>

<file path=customXml/itemProps2.xml><?xml version="1.0" encoding="utf-8"?>
<ds:datastoreItem xmlns:ds="http://schemas.openxmlformats.org/officeDocument/2006/customXml" ds:itemID="{8E11C25B-9102-4C19-A7E7-5C8FD7302956}">
  <ds:schemaRefs>
    <ds:schemaRef ds:uri="http://purl.org/dc/dcmitype/"/>
    <ds:schemaRef ds:uri="22fa1980-afc8-4190-a950-e242600d48e9"/>
    <ds:schemaRef ds:uri="http://schemas.microsoft.com/office/infopath/2007/PartnerControls"/>
    <ds:schemaRef ds:uri="http://schemas.openxmlformats.org/package/2006/metadata/core-properties"/>
    <ds:schemaRef ds:uri="http://purl.org/dc/terms/"/>
    <ds:schemaRef ds:uri="http://schemas.microsoft.com/office/2006/documentManagement/types"/>
    <ds:schemaRef ds:uri="http://schemas.microsoft.com/office/2006/metadata/properties"/>
    <ds:schemaRef ds:uri="afa307e7-1b84-48cc-8f17-616289843759"/>
    <ds:schemaRef ds:uri="http://www.w3.org/XML/1998/namespace"/>
    <ds:schemaRef ds:uri="http://purl.org/dc/elements/1.1/"/>
  </ds:schemaRefs>
</ds:datastoreItem>
</file>

<file path=customXml/itemProps3.xml><?xml version="1.0" encoding="utf-8"?>
<ds:datastoreItem xmlns:ds="http://schemas.openxmlformats.org/officeDocument/2006/customXml" ds:itemID="{E66EBDBA-7F57-4724-A55B-94E6E23B03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a307e7-1b84-48cc-8f17-616289843759"/>
    <ds:schemaRef ds:uri="22fa1980-afc8-4190-a950-e242600d48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29D824-B895-4002-ADF4-43070751D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9849</Words>
  <Characters>56142</Characters>
  <Application>Microsoft Office Word</Application>
  <DocSecurity>4</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 Hidaya Suaini</dc:creator>
  <cp:keywords/>
  <dc:description/>
  <cp:lastModifiedBy>Karen Drake</cp:lastModifiedBy>
  <cp:revision>2</cp:revision>
  <cp:lastPrinted>2021-08-02T10:26:00Z</cp:lastPrinted>
  <dcterms:created xsi:type="dcterms:W3CDTF">2021-08-02T11:03:00Z</dcterms:created>
  <dcterms:modified xsi:type="dcterms:W3CDTF">2021-08-02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559CD941BBE34A90B05ABC10CA6A12</vt:lpwstr>
  </property>
  <property fmtid="{D5CDD505-2E9C-101B-9397-08002B2CF9AE}" pid="3" name="Sensitive Category">
    <vt:lpwstr>2;#Non-Sensitive|a6c191f4-2dd3-46ec-8289-9409bff4fe86</vt:lpwstr>
  </property>
  <property fmtid="{D5CDD505-2E9C-101B-9397-08002B2CF9AE}" pid="4" name="Security Classification">
    <vt:lpwstr>1;#Official Open|2bae7c29-0188-4e7d-8c62-1a438b954f8b</vt:lpwstr>
  </property>
</Properties>
</file>